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E44D36F" w14:textId="6A07048A" w:rsidR="00C64CDC" w:rsidRDefault="00C64CDC" w:rsidP="00E55FF0">
      <w:pPr>
        <w:jc w:val="center"/>
        <w:rPr>
          <w:b/>
          <w:bCs/>
          <w:u w:val="single"/>
        </w:rPr>
      </w:pPr>
      <w:r>
        <w:rPr>
          <w:b/>
          <w:bCs/>
          <w:u w:val="single"/>
        </w:rPr>
        <w:t>Table of Contents</w:t>
      </w:r>
    </w:p>
    <w:p w14:paraId="4FA6DD21" w14:textId="34804775" w:rsidR="00C64CDC" w:rsidRDefault="00C64CDC" w:rsidP="00E55FF0">
      <w:pPr>
        <w:jc w:val="center"/>
        <w:rPr>
          <w:b/>
          <w:bCs/>
          <w:u w:val="single"/>
        </w:rPr>
      </w:pPr>
    </w:p>
    <w:p w14:paraId="384218E3" w14:textId="5AC19DF2" w:rsidR="00400C18" w:rsidRDefault="00400C18" w:rsidP="00E55FF0">
      <w:pPr>
        <w:jc w:val="center"/>
        <w:rPr>
          <w:b/>
          <w:bCs/>
          <w:u w:val="single"/>
        </w:rPr>
      </w:pPr>
    </w:p>
    <w:p w14:paraId="50D532D1" w14:textId="77777777" w:rsidR="00400C18" w:rsidRDefault="00400C18" w:rsidP="00E55FF0">
      <w:pPr>
        <w:jc w:val="center"/>
        <w:rPr>
          <w:b/>
          <w:bCs/>
          <w:u w:val="single"/>
        </w:rPr>
      </w:pPr>
    </w:p>
    <w:p w14:paraId="31BB68A8" w14:textId="77777777" w:rsidR="00C64CDC" w:rsidRDefault="00C64CDC" w:rsidP="00E55FF0">
      <w:pPr>
        <w:jc w:val="center"/>
        <w:rPr>
          <w:b/>
          <w:bCs/>
          <w:u w:val="single"/>
        </w:rPr>
      </w:pPr>
    </w:p>
    <w:p w14:paraId="5C3265AC" w14:textId="0A12732B" w:rsidR="00C56E3B" w:rsidRDefault="00E55FF0" w:rsidP="00E55FF0">
      <w:pPr>
        <w:jc w:val="center"/>
        <w:rPr>
          <w:b/>
          <w:bCs/>
          <w:u w:val="single"/>
        </w:rPr>
      </w:pPr>
      <w:r w:rsidRPr="00E55FF0">
        <w:rPr>
          <w:b/>
          <w:bCs/>
          <w:u w:val="single"/>
        </w:rPr>
        <w:t xml:space="preserve">Supplementary </w:t>
      </w:r>
      <w:r w:rsidR="00BB1A10">
        <w:rPr>
          <w:b/>
          <w:bCs/>
          <w:u w:val="single"/>
        </w:rPr>
        <w:t>Tables - eTa</w:t>
      </w:r>
      <w:r w:rsidRPr="00E55FF0">
        <w:rPr>
          <w:b/>
          <w:bCs/>
          <w:u w:val="single"/>
        </w:rPr>
        <w:t>bles</w:t>
      </w:r>
    </w:p>
    <w:p w14:paraId="21358A56" w14:textId="1AB24B06" w:rsidR="00594441" w:rsidRDefault="00594441" w:rsidP="00E55FF0">
      <w:pPr>
        <w:jc w:val="center"/>
        <w:rPr>
          <w:b/>
          <w:bCs/>
          <w:u w:val="single"/>
        </w:rPr>
      </w:pPr>
    </w:p>
    <w:p w14:paraId="44F4EACA" w14:textId="02E01769" w:rsidR="00D972CE" w:rsidRDefault="00D972CE" w:rsidP="00E55FF0">
      <w:pPr>
        <w:jc w:val="center"/>
        <w:rPr>
          <w:b/>
          <w:bCs/>
          <w:u w:val="single"/>
        </w:rPr>
      </w:pPr>
    </w:p>
    <w:p w14:paraId="69EECA51" w14:textId="08D487F5" w:rsidR="00D972CE" w:rsidRDefault="00D972CE" w:rsidP="00E55FF0">
      <w:pPr>
        <w:jc w:val="center"/>
        <w:rPr>
          <w:b/>
          <w:bCs/>
          <w:u w:val="single"/>
        </w:rPr>
      </w:pPr>
    </w:p>
    <w:p w14:paraId="5C707627" w14:textId="6171A031" w:rsidR="00D972CE" w:rsidRDefault="00D972CE" w:rsidP="00E55FF0">
      <w:pPr>
        <w:jc w:val="center"/>
        <w:rPr>
          <w:b/>
          <w:bCs/>
          <w:u w:val="single"/>
        </w:rPr>
      </w:pPr>
    </w:p>
    <w:p w14:paraId="5F1B5276" w14:textId="363770D4" w:rsidR="00D972CE" w:rsidRDefault="00D972CE" w:rsidP="00E55FF0">
      <w:pPr>
        <w:jc w:val="center"/>
        <w:rPr>
          <w:b/>
          <w:bCs/>
          <w:u w:val="single"/>
        </w:rPr>
      </w:pPr>
    </w:p>
    <w:p w14:paraId="07F04771" w14:textId="77777777" w:rsidR="00D972CE" w:rsidRPr="00E55FF0" w:rsidRDefault="00D972CE" w:rsidP="00E55FF0">
      <w:pPr>
        <w:jc w:val="center"/>
        <w:rPr>
          <w:b/>
          <w:bCs/>
          <w:u w:val="single"/>
        </w:rPr>
      </w:pPr>
    </w:p>
    <w:p w14:paraId="3E16EDDE" w14:textId="2A503A8F" w:rsidR="00364E68" w:rsidRDefault="00364E68"/>
    <w:p w14:paraId="4552E4B8" w14:textId="34F21B19" w:rsidR="00492AB9" w:rsidRDefault="00492AB9">
      <w:r>
        <w:fldChar w:fldCharType="begin"/>
      </w:r>
      <w:r>
        <w:instrText xml:space="preserve"> LINK </w:instrText>
      </w:r>
      <w:r w:rsidR="008321EB">
        <w:instrText xml:space="preserve">Excel.Sheet.12 "D:\\1ASReece\\Research\\2020 Res\\Autism\\Old\\Autism Prep - Rounding.xlsx" ToC!R4C2:R30C4 </w:instrText>
      </w:r>
      <w:r>
        <w:instrText xml:space="preserve">\a \f 4 \h </w:instrText>
      </w:r>
      <w:r>
        <w:fldChar w:fldCharType="separate"/>
      </w:r>
    </w:p>
    <w:tbl>
      <w:tblPr>
        <w:tblW w:w="7280" w:type="dxa"/>
        <w:jc w:val="center"/>
        <w:tblLook w:val="04A0" w:firstRow="1" w:lastRow="0" w:firstColumn="1" w:lastColumn="0" w:noHBand="0" w:noVBand="1"/>
      </w:tblPr>
      <w:tblGrid>
        <w:gridCol w:w="1300"/>
        <w:gridCol w:w="5020"/>
        <w:gridCol w:w="960"/>
      </w:tblGrid>
      <w:tr w:rsidR="00492AB9" w:rsidRPr="00492AB9" w14:paraId="304AFA02" w14:textId="77777777" w:rsidTr="00492AB9">
        <w:trPr>
          <w:trHeight w:val="300"/>
          <w:jc w:val="center"/>
        </w:trPr>
        <w:tc>
          <w:tcPr>
            <w:tcW w:w="1300" w:type="dxa"/>
            <w:tcBorders>
              <w:top w:val="single" w:sz="8" w:space="0" w:color="auto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937CBA" w14:textId="4A79FFB0" w:rsidR="00492AB9" w:rsidRPr="00492AB9" w:rsidRDefault="00492AB9" w:rsidP="00492AB9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492AB9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>Item</w:t>
            </w:r>
          </w:p>
        </w:tc>
        <w:tc>
          <w:tcPr>
            <w:tcW w:w="5020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24CFE6" w14:textId="77777777" w:rsidR="00492AB9" w:rsidRPr="00492AB9" w:rsidRDefault="00492AB9" w:rsidP="00492AB9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492AB9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>eTables</w:t>
            </w:r>
          </w:p>
        </w:tc>
        <w:tc>
          <w:tcPr>
            <w:tcW w:w="960" w:type="dxa"/>
            <w:tcBorders>
              <w:top w:val="single" w:sz="8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E488CB6" w14:textId="77777777" w:rsidR="00492AB9" w:rsidRPr="00492AB9" w:rsidRDefault="00492AB9" w:rsidP="00492AB9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492AB9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>Page No.</w:t>
            </w:r>
          </w:p>
        </w:tc>
      </w:tr>
      <w:tr w:rsidR="00492AB9" w:rsidRPr="00492AB9" w14:paraId="7DB5B51F" w14:textId="77777777" w:rsidTr="00492AB9">
        <w:trPr>
          <w:trHeight w:val="300"/>
          <w:jc w:val="center"/>
        </w:trPr>
        <w:tc>
          <w:tcPr>
            <w:tcW w:w="130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65FB0A" w14:textId="77777777" w:rsidR="00492AB9" w:rsidRPr="00492AB9" w:rsidRDefault="00492AB9" w:rsidP="00492AB9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92AB9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5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5C8015" w14:textId="77777777" w:rsidR="00492AB9" w:rsidRPr="00492AB9" w:rsidRDefault="00492AB9" w:rsidP="00492AB9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92AB9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DAA6A1D" w14:textId="77777777" w:rsidR="00492AB9" w:rsidRPr="00492AB9" w:rsidRDefault="00492AB9" w:rsidP="00492AB9">
            <w:pPr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92AB9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</w:tr>
      <w:tr w:rsidR="00492AB9" w:rsidRPr="00492AB9" w14:paraId="5B879AE9" w14:textId="77777777" w:rsidTr="00492AB9">
        <w:trPr>
          <w:trHeight w:val="300"/>
          <w:jc w:val="center"/>
        </w:trPr>
        <w:tc>
          <w:tcPr>
            <w:tcW w:w="130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F25741" w14:textId="77777777" w:rsidR="00492AB9" w:rsidRPr="00492AB9" w:rsidRDefault="00492AB9" w:rsidP="00492AB9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92AB9">
              <w:rPr>
                <w:rFonts w:eastAsia="Times New Roman"/>
                <w:color w:val="000000"/>
                <w:sz w:val="20"/>
                <w:szCs w:val="20"/>
                <w:lang w:val="en-US"/>
              </w:rPr>
              <w:t>Text</w:t>
            </w:r>
          </w:p>
        </w:tc>
        <w:tc>
          <w:tcPr>
            <w:tcW w:w="5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0A2F27" w14:textId="77777777" w:rsidR="00492AB9" w:rsidRPr="00492AB9" w:rsidRDefault="00492AB9" w:rsidP="00492AB9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92AB9">
              <w:rPr>
                <w:rFonts w:eastAsia="Times New Roman"/>
                <w:color w:val="000000"/>
                <w:sz w:val="20"/>
                <w:szCs w:val="20"/>
                <w:lang w:val="en-US"/>
              </w:rPr>
              <w:t>Statistical Methods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BBFE382" w14:textId="77777777" w:rsidR="00492AB9" w:rsidRPr="00492AB9" w:rsidRDefault="00492AB9" w:rsidP="00492AB9">
            <w:pPr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92AB9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</w:tr>
      <w:tr w:rsidR="00492AB9" w:rsidRPr="00492AB9" w14:paraId="23C7BD77" w14:textId="77777777" w:rsidTr="00492AB9">
        <w:trPr>
          <w:trHeight w:val="300"/>
          <w:jc w:val="center"/>
        </w:trPr>
        <w:tc>
          <w:tcPr>
            <w:tcW w:w="130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4ECEAF" w14:textId="77777777" w:rsidR="00492AB9" w:rsidRPr="00492AB9" w:rsidRDefault="00492AB9" w:rsidP="00492AB9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92AB9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5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5BFAF2" w14:textId="77777777" w:rsidR="00492AB9" w:rsidRPr="00492AB9" w:rsidRDefault="00492AB9" w:rsidP="00492AB9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92AB9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1B6FAFE" w14:textId="77777777" w:rsidR="00492AB9" w:rsidRPr="00492AB9" w:rsidRDefault="00492AB9" w:rsidP="00492AB9">
            <w:pPr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92AB9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</w:tr>
      <w:tr w:rsidR="00492AB9" w:rsidRPr="00492AB9" w14:paraId="7483B203" w14:textId="77777777" w:rsidTr="00492AB9">
        <w:trPr>
          <w:trHeight w:val="300"/>
          <w:jc w:val="center"/>
        </w:trPr>
        <w:tc>
          <w:tcPr>
            <w:tcW w:w="130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BC33E1" w14:textId="77777777" w:rsidR="00492AB9" w:rsidRPr="00492AB9" w:rsidRDefault="00492AB9" w:rsidP="00492AB9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92AB9">
              <w:rPr>
                <w:rFonts w:eastAsia="Times New Roman"/>
                <w:color w:val="000000"/>
                <w:sz w:val="20"/>
                <w:szCs w:val="20"/>
                <w:lang w:val="en-US"/>
              </w:rPr>
              <w:t>eTable 1</w:t>
            </w:r>
          </w:p>
        </w:tc>
        <w:tc>
          <w:tcPr>
            <w:tcW w:w="5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1F1AAE" w14:textId="77777777" w:rsidR="00492AB9" w:rsidRPr="00492AB9" w:rsidRDefault="00492AB9" w:rsidP="00492AB9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92AB9"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National Data Input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74F33D1" w14:textId="77777777" w:rsidR="00492AB9" w:rsidRPr="00492AB9" w:rsidRDefault="00492AB9" w:rsidP="00492AB9">
            <w:pPr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92AB9">
              <w:rPr>
                <w:rFonts w:eastAsia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</w:tr>
      <w:tr w:rsidR="00492AB9" w:rsidRPr="00492AB9" w14:paraId="150092F9" w14:textId="77777777" w:rsidTr="00492AB9">
        <w:trPr>
          <w:trHeight w:val="300"/>
          <w:jc w:val="center"/>
        </w:trPr>
        <w:tc>
          <w:tcPr>
            <w:tcW w:w="130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511C2A" w14:textId="77777777" w:rsidR="00492AB9" w:rsidRPr="00492AB9" w:rsidRDefault="00492AB9" w:rsidP="00492AB9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92AB9">
              <w:rPr>
                <w:rFonts w:eastAsia="Times New Roman"/>
                <w:color w:val="000000"/>
                <w:sz w:val="20"/>
                <w:szCs w:val="20"/>
                <w:lang w:val="en-US"/>
              </w:rPr>
              <w:t>eTable 2</w:t>
            </w:r>
          </w:p>
        </w:tc>
        <w:tc>
          <w:tcPr>
            <w:tcW w:w="5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B279DB" w14:textId="77777777" w:rsidR="00492AB9" w:rsidRPr="00492AB9" w:rsidRDefault="00492AB9" w:rsidP="00492AB9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92AB9">
              <w:rPr>
                <w:rFonts w:eastAsia="Times New Roman"/>
                <w:color w:val="000000"/>
                <w:sz w:val="20"/>
                <w:szCs w:val="20"/>
                <w:lang w:val="en-US"/>
              </w:rPr>
              <w:t>National Patterns of Monthly Cannabis Smoking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6F9B779" w14:textId="77777777" w:rsidR="00492AB9" w:rsidRPr="00492AB9" w:rsidRDefault="00492AB9" w:rsidP="00492AB9">
            <w:pPr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92AB9">
              <w:rPr>
                <w:rFonts w:eastAsia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492AB9" w:rsidRPr="00492AB9" w14:paraId="113DB1FE" w14:textId="77777777" w:rsidTr="00492AB9">
        <w:trPr>
          <w:trHeight w:val="510"/>
          <w:jc w:val="center"/>
        </w:trPr>
        <w:tc>
          <w:tcPr>
            <w:tcW w:w="130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131127" w14:textId="77777777" w:rsidR="00492AB9" w:rsidRPr="00492AB9" w:rsidRDefault="00492AB9" w:rsidP="00492AB9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92AB9">
              <w:rPr>
                <w:rFonts w:eastAsia="Times New Roman"/>
                <w:color w:val="000000"/>
                <w:sz w:val="20"/>
                <w:szCs w:val="20"/>
                <w:lang w:val="en-US"/>
              </w:rPr>
              <w:t>eTable 3</w:t>
            </w:r>
          </w:p>
        </w:tc>
        <w:tc>
          <w:tcPr>
            <w:tcW w:w="5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85F5EF" w14:textId="77777777" w:rsidR="00492AB9" w:rsidRPr="00492AB9" w:rsidRDefault="00492AB9" w:rsidP="00492AB9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92AB9">
              <w:rPr>
                <w:rFonts w:eastAsia="Times New Roman"/>
                <w:color w:val="000000"/>
                <w:sz w:val="20"/>
                <w:szCs w:val="20"/>
                <w:lang w:val="en-US"/>
              </w:rPr>
              <w:t>Autism Rate by Ethnicity, Interactive Time-Dependent Model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E38B9D2" w14:textId="77777777" w:rsidR="00492AB9" w:rsidRPr="00492AB9" w:rsidRDefault="00492AB9" w:rsidP="00492AB9">
            <w:pPr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92AB9">
              <w:rPr>
                <w:rFonts w:eastAsia="Times New Roman"/>
                <w:color w:val="000000"/>
                <w:sz w:val="20"/>
                <w:szCs w:val="20"/>
                <w:lang w:val="en-US"/>
              </w:rPr>
              <w:t>8</w:t>
            </w:r>
          </w:p>
        </w:tc>
      </w:tr>
      <w:tr w:rsidR="00492AB9" w:rsidRPr="00492AB9" w14:paraId="543B6EE8" w14:textId="77777777" w:rsidTr="00492AB9">
        <w:trPr>
          <w:trHeight w:val="510"/>
          <w:jc w:val="center"/>
        </w:trPr>
        <w:tc>
          <w:tcPr>
            <w:tcW w:w="130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E204C4" w14:textId="77777777" w:rsidR="00492AB9" w:rsidRPr="00492AB9" w:rsidRDefault="00492AB9" w:rsidP="00492AB9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92AB9">
              <w:rPr>
                <w:rFonts w:eastAsia="Times New Roman"/>
                <w:color w:val="000000"/>
                <w:sz w:val="20"/>
                <w:szCs w:val="20"/>
                <w:lang w:val="en-US"/>
              </w:rPr>
              <w:t>eTable 4</w:t>
            </w:r>
          </w:p>
        </w:tc>
        <w:tc>
          <w:tcPr>
            <w:tcW w:w="5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DD7C1E" w14:textId="77777777" w:rsidR="00492AB9" w:rsidRPr="00492AB9" w:rsidRDefault="00492AB9" w:rsidP="00492AB9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92AB9">
              <w:rPr>
                <w:rFonts w:eastAsia="Times New Roman"/>
                <w:color w:val="000000"/>
                <w:sz w:val="20"/>
                <w:szCs w:val="20"/>
                <w:lang w:val="en-US"/>
              </w:rPr>
              <w:t>Robustness Analysis with High and Low Forward Estimates of Autism Rates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6EF451D" w14:textId="77777777" w:rsidR="00492AB9" w:rsidRPr="00492AB9" w:rsidRDefault="00492AB9" w:rsidP="00492AB9">
            <w:pPr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92AB9">
              <w:rPr>
                <w:rFonts w:eastAsia="Times New Roman"/>
                <w:color w:val="000000"/>
                <w:sz w:val="20"/>
                <w:szCs w:val="20"/>
                <w:lang w:val="en-US"/>
              </w:rPr>
              <w:t>9</w:t>
            </w:r>
          </w:p>
        </w:tc>
      </w:tr>
      <w:tr w:rsidR="00492AB9" w:rsidRPr="00492AB9" w14:paraId="63DAB975" w14:textId="77777777" w:rsidTr="00492AB9">
        <w:trPr>
          <w:trHeight w:val="510"/>
          <w:jc w:val="center"/>
        </w:trPr>
        <w:tc>
          <w:tcPr>
            <w:tcW w:w="130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1AA06A" w14:textId="77777777" w:rsidR="00492AB9" w:rsidRPr="00492AB9" w:rsidRDefault="00492AB9" w:rsidP="00492AB9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92AB9">
              <w:rPr>
                <w:rFonts w:eastAsia="Times New Roman"/>
                <w:color w:val="000000"/>
                <w:sz w:val="20"/>
                <w:szCs w:val="20"/>
                <w:lang w:val="en-US"/>
              </w:rPr>
              <w:t>eTable 5</w:t>
            </w:r>
          </w:p>
        </w:tc>
        <w:tc>
          <w:tcPr>
            <w:tcW w:w="5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88A5BA" w14:textId="77777777" w:rsidR="00492AB9" w:rsidRPr="00492AB9" w:rsidRDefault="00492AB9" w:rsidP="00492AB9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92AB9">
              <w:rPr>
                <w:rFonts w:eastAsia="Times New Roman"/>
                <w:color w:val="000000"/>
                <w:sz w:val="20"/>
                <w:szCs w:val="20"/>
                <w:lang w:val="en-US"/>
              </w:rPr>
              <w:t>Spatiotemporal spreml Lagged Models with Drugs, Ethnicity and Socioeconomic Covariates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C4A9248" w14:textId="77777777" w:rsidR="00492AB9" w:rsidRPr="00492AB9" w:rsidRDefault="00492AB9" w:rsidP="00492AB9">
            <w:pPr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92AB9">
              <w:rPr>
                <w:rFonts w:eastAsia="Times New Roman"/>
                <w:color w:val="000000"/>
                <w:sz w:val="20"/>
                <w:szCs w:val="20"/>
                <w:lang w:val="en-US"/>
              </w:rPr>
              <w:t>11</w:t>
            </w:r>
          </w:p>
        </w:tc>
      </w:tr>
      <w:tr w:rsidR="00492AB9" w:rsidRPr="00492AB9" w14:paraId="3F5EAC57" w14:textId="77777777" w:rsidTr="00492AB9">
        <w:trPr>
          <w:trHeight w:val="510"/>
          <w:jc w:val="center"/>
        </w:trPr>
        <w:tc>
          <w:tcPr>
            <w:tcW w:w="130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09AD85" w14:textId="77777777" w:rsidR="00492AB9" w:rsidRPr="00492AB9" w:rsidRDefault="00492AB9" w:rsidP="00492AB9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92AB9">
              <w:rPr>
                <w:rFonts w:eastAsia="Times New Roman"/>
                <w:color w:val="000000"/>
                <w:sz w:val="20"/>
                <w:szCs w:val="20"/>
                <w:lang w:val="en-US"/>
              </w:rPr>
              <w:t>eTable 6</w:t>
            </w:r>
          </w:p>
        </w:tc>
        <w:tc>
          <w:tcPr>
            <w:tcW w:w="5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52B65C" w14:textId="77777777" w:rsidR="00492AB9" w:rsidRPr="00492AB9" w:rsidRDefault="00492AB9" w:rsidP="00492AB9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92AB9">
              <w:rPr>
                <w:rFonts w:eastAsia="Times New Roman"/>
                <w:color w:val="000000"/>
                <w:sz w:val="20"/>
                <w:szCs w:val="20"/>
                <w:lang w:val="en-US"/>
              </w:rPr>
              <w:t>Spatiotemporal spreml Lagged Models with Drugs, Ethnic Cannabis Use and Socioeconomic Covariates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72AC89A" w14:textId="77777777" w:rsidR="00492AB9" w:rsidRPr="00492AB9" w:rsidRDefault="00492AB9" w:rsidP="00492AB9">
            <w:pPr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92AB9">
              <w:rPr>
                <w:rFonts w:eastAsia="Times New Roman"/>
                <w:color w:val="000000"/>
                <w:sz w:val="20"/>
                <w:szCs w:val="20"/>
                <w:lang w:val="en-US"/>
              </w:rPr>
              <w:t>13</w:t>
            </w:r>
          </w:p>
        </w:tc>
      </w:tr>
      <w:tr w:rsidR="00492AB9" w:rsidRPr="00492AB9" w14:paraId="2B8DB0DD" w14:textId="77777777" w:rsidTr="00492AB9">
        <w:trPr>
          <w:trHeight w:val="300"/>
          <w:jc w:val="center"/>
        </w:trPr>
        <w:tc>
          <w:tcPr>
            <w:tcW w:w="130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064AC4" w14:textId="77777777" w:rsidR="00492AB9" w:rsidRPr="00492AB9" w:rsidRDefault="00492AB9" w:rsidP="00492AB9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92AB9">
              <w:rPr>
                <w:rFonts w:eastAsia="Times New Roman"/>
                <w:color w:val="000000"/>
                <w:sz w:val="20"/>
                <w:szCs w:val="20"/>
                <w:lang w:val="en-US"/>
              </w:rPr>
              <w:t>eTable 7</w:t>
            </w:r>
          </w:p>
        </w:tc>
        <w:tc>
          <w:tcPr>
            <w:tcW w:w="5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6F0DC8" w14:textId="77777777" w:rsidR="00492AB9" w:rsidRPr="00492AB9" w:rsidRDefault="00492AB9" w:rsidP="00492AB9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92AB9">
              <w:rPr>
                <w:rFonts w:eastAsia="Times New Roman"/>
                <w:color w:val="000000"/>
                <w:sz w:val="20"/>
                <w:szCs w:val="20"/>
                <w:lang w:val="en-US"/>
              </w:rPr>
              <w:t>Full Geospatial Results Including Model Parameters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9707D8F" w14:textId="77777777" w:rsidR="00492AB9" w:rsidRPr="00492AB9" w:rsidRDefault="00492AB9" w:rsidP="00492AB9">
            <w:pPr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92AB9">
              <w:rPr>
                <w:rFonts w:eastAsia="Times New Roman"/>
                <w:color w:val="000000"/>
                <w:sz w:val="20"/>
                <w:szCs w:val="20"/>
                <w:lang w:val="en-US"/>
              </w:rPr>
              <w:t>15</w:t>
            </w:r>
          </w:p>
        </w:tc>
      </w:tr>
      <w:tr w:rsidR="00492AB9" w:rsidRPr="00492AB9" w14:paraId="260980B9" w14:textId="77777777" w:rsidTr="00492AB9">
        <w:trPr>
          <w:trHeight w:val="300"/>
          <w:jc w:val="center"/>
        </w:trPr>
        <w:tc>
          <w:tcPr>
            <w:tcW w:w="130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C6E6EC" w14:textId="77777777" w:rsidR="00492AB9" w:rsidRPr="00492AB9" w:rsidRDefault="00492AB9" w:rsidP="00492AB9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92AB9">
              <w:rPr>
                <w:rFonts w:eastAsia="Times New Roman"/>
                <w:color w:val="000000"/>
                <w:sz w:val="20"/>
                <w:szCs w:val="20"/>
                <w:lang w:val="en-US"/>
              </w:rPr>
              <w:t>eTable 8</w:t>
            </w:r>
          </w:p>
        </w:tc>
        <w:tc>
          <w:tcPr>
            <w:tcW w:w="5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95E75D" w14:textId="77777777" w:rsidR="00492AB9" w:rsidRPr="00492AB9" w:rsidRDefault="00492AB9" w:rsidP="00492AB9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92AB9">
              <w:rPr>
                <w:rFonts w:eastAsia="Times New Roman"/>
                <w:color w:val="000000"/>
                <w:sz w:val="20"/>
                <w:szCs w:val="20"/>
                <w:lang w:val="en-US"/>
              </w:rPr>
              <w:t>Deciles of THC and Cannabigerol Exposure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3D9CFE7" w14:textId="77777777" w:rsidR="00492AB9" w:rsidRPr="00492AB9" w:rsidRDefault="00492AB9" w:rsidP="00492AB9">
            <w:pPr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92AB9">
              <w:rPr>
                <w:rFonts w:eastAsia="Times New Roman"/>
                <w:color w:val="000000"/>
                <w:sz w:val="20"/>
                <w:szCs w:val="20"/>
                <w:lang w:val="en-US"/>
              </w:rPr>
              <w:t>17</w:t>
            </w:r>
          </w:p>
        </w:tc>
      </w:tr>
      <w:tr w:rsidR="00492AB9" w:rsidRPr="00492AB9" w14:paraId="74B4CF12" w14:textId="77777777" w:rsidTr="00492AB9">
        <w:trPr>
          <w:trHeight w:val="300"/>
          <w:jc w:val="center"/>
        </w:trPr>
        <w:tc>
          <w:tcPr>
            <w:tcW w:w="130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9C0EB3" w14:textId="77777777" w:rsidR="00492AB9" w:rsidRPr="00492AB9" w:rsidRDefault="00492AB9" w:rsidP="00492AB9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92AB9">
              <w:rPr>
                <w:rFonts w:eastAsia="Times New Roman"/>
                <w:color w:val="000000"/>
                <w:sz w:val="20"/>
                <w:szCs w:val="20"/>
                <w:lang w:val="en-US"/>
              </w:rPr>
              <w:t>eTable 9</w:t>
            </w:r>
          </w:p>
        </w:tc>
        <w:tc>
          <w:tcPr>
            <w:tcW w:w="5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ECCC88" w14:textId="77777777" w:rsidR="00492AB9" w:rsidRPr="00492AB9" w:rsidRDefault="00492AB9" w:rsidP="00492AB9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92AB9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dicted Model Outputs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D6F5FA3" w14:textId="77777777" w:rsidR="00492AB9" w:rsidRPr="00492AB9" w:rsidRDefault="00492AB9" w:rsidP="00492AB9">
            <w:pPr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92AB9">
              <w:rPr>
                <w:rFonts w:eastAsia="Times New Roman"/>
                <w:color w:val="000000"/>
                <w:sz w:val="20"/>
                <w:szCs w:val="20"/>
                <w:lang w:val="en-US"/>
              </w:rPr>
              <w:t>18</w:t>
            </w:r>
          </w:p>
        </w:tc>
      </w:tr>
      <w:tr w:rsidR="00492AB9" w:rsidRPr="00492AB9" w14:paraId="6857ADBD" w14:textId="77777777" w:rsidTr="00492AB9">
        <w:trPr>
          <w:trHeight w:val="300"/>
          <w:jc w:val="center"/>
        </w:trPr>
        <w:tc>
          <w:tcPr>
            <w:tcW w:w="130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78E418" w14:textId="77777777" w:rsidR="00492AB9" w:rsidRPr="00492AB9" w:rsidRDefault="00492AB9" w:rsidP="00492AB9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92AB9">
              <w:rPr>
                <w:rFonts w:eastAsia="Times New Roman"/>
                <w:color w:val="000000"/>
                <w:sz w:val="20"/>
                <w:szCs w:val="20"/>
                <w:lang w:val="en-US"/>
              </w:rPr>
              <w:t>eTable 10</w:t>
            </w:r>
          </w:p>
        </w:tc>
        <w:tc>
          <w:tcPr>
            <w:tcW w:w="5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D33E9D" w14:textId="77777777" w:rsidR="00492AB9" w:rsidRPr="00492AB9" w:rsidRDefault="00492AB9" w:rsidP="00492AB9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92AB9">
              <w:rPr>
                <w:rFonts w:eastAsia="Times New Roman"/>
                <w:color w:val="000000"/>
                <w:sz w:val="20"/>
                <w:szCs w:val="20"/>
              </w:rPr>
              <w:t>Weighted Mixed Effects Regression Models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A15FB54" w14:textId="77777777" w:rsidR="00492AB9" w:rsidRPr="00492AB9" w:rsidRDefault="00492AB9" w:rsidP="00492AB9">
            <w:pPr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92AB9">
              <w:rPr>
                <w:rFonts w:eastAsia="Times New Roman"/>
                <w:color w:val="000000"/>
                <w:sz w:val="20"/>
                <w:szCs w:val="20"/>
                <w:lang w:val="en-US"/>
              </w:rPr>
              <w:t>19</w:t>
            </w:r>
          </w:p>
        </w:tc>
      </w:tr>
    </w:tbl>
    <w:p w14:paraId="62E3554A" w14:textId="7255BFC1" w:rsidR="00492AB9" w:rsidRDefault="00492AB9">
      <w:r>
        <w:fldChar w:fldCharType="end"/>
      </w:r>
    </w:p>
    <w:p w14:paraId="2963149A" w14:textId="591A2A71" w:rsidR="00364E68" w:rsidRDefault="00364E68"/>
    <w:p w14:paraId="5BDB0A5D" w14:textId="7D297F67" w:rsidR="00364E68" w:rsidRDefault="00364E68"/>
    <w:p w14:paraId="3C0988A8" w14:textId="6B09B639" w:rsidR="00364E68" w:rsidRDefault="00364E68"/>
    <w:p w14:paraId="6EA086BD" w14:textId="4B752F68" w:rsidR="00835122" w:rsidRDefault="00835122">
      <w:r>
        <w:br w:type="page"/>
      </w:r>
    </w:p>
    <w:p w14:paraId="002F24DF" w14:textId="77777777" w:rsidR="00835122" w:rsidRPr="00835122" w:rsidRDefault="00835122" w:rsidP="00835122">
      <w:pPr>
        <w:rPr>
          <w:u w:val="single"/>
          <w:lang w:val="en-US"/>
        </w:rPr>
      </w:pPr>
      <w:r w:rsidRPr="00835122">
        <w:rPr>
          <w:u w:val="single"/>
          <w:lang w:val="en-US"/>
        </w:rPr>
        <w:lastRenderedPageBreak/>
        <w:t>Statistical Methods</w:t>
      </w:r>
    </w:p>
    <w:p w14:paraId="2BA61F4F" w14:textId="32E5E5E9" w:rsidR="00835122" w:rsidRDefault="00835122" w:rsidP="00835122">
      <w:pPr>
        <w:rPr>
          <w:lang w:val="en-US"/>
        </w:rPr>
      </w:pPr>
    </w:p>
    <w:p w14:paraId="38B1E633" w14:textId="77777777" w:rsidR="00835122" w:rsidRDefault="00835122" w:rsidP="00835122">
      <w:pPr>
        <w:rPr>
          <w:lang w:val="en-US"/>
        </w:rPr>
      </w:pPr>
    </w:p>
    <w:p w14:paraId="1F0BD831" w14:textId="77777777" w:rsidR="00835122" w:rsidRDefault="00835122" w:rsidP="00835122">
      <w:pPr>
        <w:rPr>
          <w:lang w:val="en-US"/>
        </w:rPr>
      </w:pPr>
      <w:r>
        <w:rPr>
          <w:lang w:val="en-US"/>
        </w:rPr>
        <w:t>Programs used.</w:t>
      </w:r>
    </w:p>
    <w:p w14:paraId="2471A466" w14:textId="77777777" w:rsidR="00835122" w:rsidRDefault="00835122" w:rsidP="00835122">
      <w:pPr>
        <w:rPr>
          <w:lang w:val="en-US"/>
        </w:rPr>
      </w:pPr>
    </w:p>
    <w:p w14:paraId="36BC934E" w14:textId="58B4C2EA" w:rsidR="00835122" w:rsidRDefault="00835122" w:rsidP="00835122">
      <w:r w:rsidRPr="00156204">
        <w:t>Data was pro</w:t>
      </w:r>
      <w:bookmarkStart w:id="0" w:name="_GoBack"/>
      <w:bookmarkEnd w:id="0"/>
      <w:r w:rsidRPr="00156204">
        <w:t>cessed using “R Studio” version 1.2.</w:t>
      </w:r>
      <w:r w:rsidR="00C02A8F">
        <w:t>5042</w:t>
      </w:r>
      <w:r w:rsidRPr="00156204">
        <w:t xml:space="preserve"> based on “R” version </w:t>
      </w:r>
      <w:r w:rsidR="00C02A8F">
        <w:t>4.0.0</w:t>
      </w:r>
      <w:r>
        <w:t xml:space="preserve"> </w:t>
      </w:r>
      <w:r>
        <w:fldChar w:fldCharType="begin"/>
      </w:r>
      <w:r>
        <w:instrText xml:space="preserve"> ADDIN EN.CITE &lt;EndNote&gt;&lt;Cite&gt;&lt;Author&gt;CRAN: Central &amp;quot;R&amp;quot; Archive Network&lt;/Author&gt;&lt;Year&gt;2020&lt;/Year&gt;&lt;RecNum&gt;27778&lt;/RecNum&gt;&lt;DisplayText&gt;&lt;style face="superscript"&gt;1&lt;/style&gt;&lt;/DisplayText&gt;&lt;record&gt;&lt;rec-number&gt;27778&lt;/rec-number&gt;&lt;foreign-keys&gt;&lt;key app="EN" db-id="5zfatad075dzebet9pa5x5tcftfvpzx2etdz" timestamp="1586073186"&gt;27778&lt;/key&gt;&lt;/foreign-keys&gt;&lt;ref-type name="Web Page"&gt;12&lt;/ref-type&gt;&lt;contributors&gt;&lt;authors&gt;&lt;author&gt;CRAN: Central &amp;quot;R&amp;quot; Archive Network,&lt;/author&gt;&lt;/authors&gt;&lt;secondary-authors&gt;&lt;author&gt;CRAN: Central &amp;quot;R&amp;quot; Archive Network&lt;/author&gt;&lt;/secondary-authors&gt;&lt;/contributors&gt;&lt;titles&gt;&lt;title&gt;R-3.6.1 for Windows (32/64 bit)&lt;/title&gt;&lt;secondary-title&gt;CRAN: Central &amp;quot;R&amp;quot; Archive Network&lt;/secondary-title&gt;&lt;/titles&gt;&lt;volume&gt;2020&lt;/volume&gt;&lt;number&gt;March 5th 2020&lt;/number&gt;&lt;dates&gt;&lt;year&gt;2020&lt;/year&gt;&lt;/dates&gt;&lt;pub-location&gt;Houston, Texas&lt;/pub-location&gt;&lt;publisher&gt;CRAN: Central &amp;quot;R&amp;quot; Archive Network&lt;/publisher&gt;&lt;urls&gt;&lt;related-urls&gt;&lt;url&gt;https://cran.r-project.org/bin/windows/base/&lt;/url&gt;&lt;/related-urls&gt;&lt;/urls&gt;&lt;custom1&gt;2020&lt;/custom1&gt;&lt;custom2&gt;March 5th 2020&lt;/custom2&gt;&lt;/record&gt;&lt;/Cite&gt;&lt;/EndNote&gt;</w:instrText>
      </w:r>
      <w:r>
        <w:fldChar w:fldCharType="separate"/>
      </w:r>
      <w:r w:rsidRPr="005D2257">
        <w:rPr>
          <w:noProof/>
          <w:vertAlign w:val="superscript"/>
        </w:rPr>
        <w:t>1</w:t>
      </w:r>
      <w:r>
        <w:fldChar w:fldCharType="end"/>
      </w:r>
      <w:r w:rsidRPr="00156204">
        <w:t xml:space="preserve">. </w:t>
      </w:r>
      <w:r>
        <w:t xml:space="preserve">  </w:t>
      </w:r>
      <w:r w:rsidRPr="00156204">
        <w:t xml:space="preserve">Graphs were drawn with R </w:t>
      </w:r>
      <w:r>
        <w:t xml:space="preserve">package </w:t>
      </w:r>
      <w:r w:rsidRPr="00156204">
        <w:t xml:space="preserve">ggplot2 </w:t>
      </w:r>
      <w:r w:rsidR="008321EB">
        <w:fldChar w:fldCharType="begin"/>
      </w:r>
      <w:r w:rsidR="008321EB">
        <w:instrText xml:space="preserve"> ADDIN EN.CITE &lt;EndNote&gt;&lt;Cite&gt;&lt;Author&gt;Wickham H.&lt;/Author&gt;&lt;Year&gt;2016&lt;/Year&gt;&lt;RecNum&gt;28062&lt;/RecNum&gt;&lt;DisplayText&gt;&lt;style face="superscript"&gt;2&lt;/style&gt;&lt;/DisplayText&gt;&lt;record&gt;&lt;rec-number&gt;28062&lt;/rec-number&gt;&lt;foreign-keys&gt;&lt;key app="EN" db-id="5zfatad075dzebet9pa5x5tcftfvpzx2etdz" timestamp="1600801609"&gt;28062&lt;/key&gt;&lt;/foreign-keys&gt;&lt;ref-type name="Book"&gt;6&lt;/ref-type&gt;&lt;contributors&gt;&lt;authors&gt;&lt;author&gt;Wickham H.,&lt;/author&gt;&lt;/authors&gt;&lt;/contributors&gt;&lt;titles&gt;&lt;title&gt;ggplot2: Elegant Graphics for Data Analysis&lt;/title&gt;&lt;/titles&gt;&lt;volume&gt;1&lt;/volume&gt;&lt;num-vols&gt;1&lt;/num-vols&gt;&lt;dates&gt;&lt;year&gt;2016&lt;/year&gt;&lt;pub-dates&gt;&lt;date&gt;2016&lt;/date&gt;&lt;/pub-dates&gt;&lt;/dates&gt;&lt;pub-location&gt;New York&lt;/pub-location&gt;&lt;publisher&gt;Springer-Verlag&lt;/publisher&gt;&lt;isbn&gt;978-3-319-24277-4}&lt;/isbn&gt;&lt;urls&gt;&lt;related-urls&gt;&lt;url&gt;https://ggplot2.tidyverse.org&lt;/url&gt;&lt;/related-urls&gt;&lt;/urls&gt;&lt;/record&gt;&lt;/Cite&gt;&lt;/EndNote&gt;</w:instrText>
      </w:r>
      <w:r w:rsidR="008321EB">
        <w:fldChar w:fldCharType="separate"/>
      </w:r>
      <w:r w:rsidR="008321EB" w:rsidRPr="008321EB">
        <w:rPr>
          <w:noProof/>
          <w:vertAlign w:val="superscript"/>
        </w:rPr>
        <w:t>2</w:t>
      </w:r>
      <w:r w:rsidR="008321EB">
        <w:fldChar w:fldCharType="end"/>
      </w:r>
      <w:r w:rsidR="008321EB">
        <w:t xml:space="preserve"> </w:t>
      </w:r>
      <w:r w:rsidRPr="00156204">
        <w:t xml:space="preserve">and bivariate graphs were drawn </w:t>
      </w:r>
      <w:r>
        <w:t xml:space="preserve">using </w:t>
      </w:r>
      <w:r w:rsidRPr="00156204">
        <w:t>colorplaner</w:t>
      </w:r>
      <w:r w:rsidR="008321EB">
        <w:t xml:space="preserve"> </w:t>
      </w:r>
      <w:r w:rsidR="008321EB">
        <w:fldChar w:fldCharType="begin">
          <w:fldData xml:space="preserve">PEVuZE5vdGU+PENpdGU+PEF1dGhvcj5XaWNraGFtIEguPC9BdXRob3I+PFllYXI+MjAxOTwvWWVh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</w:fldData>
        </w:fldChar>
      </w:r>
      <w:r w:rsidR="008321EB">
        <w:instrText xml:space="preserve"> ADDIN EN.CITE </w:instrText>
      </w:r>
      <w:r w:rsidR="008321EB">
        <w:fldChar w:fldCharType="begin">
          <w:fldData xml:space="preserve">PEVuZE5vdGU+PENpdGU+PEF1dGhvcj5XaWNraGFtIEguPC9BdXRob3I+PFllYXI+MjAxOTwvWWVh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</w:fldData>
        </w:fldChar>
      </w:r>
      <w:r w:rsidR="008321EB">
        <w:instrText xml:space="preserve"> ADDIN EN.CITE.DATA </w:instrText>
      </w:r>
      <w:r w:rsidR="008321EB">
        <w:fldChar w:fldCharType="end"/>
      </w:r>
      <w:r w:rsidR="008321EB">
        <w:fldChar w:fldCharType="separate"/>
      </w:r>
      <w:r w:rsidR="008321EB" w:rsidRPr="008321EB">
        <w:rPr>
          <w:noProof/>
          <w:vertAlign w:val="superscript"/>
        </w:rPr>
        <w:t>3,4</w:t>
      </w:r>
      <w:r w:rsidR="008321EB">
        <w:fldChar w:fldCharType="end"/>
      </w:r>
      <w:r w:rsidRPr="00156204">
        <w:t>.</w:t>
      </w:r>
      <w:bookmarkStart w:id="1" w:name="_Hlk37009341"/>
      <w:r w:rsidRPr="00156204">
        <w:t xml:space="preserve">  </w:t>
      </w:r>
      <w:r>
        <w:t>R package sf (“Simple Features”) was used for map drawing</w:t>
      </w:r>
      <w:r w:rsidR="008321EB">
        <w:t xml:space="preserve"> </w:t>
      </w:r>
      <w:r w:rsidR="008321EB">
        <w:fldChar w:fldCharType="begin"/>
      </w:r>
      <w:r w:rsidR="008321EB">
        <w:instrText xml:space="preserve"> ADDIN EN.CITE &lt;EndNote&gt;&lt;Cite&gt;&lt;Author&gt;Pebesma E.&lt;/Author&gt;&lt;Year&gt;2018&lt;/Year&gt;&lt;RecNum&gt;28119&lt;/RecNum&gt;&lt;DisplayText&gt;&lt;style face="superscript"&gt;5&lt;/style&gt;&lt;/DisplayText&gt;&lt;record&gt;&lt;rec-number&gt;28119&lt;/rec-number&gt;&lt;foreign-keys&gt;&lt;key app="EN" db-id="5zfatad075dzebet9pa5x5tcftfvpzx2etdz" timestamp="1601928721"&gt;28119&lt;/key&gt;&lt;/foreign-keys&gt;&lt;ref-type name="Journal Article"&gt;17&lt;/ref-type&gt;&lt;contributors&gt;&lt;authors&gt;&lt;author&gt;Pebesma E.,&lt;/author&gt;&lt;/authors&gt;&lt;/contributors&gt;&lt;titles&gt;&lt;title&gt;Simple Features for R: Standardized Suport for Spatial Vector Data&lt;/title&gt;&lt;secondary-title&gt;The R Journal&lt;/secondary-title&gt;&lt;/titles&gt;&lt;periodical&gt;&lt;full-title&gt;The R Journal&lt;/full-title&gt;&lt;/periodical&gt;&lt;pages&gt;439-446&lt;/pages&gt;&lt;volume&gt;10&lt;/volume&gt;&lt;number&gt;1&lt;/number&gt;&lt;section&gt;439&lt;/section&gt;&lt;dates&gt;&lt;year&gt;2018&lt;/year&gt;&lt;/dates&gt;&lt;urls&gt;&lt;related-urls&gt;&lt;url&gt;https://doi.org/10.32614/RJ-2018-009&lt;/url&gt;&lt;/related-urls&gt;&lt;/urls&gt;&lt;electronic-resource-num&gt;10.32614/RJ-2018-009&lt;/electronic-resource-num&gt;&lt;/record&gt;&lt;/Cite&gt;&lt;/EndNote&gt;</w:instrText>
      </w:r>
      <w:r w:rsidR="008321EB">
        <w:fldChar w:fldCharType="separate"/>
      </w:r>
      <w:r w:rsidR="008321EB" w:rsidRPr="008321EB">
        <w:rPr>
          <w:noProof/>
          <w:vertAlign w:val="superscript"/>
        </w:rPr>
        <w:t>5</w:t>
      </w:r>
      <w:r w:rsidR="008321EB">
        <w:fldChar w:fldCharType="end"/>
      </w:r>
      <w:r>
        <w:t>.  Data was manipulated with dplyr amongst others</w:t>
      </w:r>
      <w:r w:rsidR="008321EB">
        <w:t xml:space="preserve"> </w:t>
      </w:r>
      <w:r w:rsidR="008321EB">
        <w:fldChar w:fldCharType="begin"/>
      </w:r>
      <w:r w:rsidR="008321EB">
        <w:instrText xml:space="preserve"> ADDIN EN.CITE &lt;EndNote&gt;&lt;Cite&gt;&lt;Author&gt;Wickham H.&lt;/Author&gt;&lt;Year&gt;2019&lt;/Year&gt;&lt;RecNum&gt;28113&lt;/RecNum&gt;&lt;DisplayText&gt;&lt;style face="superscript"&gt;3&lt;/style&gt;&lt;/DisplayText&gt;&lt;record&gt;&lt;rec-number&gt;28113&lt;/rec-number&gt;&lt;foreign-keys&gt;&lt;key app="EN" db-id="5zfatad075dzebet9pa5x5tcftfvpzx2etdz" timestamp="1601927142"&gt;28113&lt;/key&gt;&lt;/foreign-keys&gt;&lt;ref-type name="Journal Article"&gt;17&lt;/ref-type&gt;&lt;contributors&gt;&lt;authors&gt;&lt;author&gt;Wickham H.,&lt;/author&gt;&lt;author&gt;Averick M.,&lt;/author&gt;&lt;author&gt;Bryan J.,&lt;/author&gt;&lt;author&gt;Chang W.,&lt;/author&gt;&lt;author&gt;McGowan L.D.,&lt;/author&gt;&lt;author&gt;Francios R.,&lt;/author&gt;&lt;author&gt;Groelmund G.,&lt;/author&gt;&lt;author&gt;Hayes A.,&lt;/author&gt;&lt;author&gt;Henry L.,&lt;/author&gt;&lt;author&gt;Hester J.,&lt;/author&gt;&lt;author&gt;Kuhn M.,&lt;/author&gt;&lt;author&gt;Pedersen T.,&lt;/author&gt;&lt;author&gt;Miller E.,&lt;/author&gt;&lt;author&gt;Bache S.M., &lt;/author&gt;&lt;author&gt;Muller K.,&lt;/author&gt;&lt;author&gt;Ooms J.,&lt;/author&gt;&lt;author&gt;Robinson D.,&lt;/author&gt;&lt;author&gt;Seidel D.P.,&lt;/author&gt;&lt;author&gt;Spinu V.,&lt;/author&gt;&lt;author&gt;Takahashi K.,&lt;/author&gt;&lt;author&gt;Vaugan D.,&lt;/author&gt;&lt;author&gt;Wilke C.,&lt;/author&gt;&lt;author&gt;Woo K.,&lt;/author&gt;&lt;author&gt;Yutani H.,&lt;/author&gt;&lt;/authors&gt;&lt;/contributors&gt;&lt;titles&gt;&lt;title&gt;Welcome to the Tidyverse&lt;/title&gt;&lt;secondary-title&gt;Journal of Open Source Software&lt;/secondary-title&gt;&lt;/titles&gt;&lt;periodical&gt;&lt;full-title&gt;Journal of Open Source Software&lt;/full-title&gt;&lt;/periodical&gt;&lt;pages&gt;1686-1691&lt;/pages&gt;&lt;volume&gt;4&lt;/volume&gt;&lt;number&gt;43&lt;/number&gt;&lt;edition&gt;November 21, 2019&lt;/edition&gt;&lt;section&gt;1686&lt;/section&gt;&lt;dates&gt;&lt;year&gt;2019&lt;/year&gt;&lt;/dates&gt;&lt;urls&gt;&lt;related-urls&gt;&lt;url&gt;https://joss.theoj.org/papers/10.21105/joss.01686&lt;/url&gt;&lt;/related-urls&gt;&lt;/urls&gt;&lt;electronic-resource-num&gt;10.21105/joss.01686&lt;/electronic-resource-num&gt;&lt;/record&gt;&lt;/Cite&gt;&lt;/EndNote&gt;</w:instrText>
      </w:r>
      <w:r w:rsidR="008321EB">
        <w:fldChar w:fldCharType="separate"/>
      </w:r>
      <w:r w:rsidR="008321EB" w:rsidRPr="008321EB">
        <w:rPr>
          <w:noProof/>
          <w:vertAlign w:val="superscript"/>
        </w:rPr>
        <w:t>3</w:t>
      </w:r>
      <w:r w:rsidR="008321EB">
        <w:fldChar w:fldCharType="end"/>
      </w:r>
      <w:r>
        <w:t>.  Multiple graphs were assembled with ggarrange from ggpubr</w:t>
      </w:r>
      <w:r w:rsidR="008321EB">
        <w:t xml:space="preserve"> </w:t>
      </w:r>
      <w:r w:rsidR="008321EB">
        <w:fldChar w:fldCharType="begin"/>
      </w:r>
      <w:r w:rsidR="008321EB">
        <w:instrText xml:space="preserve"> ADDIN EN.CITE &lt;EndNote&gt;&lt;Cite&gt;&lt;Author&gt;Kassambara A.&lt;/Author&gt;&lt;Year&gt;2020&lt;/Year&gt;&lt;RecNum&gt;28689&lt;/RecNum&gt;&lt;DisplayText&gt;&lt;style face="superscript"&gt;6&lt;/style&gt;&lt;/DisplayText&gt;&lt;record&gt;&lt;rec-number&gt;28689&lt;/rec-number&gt;&lt;foreign-keys&gt;&lt;key app="EN" db-id="5zfatad075dzebet9pa5x5tcftfvpzx2etdz" timestamp="1607757324"&gt;28689&lt;/key&gt;&lt;/foreign-keys&gt;&lt;ref-type name="Web Page"&gt;12&lt;/ref-type&gt;&lt;contributors&gt;&lt;authors&gt;&lt;author&gt;Kassambara A.,&lt;/author&gt;&lt;/authors&gt;&lt;/contributors&gt;&lt;titles&gt;&lt;title&gt;ggpubr: &amp;apos;ggplot2&amp;apos; Based Publication Ready Plots&lt;/title&gt;&lt;/titles&gt;&lt;volume&gt;2020&lt;/volume&gt;&lt;number&gt;12th December 2020&lt;/number&gt;&lt;dates&gt;&lt;year&gt;2020&lt;/year&gt;&lt;/dates&gt;&lt;publisher&gt;R package version 0.4.0&lt;/publisher&gt;&lt;urls&gt;&lt;related-urls&gt;&lt;url&gt;https://CRAN.R-project.org/package=ggpubr&lt;/url&gt;&lt;/related-urls&gt;&lt;/urls&gt;&lt;custom1&gt;2020&lt;/custom1&gt;&lt;custom2&gt;12th December 2020&lt;/custom2&gt;&lt;/record&gt;&lt;/Cite&gt;&lt;/EndNote&gt;</w:instrText>
      </w:r>
      <w:r w:rsidR="008321EB">
        <w:fldChar w:fldCharType="separate"/>
      </w:r>
      <w:r w:rsidR="008321EB" w:rsidRPr="008321EB">
        <w:rPr>
          <w:noProof/>
          <w:vertAlign w:val="superscript"/>
        </w:rPr>
        <w:t>6</w:t>
      </w:r>
      <w:r w:rsidR="008321EB">
        <w:fldChar w:fldCharType="end"/>
      </w:r>
      <w:r>
        <w:t xml:space="preserve">.  3D graphs were drawn using NCSS software </w:t>
      </w:r>
      <w:r>
        <w:fldChar w:fldCharType="begin"/>
      </w:r>
      <w:r w:rsidR="008321EB">
        <w:instrText xml:space="preserve"> ADDIN EN.CITE &lt;EndNote&gt;&lt;Cite&gt;&lt;Author&gt;NCSS Statistical Software&lt;/Author&gt;&lt;Year&gt;2020&lt;/Year&gt;&lt;RecNum&gt;27833&lt;/RecNum&gt;&lt;DisplayText&gt;&lt;style face="superscript"&gt;7&lt;/style&gt;&lt;/DisplayText&gt;&lt;record&gt;&lt;rec-number&gt;27833&lt;/rec-number&gt;&lt;foreign-keys&gt;&lt;key app="EN" db-id="5zfatad075dzebet9pa5x5tcftfvpzx2etdz" timestamp="1587876580"&gt;27833&lt;/key&gt;&lt;/foreign-keys&gt;&lt;ref-type name="Web Page"&gt;12&lt;/ref-type&gt;&lt;contributors&gt;&lt;authors&gt;&lt;author&gt;NCSS Statistical Software,&lt;/author&gt;&lt;/authors&gt;&lt;secondary-authors&gt;&lt;author&gt;NCSS LLC&lt;/author&gt;&lt;/secondary-authors&gt;&lt;/contributors&gt;&lt;titles&gt;&lt;title&gt;NCSS Statistical Software&lt;/title&gt;&lt;/titles&gt;&lt;volume&gt;2020&lt;/volume&gt;&lt;number&gt;26th April 2020&lt;/number&gt;&lt;dates&gt;&lt;year&gt;2020&lt;/year&gt;&lt;/dates&gt;&lt;pub-location&gt;Kaysville, Utah&lt;/pub-location&gt;&lt;publisher&gt;NCSS, LLC&lt;/publisher&gt;&lt;urls&gt;&lt;related-urls&gt;&lt;url&gt;https://www.ncss.com/&lt;/url&gt;&lt;/related-urls&gt;&lt;/urls&gt;&lt;custom1&gt;2020&lt;/custom1&gt;&lt;custom2&gt;26th April 2020&lt;/custom2&gt;&lt;/record&gt;&lt;/Cite&gt;&lt;/EndNote&gt;</w:instrText>
      </w:r>
      <w:r>
        <w:fldChar w:fldCharType="separate"/>
      </w:r>
      <w:r w:rsidR="008321EB" w:rsidRPr="008321EB">
        <w:rPr>
          <w:noProof/>
          <w:vertAlign w:val="superscript"/>
        </w:rPr>
        <w:t>7</w:t>
      </w:r>
      <w:r>
        <w:fldChar w:fldCharType="end"/>
      </w:r>
      <w:r>
        <w:t xml:space="preserve">.  Correlation tests were calculated using cor.test from R-package stats.  </w:t>
      </w:r>
      <w:r w:rsidRPr="00156204">
        <w:t>For straightforward linear regression least squares regression was employed</w:t>
      </w:r>
      <w:r>
        <w:t xml:space="preserve"> from R-Base</w:t>
      </w:r>
      <w:r w:rsidRPr="00156204">
        <w:t>.</w:t>
      </w:r>
      <w:bookmarkEnd w:id="1"/>
      <w:r w:rsidRPr="00156204">
        <w:t xml:space="preserve">  </w:t>
      </w:r>
      <w:r>
        <w:t>Panel regression was performed using R package plm</w:t>
      </w:r>
      <w:r w:rsidR="008321EB">
        <w:t xml:space="preserve"> </w:t>
      </w:r>
      <w:r w:rsidR="008321EB">
        <w:fldChar w:fldCharType="begin">
          <w:fldData xml:space="preserve">PEVuZE5vdGU+PENpdGU+PEF1dGhvcj5Dcm9pc3NhbnQgWS48L0F1dGhvcj48WWVhcj4yMDE0PC9Z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=
</w:fldData>
        </w:fldChar>
      </w:r>
      <w:r w:rsidR="008321EB">
        <w:instrText xml:space="preserve"> ADDIN EN.CITE </w:instrText>
      </w:r>
      <w:r w:rsidR="008321EB">
        <w:fldChar w:fldCharType="begin">
          <w:fldData xml:space="preserve">PEVuZE5vdGU+PENpdGU+PEF1dGhvcj5Dcm9pc3NhbnQgWS48L0F1dGhvcj48WWVhcj4yMDE0PC9Z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=
</w:fldData>
        </w:fldChar>
      </w:r>
      <w:r w:rsidR="008321EB">
        <w:instrText xml:space="preserve"> ADDIN EN.CITE.DATA </w:instrText>
      </w:r>
      <w:r w:rsidR="008321EB">
        <w:fldChar w:fldCharType="end"/>
      </w:r>
      <w:r w:rsidR="008321EB">
        <w:fldChar w:fldCharType="separate"/>
      </w:r>
      <w:r w:rsidR="008321EB" w:rsidRPr="008321EB">
        <w:rPr>
          <w:noProof/>
          <w:vertAlign w:val="superscript"/>
        </w:rPr>
        <w:t>8,9</w:t>
      </w:r>
      <w:r w:rsidR="008321EB">
        <w:fldChar w:fldCharType="end"/>
      </w:r>
      <w:r>
        <w:t>.  Function spreml from the splm package was used for geospatial analyses</w:t>
      </w:r>
      <w:r w:rsidR="008321EB">
        <w:t xml:space="preserve"> </w:t>
      </w:r>
      <w:r w:rsidR="008321EB">
        <w:fldChar w:fldCharType="begin">
          <w:fldData xml:space="preserve">PEVuZE5vdGU+PENpdGU+PEF1dGhvcj5NaWxsbyBHLjwvQXV0aG9yPjxZZWFyPjIwMTI8L1llYXI+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</w:fldData>
        </w:fldChar>
      </w:r>
      <w:r w:rsidR="008321EB">
        <w:instrText xml:space="preserve"> ADDIN EN.CITE </w:instrText>
      </w:r>
      <w:r w:rsidR="008321EB">
        <w:fldChar w:fldCharType="begin">
          <w:fldData xml:space="preserve">PEVuZE5vdGU+PENpdGU+PEF1dGhvcj5NaWxsbyBHLjwvQXV0aG9yPjxZZWFyPjIwMTI8L1llYXI+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</w:fldData>
        </w:fldChar>
      </w:r>
      <w:r w:rsidR="008321EB">
        <w:instrText xml:space="preserve"> ADDIN EN.CITE.DATA </w:instrText>
      </w:r>
      <w:r w:rsidR="008321EB">
        <w:fldChar w:fldCharType="end"/>
      </w:r>
      <w:r w:rsidR="008321EB">
        <w:fldChar w:fldCharType="separate"/>
      </w:r>
      <w:r w:rsidR="008321EB" w:rsidRPr="008321EB">
        <w:rPr>
          <w:noProof/>
          <w:vertAlign w:val="superscript"/>
        </w:rPr>
        <w:t>9-11</w:t>
      </w:r>
      <w:r w:rsidR="008321EB">
        <w:fldChar w:fldCharType="end"/>
      </w:r>
      <w:r>
        <w:t>.</w:t>
      </w:r>
    </w:p>
    <w:p w14:paraId="342C48EC" w14:textId="21F650BD" w:rsidR="00A73F6B" w:rsidRDefault="00A73F6B" w:rsidP="00835122"/>
    <w:p w14:paraId="018435AF" w14:textId="5A6B5103" w:rsidR="00A73F6B" w:rsidRDefault="00A73F6B" w:rsidP="00835122"/>
    <w:p w14:paraId="620FC10C" w14:textId="116DC4DA" w:rsidR="00A73F6B" w:rsidRDefault="00A73F6B" w:rsidP="00835122"/>
    <w:p w14:paraId="3B258A5B" w14:textId="58433F0E" w:rsidR="00A73F6B" w:rsidRDefault="00A73F6B" w:rsidP="00835122"/>
    <w:p w14:paraId="26D6CF09" w14:textId="19D142AC" w:rsidR="00C02A8F" w:rsidRDefault="00C02A8F" w:rsidP="00835122"/>
    <w:p w14:paraId="0BF76F05" w14:textId="77777777" w:rsidR="00C02A8F" w:rsidRDefault="00C02A8F" w:rsidP="00835122"/>
    <w:p w14:paraId="7D69C80E" w14:textId="77777777" w:rsidR="00A73F6B" w:rsidRDefault="00A73F6B" w:rsidP="00835122"/>
    <w:p w14:paraId="17CAE954" w14:textId="5E65F31C" w:rsidR="00A73F6B" w:rsidRDefault="00A73F6B" w:rsidP="00835122"/>
    <w:p w14:paraId="3B86E250" w14:textId="77777777" w:rsidR="008321EB" w:rsidRPr="008321EB" w:rsidRDefault="00A73F6B" w:rsidP="008321EB">
      <w:pPr>
        <w:pStyle w:val="EndNoteBibliographyTitle"/>
        <w:rPr>
          <w:b/>
          <w:u w:val="single"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8321EB" w:rsidRPr="008321EB">
        <w:rPr>
          <w:b/>
          <w:u w:val="single"/>
        </w:rPr>
        <w:t>References</w:t>
      </w:r>
    </w:p>
    <w:p w14:paraId="11956CC9" w14:textId="77777777" w:rsidR="008321EB" w:rsidRPr="008321EB" w:rsidRDefault="008321EB" w:rsidP="008321EB">
      <w:pPr>
        <w:pStyle w:val="EndNoteBibliographyTitle"/>
        <w:rPr>
          <w:b/>
          <w:u w:val="single"/>
        </w:rPr>
      </w:pPr>
    </w:p>
    <w:p w14:paraId="18105334" w14:textId="7530D639" w:rsidR="008321EB" w:rsidRPr="008321EB" w:rsidRDefault="008321EB" w:rsidP="008321EB">
      <w:pPr>
        <w:pStyle w:val="EndNoteBibliography"/>
      </w:pPr>
      <w:r w:rsidRPr="008321EB">
        <w:t>1.</w:t>
      </w:r>
      <w:r w:rsidRPr="008321EB">
        <w:tab/>
        <w:t xml:space="preserve">R-3.6.1 for Windows (32/64 bit). CRAN: Central "R" Archive Network, 2020. (Accessed March 5th 2020, 2020, at </w:t>
      </w:r>
      <w:hyperlink r:id="rId6" w:history="1">
        <w:r w:rsidRPr="008321EB">
          <w:rPr>
            <w:rStyle w:val="Hyperlink"/>
          </w:rPr>
          <w:t>https://cran.r-project.org/bin/windows/base/</w:t>
        </w:r>
      </w:hyperlink>
      <w:r w:rsidRPr="008321EB">
        <w:t>.)</w:t>
      </w:r>
    </w:p>
    <w:p w14:paraId="5A4AA4FA" w14:textId="77777777" w:rsidR="008321EB" w:rsidRPr="008321EB" w:rsidRDefault="008321EB" w:rsidP="008321EB">
      <w:pPr>
        <w:pStyle w:val="EndNoteBibliography"/>
      </w:pPr>
      <w:r w:rsidRPr="008321EB">
        <w:t>2.</w:t>
      </w:r>
      <w:r w:rsidRPr="008321EB">
        <w:tab/>
        <w:t>Wickham H. ggplot2: Elegant Graphics for Data Analysis. New York: Springer-Verlag; 2016.</w:t>
      </w:r>
    </w:p>
    <w:p w14:paraId="04A90DE9" w14:textId="77777777" w:rsidR="008321EB" w:rsidRPr="008321EB" w:rsidRDefault="008321EB" w:rsidP="008321EB">
      <w:pPr>
        <w:pStyle w:val="EndNoteBibliography"/>
      </w:pPr>
      <w:r w:rsidRPr="008321EB">
        <w:t>3.</w:t>
      </w:r>
      <w:r w:rsidRPr="008321EB">
        <w:tab/>
        <w:t>Wickham H., Averick M., Bryan J., et al. Welcome to the Tidyverse. Journal of Open Source Software 2019;4:1686-91.</w:t>
      </w:r>
    </w:p>
    <w:p w14:paraId="5CC0E1C0" w14:textId="145EB6EE" w:rsidR="008321EB" w:rsidRPr="008321EB" w:rsidRDefault="008321EB" w:rsidP="008321EB">
      <w:pPr>
        <w:pStyle w:val="EndNoteBibliography"/>
      </w:pPr>
      <w:r w:rsidRPr="008321EB">
        <w:t>4.</w:t>
      </w:r>
      <w:r w:rsidRPr="008321EB">
        <w:tab/>
        <w:t xml:space="preserve">Colorplaner: ggplot2 Extension to Visualize Two Variables Per Color Aesthetic Through Colorspace Projection. Github, 2020. (Accessed October 6th 2020, 2020, at </w:t>
      </w:r>
      <w:hyperlink r:id="rId7" w:history="1">
        <w:r w:rsidRPr="008321EB">
          <w:rPr>
            <w:rStyle w:val="Hyperlink"/>
          </w:rPr>
          <w:t>https://github.com/wmurphyrd/colorplaner</w:t>
        </w:r>
      </w:hyperlink>
      <w:r w:rsidRPr="008321EB">
        <w:t>.)</w:t>
      </w:r>
    </w:p>
    <w:p w14:paraId="404454B3" w14:textId="77777777" w:rsidR="008321EB" w:rsidRPr="008321EB" w:rsidRDefault="008321EB" w:rsidP="008321EB">
      <w:pPr>
        <w:pStyle w:val="EndNoteBibliography"/>
      </w:pPr>
      <w:r w:rsidRPr="008321EB">
        <w:t>5.</w:t>
      </w:r>
      <w:r w:rsidRPr="008321EB">
        <w:tab/>
        <w:t>Pebesma E. Simple Features for R: Standardized Suport for Spatial Vector Data. The R Journal 2018;10:439-46.</w:t>
      </w:r>
    </w:p>
    <w:p w14:paraId="38FE6ACD" w14:textId="1012748E" w:rsidR="008321EB" w:rsidRPr="008321EB" w:rsidRDefault="008321EB" w:rsidP="008321EB">
      <w:pPr>
        <w:pStyle w:val="EndNoteBibliography"/>
      </w:pPr>
      <w:r w:rsidRPr="008321EB">
        <w:t>6.</w:t>
      </w:r>
      <w:r w:rsidRPr="008321EB">
        <w:tab/>
        <w:t xml:space="preserve">ggpubr: 'ggplot2' Based Publication Ready Plots. R package version 0.4.0, 2020. (Accessed 12th December 2020, 2020, at </w:t>
      </w:r>
      <w:hyperlink r:id="rId8" w:history="1">
        <w:r w:rsidRPr="008321EB">
          <w:rPr>
            <w:rStyle w:val="Hyperlink"/>
          </w:rPr>
          <w:t>https://CRAN.R-project.org/package=ggpubr</w:t>
        </w:r>
      </w:hyperlink>
      <w:r w:rsidRPr="008321EB">
        <w:t>.)</w:t>
      </w:r>
    </w:p>
    <w:p w14:paraId="1AB05D57" w14:textId="7C99F331" w:rsidR="008321EB" w:rsidRPr="008321EB" w:rsidRDefault="008321EB" w:rsidP="008321EB">
      <w:pPr>
        <w:pStyle w:val="EndNoteBibliography"/>
      </w:pPr>
      <w:r w:rsidRPr="008321EB">
        <w:t>7.</w:t>
      </w:r>
      <w:r w:rsidRPr="008321EB">
        <w:tab/>
        <w:t xml:space="preserve">NCSS Statistical Software. NCSS, LLC, 2020. (Accessed 26th April 2020, 2020, at </w:t>
      </w:r>
      <w:hyperlink r:id="rId9" w:history="1">
        <w:r w:rsidRPr="008321EB">
          <w:rPr>
            <w:rStyle w:val="Hyperlink"/>
          </w:rPr>
          <w:t>https://www.ncss.com/</w:t>
        </w:r>
      </w:hyperlink>
      <w:r w:rsidRPr="008321EB">
        <w:t>.)</w:t>
      </w:r>
    </w:p>
    <w:p w14:paraId="4EA017E7" w14:textId="4C27A21B" w:rsidR="008321EB" w:rsidRPr="008321EB" w:rsidRDefault="008321EB" w:rsidP="008321EB">
      <w:pPr>
        <w:pStyle w:val="EndNoteBibliography"/>
      </w:pPr>
      <w:r w:rsidRPr="008321EB">
        <w:t>8.</w:t>
      </w:r>
      <w:r w:rsidRPr="008321EB">
        <w:tab/>
        <w:t xml:space="preserve">Package 'plm'. CRAN: Central "R" Archive Network, 2014. (Accessed 7th May 2020, 2020, at </w:t>
      </w:r>
      <w:hyperlink r:id="rId10" w:history="1">
        <w:r w:rsidRPr="008321EB">
          <w:rPr>
            <w:rStyle w:val="Hyperlink"/>
          </w:rPr>
          <w:t>https://cran.r-project.org/web/packages/plm/plm.pdf</w:t>
        </w:r>
      </w:hyperlink>
      <w:r w:rsidRPr="008321EB">
        <w:t>.)</w:t>
      </w:r>
    </w:p>
    <w:p w14:paraId="1D014B2D" w14:textId="77777777" w:rsidR="008321EB" w:rsidRPr="008321EB" w:rsidRDefault="008321EB" w:rsidP="008321EB">
      <w:pPr>
        <w:pStyle w:val="EndNoteBibliography"/>
      </w:pPr>
      <w:r w:rsidRPr="008321EB">
        <w:t>9.</w:t>
      </w:r>
      <w:r w:rsidRPr="008321EB">
        <w:tab/>
        <w:t>Croissant Y., Millo G. Panel Data Econometrics with R. Hoboken, New JErsey, USA; West Sussex, U.K.: Wiley and Sons; 2019.</w:t>
      </w:r>
    </w:p>
    <w:p w14:paraId="78573075" w14:textId="77777777" w:rsidR="008321EB" w:rsidRPr="008321EB" w:rsidRDefault="008321EB" w:rsidP="008321EB">
      <w:pPr>
        <w:pStyle w:val="EndNoteBibliography"/>
      </w:pPr>
      <w:r w:rsidRPr="008321EB">
        <w:t>10.</w:t>
      </w:r>
      <w:r w:rsidRPr="008321EB">
        <w:tab/>
        <w:t>Millo G., Piras G. splm: Spatial Panel Data Models in R. Journal of Stastistical Software 2012;47:1-38.</w:t>
      </w:r>
    </w:p>
    <w:p w14:paraId="24465844" w14:textId="7FD2B106" w:rsidR="008321EB" w:rsidRPr="008321EB" w:rsidRDefault="008321EB" w:rsidP="008321EB">
      <w:pPr>
        <w:pStyle w:val="EndNoteBibliography"/>
      </w:pPr>
      <w:r w:rsidRPr="008321EB">
        <w:t>11.</w:t>
      </w:r>
      <w:r w:rsidRPr="008321EB">
        <w:tab/>
        <w:t xml:space="preserve">Millo G., Piras G. Package 'splm'. </w:t>
      </w:r>
      <w:hyperlink r:id="rId11" w:history="1">
        <w:r w:rsidRPr="008321EB">
          <w:rPr>
            <w:rStyle w:val="Hyperlink"/>
          </w:rPr>
          <w:t>https://cran.r-project.org/web/packages/splm/splm.pdf</w:t>
        </w:r>
      </w:hyperlink>
      <w:r w:rsidRPr="008321EB">
        <w:t xml:space="preserve"> ed. Trieste, Italy: CRAN (Central R-Archive Network); 2018:1-27.</w:t>
      </w:r>
    </w:p>
    <w:p w14:paraId="082C70D6" w14:textId="43EADDA8" w:rsidR="00A73F6B" w:rsidRDefault="00A73F6B" w:rsidP="00A73F6B">
      <w:r>
        <w:rPr>
          <w:b/>
          <w:bCs/>
          <w:u w:val="single"/>
        </w:rPr>
        <w:fldChar w:fldCharType="end"/>
      </w:r>
    </w:p>
    <w:p w14:paraId="69A87F79" w14:textId="77777777" w:rsidR="00DF445F" w:rsidRDefault="00DF445F"/>
    <w:p w14:paraId="741A729E" w14:textId="35ABFD74" w:rsidR="00DF445F" w:rsidRDefault="00DF445F">
      <w:r>
        <w:br w:type="page"/>
      </w:r>
    </w:p>
    <w:p w14:paraId="27B7906D" w14:textId="77777777" w:rsidR="00DF445F" w:rsidRDefault="00DF445F">
      <w:pPr>
        <w:sectPr w:rsidR="00DF445F" w:rsidSect="001E4910">
          <w:headerReference w:type="default" r:id="rId12"/>
          <w:pgSz w:w="11906" w:h="16838"/>
          <w:pgMar w:top="1440" w:right="1440" w:bottom="1440" w:left="1440" w:header="720" w:footer="720" w:gutter="0"/>
          <w:cols w:space="720"/>
          <w:docGrid w:linePitch="360"/>
        </w:sectPr>
      </w:pPr>
    </w:p>
    <w:p w14:paraId="22270DE7" w14:textId="56103DDB" w:rsidR="00DF445F" w:rsidRDefault="00DF445F" w:rsidP="00DF445F">
      <w:pPr>
        <w:jc w:val="center"/>
      </w:pPr>
      <w:r>
        <w:rPr>
          <w:b/>
          <w:bCs/>
          <w:u w:val="single"/>
        </w:rPr>
        <w:lastRenderedPageBreak/>
        <w:t>eTable 1.: National Level Data Inputs</w:t>
      </w:r>
    </w:p>
    <w:p w14:paraId="4821F058" w14:textId="590E4E7D" w:rsidR="00DF445F" w:rsidRDefault="00DF445F" w:rsidP="00DF445F">
      <w:pPr>
        <w:jc w:val="center"/>
      </w:pPr>
    </w:p>
    <w:p w14:paraId="14E5E82E" w14:textId="1C190818" w:rsidR="00DF445F" w:rsidRDefault="00DF445F" w:rsidP="00DF445F">
      <w:pPr>
        <w:jc w:val="center"/>
      </w:pPr>
    </w:p>
    <w:p w14:paraId="7AD34544" w14:textId="61241AE5" w:rsidR="00FB29ED" w:rsidRDefault="00FB29ED" w:rsidP="00DF445F">
      <w:pPr>
        <w:jc w:val="center"/>
      </w:pPr>
      <w:r>
        <w:fldChar w:fldCharType="begin"/>
      </w:r>
      <w:r>
        <w:instrText xml:space="preserve"> LINK </w:instrText>
      </w:r>
      <w:r w:rsidR="0033264C">
        <w:instrText xml:space="preserve">Excel.Sheet.12 "D:\\1ASReece\\Research\\2020 Res\\Autism\\Autism Op Exp 3.xlsx" "ST1 Nat Data Ip!R2C2:R27C15" </w:instrText>
      </w:r>
      <w:r>
        <w:instrText xml:space="preserve">\a \f 4 \h  \* MERGEFORMAT </w:instrText>
      </w:r>
      <w:r>
        <w:fldChar w:fldCharType="separate"/>
      </w:r>
    </w:p>
    <w:tbl>
      <w:tblPr>
        <w:tblW w:w="13943" w:type="dxa"/>
        <w:tblLook w:val="04A0" w:firstRow="1" w:lastRow="0" w:firstColumn="1" w:lastColumn="0" w:noHBand="0" w:noVBand="1"/>
      </w:tblPr>
      <w:tblGrid>
        <w:gridCol w:w="743"/>
        <w:gridCol w:w="995"/>
        <w:gridCol w:w="951"/>
        <w:gridCol w:w="960"/>
        <w:gridCol w:w="960"/>
        <w:gridCol w:w="960"/>
        <w:gridCol w:w="993"/>
        <w:gridCol w:w="1260"/>
        <w:gridCol w:w="1065"/>
        <w:gridCol w:w="1360"/>
        <w:gridCol w:w="960"/>
        <w:gridCol w:w="1060"/>
        <w:gridCol w:w="805"/>
        <w:gridCol w:w="871"/>
      </w:tblGrid>
      <w:tr w:rsidR="00FB29ED" w:rsidRPr="00FB29ED" w14:paraId="06C76FE0" w14:textId="77777777" w:rsidTr="00FB29ED">
        <w:trPr>
          <w:divId w:val="164366567"/>
          <w:trHeight w:val="1815"/>
        </w:trPr>
        <w:tc>
          <w:tcPr>
            <w:tcW w:w="795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56E1B70" w14:textId="5D90106E" w:rsidR="00FB29ED" w:rsidRPr="00FB29ED" w:rsidRDefault="00FB29ED" w:rsidP="00206B34">
            <w:pPr>
              <w:jc w:val="center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Year</w:t>
            </w:r>
          </w:p>
        </w:tc>
        <w:tc>
          <w:tcPr>
            <w:tcW w:w="1002" w:type="dxa"/>
            <w:tcBorders>
              <w:top w:val="single" w:sz="8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1F51E8" w14:textId="77777777" w:rsidR="00FB29ED" w:rsidRPr="00FB29ED" w:rsidRDefault="00FB29ED" w:rsidP="00FB29ED">
            <w:pPr>
              <w:jc w:val="center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AutRtNat</w:t>
            </w:r>
          </w:p>
        </w:tc>
        <w:tc>
          <w:tcPr>
            <w:tcW w:w="957" w:type="dxa"/>
            <w:tcBorders>
              <w:top w:val="single" w:sz="8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96104B" w14:textId="77777777" w:rsidR="00FB29ED" w:rsidRPr="00FB29ED" w:rsidRDefault="00FB29ED" w:rsidP="00FB29ED">
            <w:pPr>
              <w:jc w:val="center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Cigarette Use, Monthly</w:t>
            </w:r>
          </w:p>
        </w:tc>
        <w:tc>
          <w:tcPr>
            <w:tcW w:w="968" w:type="dxa"/>
            <w:tcBorders>
              <w:top w:val="single" w:sz="8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FBCD02" w14:textId="77777777" w:rsidR="00FB29ED" w:rsidRPr="00FB29ED" w:rsidRDefault="00FB29ED" w:rsidP="00FB29ED">
            <w:pPr>
              <w:jc w:val="center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Alcophol Use Disorder</w:t>
            </w:r>
          </w:p>
        </w:tc>
        <w:tc>
          <w:tcPr>
            <w:tcW w:w="968" w:type="dxa"/>
            <w:tcBorders>
              <w:top w:val="single" w:sz="8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F4B5AB" w14:textId="77777777" w:rsidR="00FB29ED" w:rsidRPr="00FB29ED" w:rsidRDefault="00FB29ED" w:rsidP="00FB29ED">
            <w:pPr>
              <w:jc w:val="center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Cannabis Use Last Month</w:t>
            </w:r>
          </w:p>
        </w:tc>
        <w:tc>
          <w:tcPr>
            <w:tcW w:w="968" w:type="dxa"/>
            <w:tcBorders>
              <w:top w:val="single" w:sz="8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EA4959" w14:textId="77777777" w:rsidR="00FB29ED" w:rsidRPr="00FB29ED" w:rsidRDefault="00FB29ED" w:rsidP="00FB29ED">
            <w:pPr>
              <w:jc w:val="center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Cannabis Use Last Year</w:t>
            </w:r>
          </w:p>
        </w:tc>
        <w:tc>
          <w:tcPr>
            <w:tcW w:w="1001" w:type="dxa"/>
            <w:tcBorders>
              <w:top w:val="single" w:sz="8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0CA849" w14:textId="77777777" w:rsidR="00FB29ED" w:rsidRPr="00FB29ED" w:rsidRDefault="00FB29ED" w:rsidP="00FB29ED">
            <w:pPr>
              <w:jc w:val="center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Cannabis Incidence</w:t>
            </w:r>
          </w:p>
        </w:tc>
        <w:tc>
          <w:tcPr>
            <w:tcW w:w="1271" w:type="dxa"/>
            <w:tcBorders>
              <w:top w:val="single" w:sz="8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A0C0E6" w14:textId="77777777" w:rsidR="00FB29ED" w:rsidRPr="00FB29ED" w:rsidRDefault="00FB29ED" w:rsidP="00FB29ED">
            <w:pPr>
              <w:jc w:val="center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TrimCanExp</w:t>
            </w:r>
          </w:p>
        </w:tc>
        <w:tc>
          <w:tcPr>
            <w:tcW w:w="1150" w:type="dxa"/>
            <w:tcBorders>
              <w:top w:val="single" w:sz="8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15233B" w14:textId="77777777" w:rsidR="00FB29ED" w:rsidRPr="00FB29ED" w:rsidRDefault="00FB29ED" w:rsidP="00FB29ED">
            <w:pPr>
              <w:jc w:val="center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Potency</w:t>
            </w:r>
          </w:p>
        </w:tc>
        <w:tc>
          <w:tcPr>
            <w:tcW w:w="1094" w:type="dxa"/>
            <w:tcBorders>
              <w:top w:val="single" w:sz="8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F54296" w14:textId="77777777" w:rsidR="00FB29ED" w:rsidRPr="00FB29ED" w:rsidRDefault="00FB29ED" w:rsidP="00FB29ED">
            <w:pPr>
              <w:jc w:val="center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MeanMonthly Days of Cannabis Use</w:t>
            </w:r>
          </w:p>
        </w:tc>
        <w:tc>
          <w:tcPr>
            <w:tcW w:w="968" w:type="dxa"/>
            <w:tcBorders>
              <w:top w:val="single" w:sz="8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083827" w14:textId="77777777" w:rsidR="00FB29ED" w:rsidRPr="00FB29ED" w:rsidRDefault="00FB29ED" w:rsidP="00FB29ED">
            <w:pPr>
              <w:jc w:val="center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Mean Days Cannabis Use * Potency Product</w:t>
            </w:r>
          </w:p>
        </w:tc>
        <w:tc>
          <w:tcPr>
            <w:tcW w:w="1069" w:type="dxa"/>
            <w:tcBorders>
              <w:top w:val="single" w:sz="8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5F0AD6" w14:textId="77777777" w:rsidR="00FB29ED" w:rsidRPr="00FB29ED" w:rsidRDefault="00FB29ED" w:rsidP="00FB29ED">
            <w:pPr>
              <w:jc w:val="center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Cannabis Use First Trimester Pregnancy</w:t>
            </w:r>
          </w:p>
        </w:tc>
        <w:tc>
          <w:tcPr>
            <w:tcW w:w="854" w:type="dxa"/>
            <w:tcBorders>
              <w:top w:val="single" w:sz="8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2F5EFA" w14:textId="77777777" w:rsidR="00FB29ED" w:rsidRPr="00FB29ED" w:rsidRDefault="00FB29ED" w:rsidP="00FB29ED">
            <w:pPr>
              <w:jc w:val="center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Heroin Use, Annual</w:t>
            </w:r>
          </w:p>
        </w:tc>
        <w:tc>
          <w:tcPr>
            <w:tcW w:w="878" w:type="dxa"/>
            <w:tcBorders>
              <w:top w:val="single" w:sz="8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5B6F3F" w14:textId="77777777" w:rsidR="00FB29ED" w:rsidRPr="00FB29ED" w:rsidRDefault="00FB29ED" w:rsidP="00FB29ED">
            <w:pPr>
              <w:jc w:val="center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Cocaine Use Annual</w:t>
            </w:r>
          </w:p>
        </w:tc>
      </w:tr>
      <w:tr w:rsidR="00FB29ED" w:rsidRPr="00FB29ED" w14:paraId="5E60D1DB" w14:textId="77777777" w:rsidTr="00FB29ED">
        <w:trPr>
          <w:divId w:val="164366567"/>
          <w:trHeight w:val="300"/>
        </w:trPr>
        <w:tc>
          <w:tcPr>
            <w:tcW w:w="795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C1B8964" w14:textId="77777777" w:rsidR="00FB29ED" w:rsidRPr="00FB29ED" w:rsidRDefault="00FB29ED" w:rsidP="00206B34">
            <w:pPr>
              <w:jc w:val="center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994</w:t>
            </w:r>
          </w:p>
        </w:tc>
        <w:tc>
          <w:tcPr>
            <w:tcW w:w="1002" w:type="dxa"/>
            <w:tcBorders>
              <w:top w:val="single" w:sz="8" w:space="0" w:color="auto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7290D4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6.9847</w:t>
            </w:r>
          </w:p>
        </w:tc>
        <w:tc>
          <w:tcPr>
            <w:tcW w:w="957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2AE424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68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7F0BBA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68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F19F76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68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7F30E1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1001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831EBA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1271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3E8A21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1150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45F58B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1094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E9C25F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68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D26711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1069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C8C5A1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854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526BC8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878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FDBDA2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</w:tr>
      <w:tr w:rsidR="00FB29ED" w:rsidRPr="00FB29ED" w14:paraId="3B1A66ED" w14:textId="77777777" w:rsidTr="00FB29ED">
        <w:trPr>
          <w:divId w:val="164366567"/>
          <w:trHeight w:val="300"/>
        </w:trPr>
        <w:tc>
          <w:tcPr>
            <w:tcW w:w="795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35FAEE0" w14:textId="77777777" w:rsidR="00FB29ED" w:rsidRPr="00FB29ED" w:rsidRDefault="00FB29ED" w:rsidP="00206B34">
            <w:pPr>
              <w:jc w:val="center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995</w:t>
            </w:r>
          </w:p>
        </w:tc>
        <w:tc>
          <w:tcPr>
            <w:tcW w:w="1002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C4ABEE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8.778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049A29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9AE26D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ED26AC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F15B5E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10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4AF88C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2DCCB4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11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12F7EC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10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BDED1A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3DEC85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10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A75746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CBF1AC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8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0313C6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</w:tr>
      <w:tr w:rsidR="00FB29ED" w:rsidRPr="00FB29ED" w14:paraId="42BDB6EB" w14:textId="77777777" w:rsidTr="00FB29ED">
        <w:trPr>
          <w:divId w:val="164366567"/>
          <w:trHeight w:val="300"/>
        </w:trPr>
        <w:tc>
          <w:tcPr>
            <w:tcW w:w="795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EEB5D52" w14:textId="77777777" w:rsidR="00FB29ED" w:rsidRPr="00FB29ED" w:rsidRDefault="00FB29ED" w:rsidP="00206B34">
            <w:pPr>
              <w:jc w:val="center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996</w:t>
            </w:r>
          </w:p>
        </w:tc>
        <w:tc>
          <w:tcPr>
            <w:tcW w:w="1002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682114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0.5553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C9D3B6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CB9F9E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B75A92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1A7BB6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10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08EBCD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4B0CE2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11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3A2C37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10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BF2C51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1426AB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10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1C6914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F800F3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8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495E91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</w:tr>
      <w:tr w:rsidR="00FB29ED" w:rsidRPr="00FB29ED" w14:paraId="4A305F7E" w14:textId="77777777" w:rsidTr="00FB29ED">
        <w:trPr>
          <w:divId w:val="164366567"/>
          <w:trHeight w:val="300"/>
        </w:trPr>
        <w:tc>
          <w:tcPr>
            <w:tcW w:w="795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31F31D6" w14:textId="77777777" w:rsidR="00FB29ED" w:rsidRPr="00FB29ED" w:rsidRDefault="00FB29ED" w:rsidP="00206B34">
            <w:pPr>
              <w:jc w:val="center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997</w:t>
            </w:r>
          </w:p>
        </w:tc>
        <w:tc>
          <w:tcPr>
            <w:tcW w:w="1002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C797C3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2.9676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15F673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9C65C2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F87DFF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067429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10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A2F82D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17A16D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11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98AC96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10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21D61A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1F7498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10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C8BA32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9BD4DF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8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425E81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</w:tr>
      <w:tr w:rsidR="00FB29ED" w:rsidRPr="00FB29ED" w14:paraId="0CC46916" w14:textId="77777777" w:rsidTr="00FB29ED">
        <w:trPr>
          <w:divId w:val="164366567"/>
          <w:trHeight w:val="300"/>
        </w:trPr>
        <w:tc>
          <w:tcPr>
            <w:tcW w:w="795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CCC3C71" w14:textId="77777777" w:rsidR="00FB29ED" w:rsidRPr="00FB29ED" w:rsidRDefault="00FB29ED" w:rsidP="00206B34">
            <w:pPr>
              <w:jc w:val="center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998</w:t>
            </w:r>
          </w:p>
        </w:tc>
        <w:tc>
          <w:tcPr>
            <w:tcW w:w="1002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378276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7.0946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94A051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D706CA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2C492E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001C5C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10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4CED87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415AC4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11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43DB74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10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46F192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AE2E68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10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370062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168236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8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8E223D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</w:tr>
      <w:tr w:rsidR="00FB29ED" w:rsidRPr="00FB29ED" w14:paraId="09F34B1C" w14:textId="77777777" w:rsidTr="00FB29ED">
        <w:trPr>
          <w:divId w:val="164366567"/>
          <w:trHeight w:val="300"/>
        </w:trPr>
        <w:tc>
          <w:tcPr>
            <w:tcW w:w="795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6002C2F" w14:textId="77777777" w:rsidR="00FB29ED" w:rsidRPr="00FB29ED" w:rsidRDefault="00FB29ED" w:rsidP="00206B34">
            <w:pPr>
              <w:jc w:val="center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999</w:t>
            </w:r>
          </w:p>
        </w:tc>
        <w:tc>
          <w:tcPr>
            <w:tcW w:w="1002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ABF3F2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21.6236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BA61D4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47F6D3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D503C0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FDA368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10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72B1A2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15806C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11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EC90A4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10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75C282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B3FAC0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10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A7659B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F19439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8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D008EE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</w:tr>
      <w:tr w:rsidR="00FB29ED" w:rsidRPr="00FB29ED" w14:paraId="66598274" w14:textId="77777777" w:rsidTr="00FB29ED">
        <w:trPr>
          <w:divId w:val="164366567"/>
          <w:trHeight w:val="300"/>
        </w:trPr>
        <w:tc>
          <w:tcPr>
            <w:tcW w:w="795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59530EF" w14:textId="77777777" w:rsidR="00FB29ED" w:rsidRPr="00FB29ED" w:rsidRDefault="00FB29ED" w:rsidP="00206B34">
            <w:pPr>
              <w:jc w:val="center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2000</w:t>
            </w:r>
          </w:p>
        </w:tc>
        <w:tc>
          <w:tcPr>
            <w:tcW w:w="1002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8330C4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27.430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F2B747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2662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6E0419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9FFCBD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AFA758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10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B395C9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863069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11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FC17AC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4.8105</w:t>
            </w:r>
          </w:p>
        </w:tc>
        <w:tc>
          <w:tcPr>
            <w:tcW w:w="10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24C7B4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0DE9EF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10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D42960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442083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8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A03D38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</w:tr>
      <w:tr w:rsidR="00FB29ED" w:rsidRPr="00FB29ED" w14:paraId="7C776661" w14:textId="77777777" w:rsidTr="00FB29ED">
        <w:trPr>
          <w:divId w:val="164366567"/>
          <w:trHeight w:val="300"/>
        </w:trPr>
        <w:tc>
          <w:tcPr>
            <w:tcW w:w="795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2EE98AD" w14:textId="77777777" w:rsidR="00FB29ED" w:rsidRPr="00FB29ED" w:rsidRDefault="00FB29ED" w:rsidP="00206B34">
            <w:pPr>
              <w:jc w:val="center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2001</w:t>
            </w:r>
          </w:p>
        </w:tc>
        <w:tc>
          <w:tcPr>
            <w:tcW w:w="1002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63D3FA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31.091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C80154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2631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E7AF61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402176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508435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10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ECC503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4EE32C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11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6DFC15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5.2638</w:t>
            </w:r>
          </w:p>
        </w:tc>
        <w:tc>
          <w:tcPr>
            <w:tcW w:w="10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6C7716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216F71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10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BD23D4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147DDD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8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2D7F3F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</w:tr>
      <w:tr w:rsidR="00FB29ED" w:rsidRPr="00FB29ED" w14:paraId="58E13F33" w14:textId="77777777" w:rsidTr="00FB29ED">
        <w:trPr>
          <w:divId w:val="164366567"/>
          <w:trHeight w:val="300"/>
        </w:trPr>
        <w:tc>
          <w:tcPr>
            <w:tcW w:w="795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B9F96EB" w14:textId="77777777" w:rsidR="00FB29ED" w:rsidRPr="00FB29ED" w:rsidRDefault="00FB29ED" w:rsidP="00206B34">
            <w:pPr>
              <w:jc w:val="center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2002</w:t>
            </w:r>
          </w:p>
        </w:tc>
        <w:tc>
          <w:tcPr>
            <w:tcW w:w="1002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6D7CA2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36.004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52FC5C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2726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A84763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770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C78571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620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573024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024</w:t>
            </w:r>
          </w:p>
        </w:tc>
        <w:tc>
          <w:tcPr>
            <w:tcW w:w="10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DECB17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220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220E7E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001</w:t>
            </w:r>
          </w:p>
        </w:tc>
        <w:tc>
          <w:tcPr>
            <w:tcW w:w="11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92C926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6.2960</w:t>
            </w:r>
          </w:p>
        </w:tc>
        <w:tc>
          <w:tcPr>
            <w:tcW w:w="10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3B7453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532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EA4C80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9647</w:t>
            </w:r>
          </w:p>
        </w:tc>
        <w:tc>
          <w:tcPr>
            <w:tcW w:w="10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8594C1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009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A88A2D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020</w:t>
            </w:r>
          </w:p>
        </w:tc>
        <w:tc>
          <w:tcPr>
            <w:tcW w:w="8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C9C6EC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090</w:t>
            </w:r>
          </w:p>
        </w:tc>
      </w:tr>
      <w:tr w:rsidR="00FB29ED" w:rsidRPr="00FB29ED" w14:paraId="5F258684" w14:textId="77777777" w:rsidTr="00FB29ED">
        <w:trPr>
          <w:divId w:val="164366567"/>
          <w:trHeight w:val="300"/>
        </w:trPr>
        <w:tc>
          <w:tcPr>
            <w:tcW w:w="795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4425DEB" w14:textId="77777777" w:rsidR="00FB29ED" w:rsidRPr="00FB29ED" w:rsidRDefault="00FB29ED" w:rsidP="00206B34">
            <w:pPr>
              <w:jc w:val="center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2003</w:t>
            </w:r>
          </w:p>
        </w:tc>
        <w:tc>
          <w:tcPr>
            <w:tcW w:w="1002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19EAC6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41.0293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505EB6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2670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4E291B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750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8BEB78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620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D51B55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011</w:t>
            </w:r>
          </w:p>
        </w:tc>
        <w:tc>
          <w:tcPr>
            <w:tcW w:w="10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866352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200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9D19A7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001</w:t>
            </w:r>
          </w:p>
        </w:tc>
        <w:tc>
          <w:tcPr>
            <w:tcW w:w="11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EE05D7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6.2296</w:t>
            </w:r>
          </w:p>
        </w:tc>
        <w:tc>
          <w:tcPr>
            <w:tcW w:w="10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62F1C7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530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E255FA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9533</w:t>
            </w:r>
          </w:p>
        </w:tc>
        <w:tc>
          <w:tcPr>
            <w:tcW w:w="10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094D3B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009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E4C27A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010</w:t>
            </w:r>
          </w:p>
        </w:tc>
        <w:tc>
          <w:tcPr>
            <w:tcW w:w="8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058755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100</w:t>
            </w:r>
          </w:p>
        </w:tc>
      </w:tr>
      <w:tr w:rsidR="00FB29ED" w:rsidRPr="00FB29ED" w14:paraId="7393A3AF" w14:textId="77777777" w:rsidTr="00FB29ED">
        <w:trPr>
          <w:divId w:val="164366567"/>
          <w:trHeight w:val="300"/>
        </w:trPr>
        <w:tc>
          <w:tcPr>
            <w:tcW w:w="795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DA67076" w14:textId="77777777" w:rsidR="00FB29ED" w:rsidRPr="00FB29ED" w:rsidRDefault="00FB29ED" w:rsidP="00206B34">
            <w:pPr>
              <w:jc w:val="center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2004</w:t>
            </w:r>
          </w:p>
        </w:tc>
        <w:tc>
          <w:tcPr>
            <w:tcW w:w="1002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353808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45.7927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B36A97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2648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0CFAF8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780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04ED50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610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10DB26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011</w:t>
            </w:r>
          </w:p>
        </w:tc>
        <w:tc>
          <w:tcPr>
            <w:tcW w:w="10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B4066A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210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66E087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000</w:t>
            </w:r>
          </w:p>
        </w:tc>
        <w:tc>
          <w:tcPr>
            <w:tcW w:w="11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C09AF2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7.0486</w:t>
            </w:r>
          </w:p>
        </w:tc>
        <w:tc>
          <w:tcPr>
            <w:tcW w:w="10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051227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503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962CA6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.0593</w:t>
            </w:r>
          </w:p>
        </w:tc>
        <w:tc>
          <w:tcPr>
            <w:tcW w:w="10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3BA4E9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003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3258DC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020</w:t>
            </w:r>
          </w:p>
        </w:tc>
        <w:tc>
          <w:tcPr>
            <w:tcW w:w="8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87BE12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080</w:t>
            </w:r>
          </w:p>
        </w:tc>
      </w:tr>
      <w:tr w:rsidR="00FB29ED" w:rsidRPr="00FB29ED" w14:paraId="55B97678" w14:textId="77777777" w:rsidTr="00FB29ED">
        <w:trPr>
          <w:divId w:val="164366567"/>
          <w:trHeight w:val="300"/>
        </w:trPr>
        <w:tc>
          <w:tcPr>
            <w:tcW w:w="795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1FB6731" w14:textId="77777777" w:rsidR="00FB29ED" w:rsidRPr="00FB29ED" w:rsidRDefault="00FB29ED" w:rsidP="00206B34">
            <w:pPr>
              <w:jc w:val="center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2005</w:t>
            </w:r>
          </w:p>
        </w:tc>
        <w:tc>
          <w:tcPr>
            <w:tcW w:w="1002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B26498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52.8350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C9F1FC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2662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554E6D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770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AE8B6E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600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27E104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005</w:t>
            </w:r>
          </w:p>
        </w:tc>
        <w:tc>
          <w:tcPr>
            <w:tcW w:w="10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F01911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210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FE6702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001</w:t>
            </w:r>
          </w:p>
        </w:tc>
        <w:tc>
          <w:tcPr>
            <w:tcW w:w="11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C29CA8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7.1042</w:t>
            </w:r>
          </w:p>
        </w:tc>
        <w:tc>
          <w:tcPr>
            <w:tcW w:w="10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00A634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483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F51C8B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.0535</w:t>
            </w:r>
          </w:p>
        </w:tc>
        <w:tc>
          <w:tcPr>
            <w:tcW w:w="10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54B984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005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5DDF8F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020</w:t>
            </w:r>
          </w:p>
        </w:tc>
        <w:tc>
          <w:tcPr>
            <w:tcW w:w="8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564C4A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100</w:t>
            </w:r>
          </w:p>
        </w:tc>
      </w:tr>
      <w:tr w:rsidR="00FB29ED" w:rsidRPr="00FB29ED" w14:paraId="6A6B035F" w14:textId="77777777" w:rsidTr="00FB29ED">
        <w:trPr>
          <w:divId w:val="164366567"/>
          <w:trHeight w:val="300"/>
        </w:trPr>
        <w:tc>
          <w:tcPr>
            <w:tcW w:w="795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702AD4A" w14:textId="77777777" w:rsidR="00FB29ED" w:rsidRPr="00FB29ED" w:rsidRDefault="00FB29ED" w:rsidP="00206B34">
            <w:pPr>
              <w:jc w:val="center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2006</w:t>
            </w:r>
          </w:p>
        </w:tc>
        <w:tc>
          <w:tcPr>
            <w:tcW w:w="1002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BEC59A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61.094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AF76FE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2631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74C424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770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957910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600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522871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994</w:t>
            </w:r>
          </w:p>
        </w:tc>
        <w:tc>
          <w:tcPr>
            <w:tcW w:w="10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E6316C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210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02C2D0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000</w:t>
            </w:r>
          </w:p>
        </w:tc>
        <w:tc>
          <w:tcPr>
            <w:tcW w:w="11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F8A9CF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7.4347</w:t>
            </w:r>
          </w:p>
        </w:tc>
        <w:tc>
          <w:tcPr>
            <w:tcW w:w="10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975AF7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513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899DBB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.1249</w:t>
            </w:r>
          </w:p>
        </w:tc>
        <w:tc>
          <w:tcPr>
            <w:tcW w:w="10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74ED44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001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BF3DD7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020</w:t>
            </w:r>
          </w:p>
        </w:tc>
        <w:tc>
          <w:tcPr>
            <w:tcW w:w="8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B44FEC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100</w:t>
            </w:r>
          </w:p>
        </w:tc>
      </w:tr>
      <w:tr w:rsidR="00FB29ED" w:rsidRPr="00FB29ED" w14:paraId="58C3C36A" w14:textId="77777777" w:rsidTr="00FB29ED">
        <w:trPr>
          <w:divId w:val="164366567"/>
          <w:trHeight w:val="300"/>
        </w:trPr>
        <w:tc>
          <w:tcPr>
            <w:tcW w:w="795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66D5045" w14:textId="77777777" w:rsidR="00FB29ED" w:rsidRPr="00FB29ED" w:rsidRDefault="00FB29ED" w:rsidP="00206B34">
            <w:pPr>
              <w:jc w:val="center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2007</w:t>
            </w:r>
          </w:p>
        </w:tc>
        <w:tc>
          <w:tcPr>
            <w:tcW w:w="1002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AD2B1A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67.8476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5B5B96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2575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D56CD8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750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BD9547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580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14938C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997</w:t>
            </w:r>
          </w:p>
        </w:tc>
        <w:tc>
          <w:tcPr>
            <w:tcW w:w="10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6D11AA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210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4B7C40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002</w:t>
            </w:r>
          </w:p>
        </w:tc>
        <w:tc>
          <w:tcPr>
            <w:tcW w:w="11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EA86C1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8.0399</w:t>
            </w:r>
          </w:p>
        </w:tc>
        <w:tc>
          <w:tcPr>
            <w:tcW w:w="10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407C59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448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EF1AD5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.1640</w:t>
            </w:r>
          </w:p>
        </w:tc>
        <w:tc>
          <w:tcPr>
            <w:tcW w:w="10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E50F35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014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853613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020</w:t>
            </w:r>
          </w:p>
        </w:tc>
        <w:tc>
          <w:tcPr>
            <w:tcW w:w="8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785E3A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080</w:t>
            </w:r>
          </w:p>
        </w:tc>
      </w:tr>
      <w:tr w:rsidR="00FB29ED" w:rsidRPr="00FB29ED" w14:paraId="393E65F5" w14:textId="77777777" w:rsidTr="00FB29ED">
        <w:trPr>
          <w:divId w:val="164366567"/>
          <w:trHeight w:val="300"/>
        </w:trPr>
        <w:tc>
          <w:tcPr>
            <w:tcW w:w="795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92CAC5F" w14:textId="77777777" w:rsidR="00FB29ED" w:rsidRPr="00FB29ED" w:rsidRDefault="00FB29ED" w:rsidP="00206B34">
            <w:pPr>
              <w:jc w:val="center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lastRenderedPageBreak/>
              <w:t>2008</w:t>
            </w:r>
          </w:p>
        </w:tc>
        <w:tc>
          <w:tcPr>
            <w:tcW w:w="1002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DDA3CE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76.9083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E21A3C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2523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154824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740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7D467A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610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056F0B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061</w:t>
            </w:r>
          </w:p>
        </w:tc>
        <w:tc>
          <w:tcPr>
            <w:tcW w:w="10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81BFBB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220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A54566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001</w:t>
            </w:r>
          </w:p>
        </w:tc>
        <w:tc>
          <w:tcPr>
            <w:tcW w:w="11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641313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8.5237</w:t>
            </w:r>
          </w:p>
        </w:tc>
        <w:tc>
          <w:tcPr>
            <w:tcW w:w="10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3CA282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572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333090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.3403</w:t>
            </w:r>
          </w:p>
        </w:tc>
        <w:tc>
          <w:tcPr>
            <w:tcW w:w="10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DAEE43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006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F35409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020</w:t>
            </w:r>
          </w:p>
        </w:tc>
        <w:tc>
          <w:tcPr>
            <w:tcW w:w="8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EBB2FD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070</w:t>
            </w:r>
          </w:p>
        </w:tc>
      </w:tr>
      <w:tr w:rsidR="00FB29ED" w:rsidRPr="00FB29ED" w14:paraId="52C909FF" w14:textId="77777777" w:rsidTr="00FB29ED">
        <w:trPr>
          <w:divId w:val="164366567"/>
          <w:trHeight w:val="300"/>
        </w:trPr>
        <w:tc>
          <w:tcPr>
            <w:tcW w:w="795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9DA3DE0" w14:textId="77777777" w:rsidR="00FB29ED" w:rsidRPr="00FB29ED" w:rsidRDefault="00FB29ED" w:rsidP="00206B34">
            <w:pPr>
              <w:jc w:val="center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2009</w:t>
            </w:r>
          </w:p>
        </w:tc>
        <w:tc>
          <w:tcPr>
            <w:tcW w:w="1002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8473FF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85.8341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62CB43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2471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1CAA12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750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B5617D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670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69AFF0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122</w:t>
            </w:r>
          </w:p>
        </w:tc>
        <w:tc>
          <w:tcPr>
            <w:tcW w:w="10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8F2E26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240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EA6F34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001</w:t>
            </w:r>
          </w:p>
        </w:tc>
        <w:tc>
          <w:tcPr>
            <w:tcW w:w="11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B8E871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8.1207</w:t>
            </w:r>
          </w:p>
        </w:tc>
        <w:tc>
          <w:tcPr>
            <w:tcW w:w="10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BA2CFE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738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5CBC01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.4114</w:t>
            </w:r>
          </w:p>
        </w:tc>
        <w:tc>
          <w:tcPr>
            <w:tcW w:w="10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A540E4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009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B72C18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020</w:t>
            </w:r>
          </w:p>
        </w:tc>
        <w:tc>
          <w:tcPr>
            <w:tcW w:w="8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235036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070</w:t>
            </w:r>
          </w:p>
        </w:tc>
      </w:tr>
      <w:tr w:rsidR="00FB29ED" w:rsidRPr="00FB29ED" w14:paraId="2327E7B6" w14:textId="77777777" w:rsidTr="00FB29ED">
        <w:trPr>
          <w:divId w:val="164366567"/>
          <w:trHeight w:val="300"/>
        </w:trPr>
        <w:tc>
          <w:tcPr>
            <w:tcW w:w="795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5916870" w14:textId="77777777" w:rsidR="00FB29ED" w:rsidRPr="00FB29ED" w:rsidRDefault="00FB29ED" w:rsidP="00206B34">
            <w:pPr>
              <w:jc w:val="center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2010</w:t>
            </w:r>
          </w:p>
        </w:tc>
        <w:tc>
          <w:tcPr>
            <w:tcW w:w="1002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603A46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92.9588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A86201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2407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C47A48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710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9405A9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690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A9CE47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127</w:t>
            </w:r>
          </w:p>
        </w:tc>
        <w:tc>
          <w:tcPr>
            <w:tcW w:w="10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5B683E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240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BABBF6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002</w:t>
            </w:r>
          </w:p>
        </w:tc>
        <w:tc>
          <w:tcPr>
            <w:tcW w:w="11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C99101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9.3977</w:t>
            </w:r>
          </w:p>
        </w:tc>
        <w:tc>
          <w:tcPr>
            <w:tcW w:w="10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CC9587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890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911E6E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.7766</w:t>
            </w:r>
          </w:p>
        </w:tc>
        <w:tc>
          <w:tcPr>
            <w:tcW w:w="10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493940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017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263D8B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020</w:t>
            </w:r>
          </w:p>
        </w:tc>
        <w:tc>
          <w:tcPr>
            <w:tcW w:w="8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13C98C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060</w:t>
            </w:r>
          </w:p>
        </w:tc>
      </w:tr>
      <w:tr w:rsidR="00FB29ED" w:rsidRPr="00FB29ED" w14:paraId="1450C086" w14:textId="77777777" w:rsidTr="00FB29ED">
        <w:trPr>
          <w:divId w:val="164366567"/>
          <w:trHeight w:val="300"/>
        </w:trPr>
        <w:tc>
          <w:tcPr>
            <w:tcW w:w="795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CF10184" w14:textId="77777777" w:rsidR="00FB29ED" w:rsidRPr="00FB29ED" w:rsidRDefault="00FB29ED" w:rsidP="00206B34">
            <w:pPr>
              <w:jc w:val="center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2011</w:t>
            </w:r>
          </w:p>
        </w:tc>
        <w:tc>
          <w:tcPr>
            <w:tcW w:w="1002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D3FAF8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03.3607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4FEA03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2397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D160D7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650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7CD338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700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C0179D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119</w:t>
            </w:r>
          </w:p>
        </w:tc>
        <w:tc>
          <w:tcPr>
            <w:tcW w:w="10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5696B5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260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E09231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001</w:t>
            </w:r>
          </w:p>
        </w:tc>
        <w:tc>
          <w:tcPr>
            <w:tcW w:w="11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5545FB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1.0107</w:t>
            </w:r>
          </w:p>
        </w:tc>
        <w:tc>
          <w:tcPr>
            <w:tcW w:w="10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6A8266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856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19898E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2.0438</w:t>
            </w:r>
          </w:p>
        </w:tc>
        <w:tc>
          <w:tcPr>
            <w:tcW w:w="10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BEC1DB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014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1FF461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020</w:t>
            </w:r>
          </w:p>
        </w:tc>
        <w:tc>
          <w:tcPr>
            <w:tcW w:w="8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EF16F6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050</w:t>
            </w:r>
          </w:p>
        </w:tc>
      </w:tr>
      <w:tr w:rsidR="00FB29ED" w:rsidRPr="00FB29ED" w14:paraId="055C6500" w14:textId="77777777" w:rsidTr="00FB29ED">
        <w:trPr>
          <w:divId w:val="164366567"/>
          <w:trHeight w:val="300"/>
        </w:trPr>
        <w:tc>
          <w:tcPr>
            <w:tcW w:w="795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8F69065" w14:textId="77777777" w:rsidR="00FB29ED" w:rsidRPr="00FB29ED" w:rsidRDefault="00FB29ED" w:rsidP="00206B34">
            <w:pPr>
              <w:jc w:val="center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2012</w:t>
            </w:r>
          </w:p>
        </w:tc>
        <w:tc>
          <w:tcPr>
            <w:tcW w:w="1002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0E69FB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08.8500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047C42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2368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1F9AAF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680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7E19F2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730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B621BF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162</w:t>
            </w:r>
          </w:p>
        </w:tc>
        <w:tc>
          <w:tcPr>
            <w:tcW w:w="10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396524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240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E9FE3B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005</w:t>
            </w:r>
          </w:p>
        </w:tc>
        <w:tc>
          <w:tcPr>
            <w:tcW w:w="11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CAE358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2.1051</w:t>
            </w:r>
          </w:p>
        </w:tc>
        <w:tc>
          <w:tcPr>
            <w:tcW w:w="10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806C80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2020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CF59EB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2.4452</w:t>
            </w:r>
          </w:p>
        </w:tc>
        <w:tc>
          <w:tcPr>
            <w:tcW w:w="10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B96A08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059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2590B2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030</w:t>
            </w:r>
          </w:p>
        </w:tc>
        <w:tc>
          <w:tcPr>
            <w:tcW w:w="8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2CC3B2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060</w:t>
            </w:r>
          </w:p>
        </w:tc>
      </w:tr>
      <w:tr w:rsidR="00FB29ED" w:rsidRPr="00FB29ED" w14:paraId="12497B18" w14:textId="77777777" w:rsidTr="00FB29ED">
        <w:trPr>
          <w:divId w:val="164366567"/>
          <w:trHeight w:val="300"/>
        </w:trPr>
        <w:tc>
          <w:tcPr>
            <w:tcW w:w="795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49B629A" w14:textId="77777777" w:rsidR="00FB29ED" w:rsidRPr="00FB29ED" w:rsidRDefault="00FB29ED" w:rsidP="00206B34">
            <w:pPr>
              <w:jc w:val="center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2013</w:t>
            </w:r>
          </w:p>
        </w:tc>
        <w:tc>
          <w:tcPr>
            <w:tcW w:w="1002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22913A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19.9700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2A2B67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2333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CFACEA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660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296413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750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F114C1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222</w:t>
            </w:r>
          </w:p>
        </w:tc>
        <w:tc>
          <w:tcPr>
            <w:tcW w:w="10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B60084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240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3E779B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004</w:t>
            </w:r>
          </w:p>
        </w:tc>
        <w:tc>
          <w:tcPr>
            <w:tcW w:w="11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7F633A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3.0000</w:t>
            </w:r>
          </w:p>
        </w:tc>
        <w:tc>
          <w:tcPr>
            <w:tcW w:w="10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0E93D1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2089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499A8F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2.7162</w:t>
            </w:r>
          </w:p>
        </w:tc>
        <w:tc>
          <w:tcPr>
            <w:tcW w:w="10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BB2D6D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047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CA8165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030</w:t>
            </w:r>
          </w:p>
        </w:tc>
        <w:tc>
          <w:tcPr>
            <w:tcW w:w="8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D2CE84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060</w:t>
            </w:r>
          </w:p>
        </w:tc>
      </w:tr>
      <w:tr w:rsidR="00FB29ED" w:rsidRPr="00FB29ED" w14:paraId="0D8D165B" w14:textId="77777777" w:rsidTr="00FB29ED">
        <w:trPr>
          <w:divId w:val="164366567"/>
          <w:trHeight w:val="300"/>
        </w:trPr>
        <w:tc>
          <w:tcPr>
            <w:tcW w:w="795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803F2BB" w14:textId="77777777" w:rsidR="00FB29ED" w:rsidRPr="00FB29ED" w:rsidRDefault="00FB29ED" w:rsidP="00206B34">
            <w:pPr>
              <w:jc w:val="center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2014</w:t>
            </w:r>
          </w:p>
        </w:tc>
        <w:tc>
          <w:tcPr>
            <w:tcW w:w="1002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83AD73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31.6700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A1F37C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2269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06CCAA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640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E66FD3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840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5CB1DE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287</w:t>
            </w:r>
          </w:p>
        </w:tc>
        <w:tc>
          <w:tcPr>
            <w:tcW w:w="10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205EAC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260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DCE232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001</w:t>
            </w:r>
          </w:p>
        </w:tc>
        <w:tc>
          <w:tcPr>
            <w:tcW w:w="11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DE7FB8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4.0000</w:t>
            </w:r>
          </w:p>
        </w:tc>
        <w:tc>
          <w:tcPr>
            <w:tcW w:w="10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D66A5F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2373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BB7EA7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3.3226</w:t>
            </w:r>
          </w:p>
        </w:tc>
        <w:tc>
          <w:tcPr>
            <w:tcW w:w="10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F692B9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014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67BD0B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030</w:t>
            </w:r>
          </w:p>
        </w:tc>
        <w:tc>
          <w:tcPr>
            <w:tcW w:w="8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CC0FF5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060</w:t>
            </w:r>
          </w:p>
        </w:tc>
      </w:tr>
      <w:tr w:rsidR="00FB29ED" w:rsidRPr="00FB29ED" w14:paraId="24569256" w14:textId="77777777" w:rsidTr="00FB29ED">
        <w:trPr>
          <w:divId w:val="164366567"/>
          <w:trHeight w:val="300"/>
        </w:trPr>
        <w:tc>
          <w:tcPr>
            <w:tcW w:w="795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89F4758" w14:textId="77777777" w:rsidR="00FB29ED" w:rsidRPr="00FB29ED" w:rsidRDefault="00FB29ED" w:rsidP="00206B34">
            <w:pPr>
              <w:jc w:val="center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2015</w:t>
            </w:r>
          </w:p>
        </w:tc>
        <w:tc>
          <w:tcPr>
            <w:tcW w:w="1002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80F435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43.9400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2544D6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2172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CE8654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590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043463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830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5A74CA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341</w:t>
            </w:r>
          </w:p>
        </w:tc>
        <w:tc>
          <w:tcPr>
            <w:tcW w:w="10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3F0D0C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260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E470E3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003</w:t>
            </w:r>
          </w:p>
        </w:tc>
        <w:tc>
          <w:tcPr>
            <w:tcW w:w="11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CB5AC0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5.0000</w:t>
            </w:r>
          </w:p>
        </w:tc>
        <w:tc>
          <w:tcPr>
            <w:tcW w:w="10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6570FC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2302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AC497E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3.4528</w:t>
            </w:r>
          </w:p>
        </w:tc>
        <w:tc>
          <w:tcPr>
            <w:tcW w:w="10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8C275D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041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CEE449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030</w:t>
            </w:r>
          </w:p>
        </w:tc>
        <w:tc>
          <w:tcPr>
            <w:tcW w:w="8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18CBFD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070</w:t>
            </w:r>
          </w:p>
        </w:tc>
      </w:tr>
      <w:tr w:rsidR="00FB29ED" w:rsidRPr="00FB29ED" w14:paraId="4DFAA2EA" w14:textId="77777777" w:rsidTr="00FB29ED">
        <w:trPr>
          <w:divId w:val="164366567"/>
          <w:trHeight w:val="300"/>
        </w:trPr>
        <w:tc>
          <w:tcPr>
            <w:tcW w:w="795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838B699" w14:textId="77777777" w:rsidR="00FB29ED" w:rsidRPr="00FB29ED" w:rsidRDefault="00FB29ED" w:rsidP="00206B34">
            <w:pPr>
              <w:jc w:val="center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2016</w:t>
            </w:r>
          </w:p>
        </w:tc>
        <w:tc>
          <w:tcPr>
            <w:tcW w:w="1002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C1DEC1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56.7900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8B5D6C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910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8B9A67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560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AF34AB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890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844708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394</w:t>
            </w:r>
          </w:p>
        </w:tc>
        <w:tc>
          <w:tcPr>
            <w:tcW w:w="10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A5DF9E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260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80757B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003</w:t>
            </w:r>
          </w:p>
        </w:tc>
        <w:tc>
          <w:tcPr>
            <w:tcW w:w="11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27DBA7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6.0000</w:t>
            </w:r>
          </w:p>
        </w:tc>
        <w:tc>
          <w:tcPr>
            <w:tcW w:w="10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228C0D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2417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63CEA1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3.8666</w:t>
            </w:r>
          </w:p>
        </w:tc>
        <w:tc>
          <w:tcPr>
            <w:tcW w:w="10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FAAC5E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044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B33643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040</w:t>
            </w:r>
          </w:p>
        </w:tc>
        <w:tc>
          <w:tcPr>
            <w:tcW w:w="8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359750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070</w:t>
            </w:r>
          </w:p>
        </w:tc>
      </w:tr>
      <w:tr w:rsidR="00FB29ED" w:rsidRPr="00FB29ED" w14:paraId="610B9046" w14:textId="77777777" w:rsidTr="00FB29ED">
        <w:trPr>
          <w:divId w:val="164366567"/>
          <w:trHeight w:val="300"/>
        </w:trPr>
        <w:tc>
          <w:tcPr>
            <w:tcW w:w="795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348D675" w14:textId="77777777" w:rsidR="00FB29ED" w:rsidRPr="00FB29ED" w:rsidRDefault="00FB29ED" w:rsidP="00206B34">
            <w:pPr>
              <w:jc w:val="center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2017</w:t>
            </w:r>
          </w:p>
        </w:tc>
        <w:tc>
          <w:tcPr>
            <w:tcW w:w="1002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580C1D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70.2100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D58490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790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4B3B7D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530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360693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960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A6F8E9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500</w:t>
            </w:r>
          </w:p>
        </w:tc>
        <w:tc>
          <w:tcPr>
            <w:tcW w:w="10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A7F5BB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300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8B0723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003</w:t>
            </w:r>
          </w:p>
        </w:tc>
        <w:tc>
          <w:tcPr>
            <w:tcW w:w="11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9D9B64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7.0000</w:t>
            </w:r>
          </w:p>
        </w:tc>
        <w:tc>
          <w:tcPr>
            <w:tcW w:w="10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5EFE5A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2645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50B748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4.4964</w:t>
            </w:r>
          </w:p>
        </w:tc>
        <w:tc>
          <w:tcPr>
            <w:tcW w:w="10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943747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052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194468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030</w:t>
            </w:r>
          </w:p>
        </w:tc>
        <w:tc>
          <w:tcPr>
            <w:tcW w:w="8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622AAA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080</w:t>
            </w:r>
          </w:p>
        </w:tc>
      </w:tr>
      <w:tr w:rsidR="00FB29ED" w:rsidRPr="00FB29ED" w14:paraId="0AEED2B1" w14:textId="77777777" w:rsidTr="00FB29ED">
        <w:trPr>
          <w:divId w:val="164366567"/>
          <w:trHeight w:val="315"/>
        </w:trPr>
        <w:tc>
          <w:tcPr>
            <w:tcW w:w="795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3AAC970" w14:textId="77777777" w:rsidR="00FB29ED" w:rsidRPr="00FB29ED" w:rsidRDefault="00FB29ED" w:rsidP="00206B34">
            <w:pPr>
              <w:jc w:val="center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2018</w:t>
            </w:r>
          </w:p>
        </w:tc>
        <w:tc>
          <w:tcPr>
            <w:tcW w:w="1002" w:type="dxa"/>
            <w:tcBorders>
              <w:top w:val="nil"/>
              <w:left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FE98C5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84.2000</w:t>
            </w:r>
          </w:p>
        </w:tc>
        <w:tc>
          <w:tcPr>
            <w:tcW w:w="95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377131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730</w:t>
            </w:r>
          </w:p>
        </w:tc>
        <w:tc>
          <w:tcPr>
            <w:tcW w:w="968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FE446A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290</w:t>
            </w:r>
          </w:p>
        </w:tc>
        <w:tc>
          <w:tcPr>
            <w:tcW w:w="968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93414B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010</w:t>
            </w:r>
          </w:p>
        </w:tc>
        <w:tc>
          <w:tcPr>
            <w:tcW w:w="968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3CA939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596</w:t>
            </w:r>
          </w:p>
        </w:tc>
        <w:tc>
          <w:tcPr>
            <w:tcW w:w="100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34B46A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FA3601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11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F682A1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8.0000</w:t>
            </w:r>
          </w:p>
        </w:tc>
        <w:tc>
          <w:tcPr>
            <w:tcW w:w="109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FE3227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68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D6EFF0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1069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BFA813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85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9FAB3C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030</w:t>
            </w:r>
          </w:p>
        </w:tc>
        <w:tc>
          <w:tcPr>
            <w:tcW w:w="878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78D777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080</w:t>
            </w:r>
          </w:p>
        </w:tc>
      </w:tr>
    </w:tbl>
    <w:p w14:paraId="07583B2B" w14:textId="48FE4E0F" w:rsidR="00FB29ED" w:rsidRDefault="00FB29ED" w:rsidP="00DF445F">
      <w:pPr>
        <w:jc w:val="center"/>
      </w:pPr>
      <w:r>
        <w:fldChar w:fldCharType="end"/>
      </w:r>
    </w:p>
    <w:p w14:paraId="5F057581" w14:textId="6F79D0D1" w:rsidR="00FB29ED" w:rsidRDefault="00FB29ED" w:rsidP="00DF445F">
      <w:pPr>
        <w:jc w:val="center"/>
      </w:pPr>
    </w:p>
    <w:p w14:paraId="2F4CE4E7" w14:textId="33F638E0" w:rsidR="00FB29ED" w:rsidRDefault="00FB29ED">
      <w:r>
        <w:br w:type="page"/>
      </w:r>
    </w:p>
    <w:tbl>
      <w:tblPr>
        <w:tblW w:w="12800" w:type="dxa"/>
        <w:jc w:val="center"/>
        <w:tblLook w:val="04A0" w:firstRow="1" w:lastRow="0" w:firstColumn="1" w:lastColumn="0" w:noHBand="0" w:noVBand="1"/>
      </w:tblPr>
      <w:tblGrid>
        <w:gridCol w:w="960"/>
        <w:gridCol w:w="1121"/>
        <w:gridCol w:w="986"/>
        <w:gridCol w:w="980"/>
        <w:gridCol w:w="980"/>
        <w:gridCol w:w="980"/>
        <w:gridCol w:w="980"/>
        <w:gridCol w:w="980"/>
        <w:gridCol w:w="980"/>
        <w:gridCol w:w="980"/>
        <w:gridCol w:w="999"/>
        <w:gridCol w:w="980"/>
        <w:gridCol w:w="980"/>
      </w:tblGrid>
      <w:tr w:rsidR="00FB29ED" w:rsidRPr="00FB29ED" w14:paraId="5E3328E3" w14:textId="77777777" w:rsidTr="00206B34">
        <w:trPr>
          <w:trHeight w:val="315"/>
          <w:jc w:val="center"/>
        </w:trPr>
        <w:tc>
          <w:tcPr>
            <w:tcW w:w="96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8AAB8FC" w14:textId="77777777" w:rsidR="00FB29ED" w:rsidRPr="00FB29ED" w:rsidRDefault="00FB29ED" w:rsidP="00FB29ED">
            <w:pPr>
              <w:jc w:val="center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lastRenderedPageBreak/>
              <w:t>Year</w:t>
            </w:r>
          </w:p>
        </w:tc>
        <w:tc>
          <w:tcPr>
            <w:tcW w:w="1060" w:type="dxa"/>
            <w:tcBorders>
              <w:top w:val="single" w:sz="8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879A8D" w14:textId="77777777" w:rsidR="00FB29ED" w:rsidRPr="00FB29ED" w:rsidRDefault="00FB29ED" w:rsidP="00FB29ED">
            <w:pPr>
              <w:jc w:val="center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US_MHY</w:t>
            </w:r>
          </w:p>
        </w:tc>
        <w:tc>
          <w:tcPr>
            <w:tcW w:w="980" w:type="dxa"/>
            <w:tcBorders>
              <w:top w:val="single" w:sz="8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40E892" w14:textId="77777777" w:rsidR="00FB29ED" w:rsidRPr="00FB29ED" w:rsidRDefault="00FB29ED" w:rsidP="00FB29ED">
            <w:pPr>
              <w:jc w:val="center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d9_THC</w:t>
            </w:r>
          </w:p>
        </w:tc>
        <w:tc>
          <w:tcPr>
            <w:tcW w:w="980" w:type="dxa"/>
            <w:tcBorders>
              <w:top w:val="single" w:sz="8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26D83E" w14:textId="77777777" w:rsidR="00FB29ED" w:rsidRPr="00FB29ED" w:rsidRDefault="00FB29ED" w:rsidP="00FB29ED">
            <w:pPr>
              <w:jc w:val="center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CBD</w:t>
            </w:r>
          </w:p>
        </w:tc>
        <w:tc>
          <w:tcPr>
            <w:tcW w:w="980" w:type="dxa"/>
            <w:tcBorders>
              <w:top w:val="single" w:sz="8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42ACFF" w14:textId="77777777" w:rsidR="00FB29ED" w:rsidRPr="00FB29ED" w:rsidRDefault="00FB29ED" w:rsidP="00FB29ED">
            <w:pPr>
              <w:jc w:val="center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CBC</w:t>
            </w:r>
          </w:p>
        </w:tc>
        <w:tc>
          <w:tcPr>
            <w:tcW w:w="980" w:type="dxa"/>
            <w:tcBorders>
              <w:top w:val="single" w:sz="8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F390D2" w14:textId="77777777" w:rsidR="00FB29ED" w:rsidRPr="00FB29ED" w:rsidRDefault="00FB29ED" w:rsidP="00FB29ED">
            <w:pPr>
              <w:jc w:val="center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CBN</w:t>
            </w:r>
          </w:p>
        </w:tc>
        <w:tc>
          <w:tcPr>
            <w:tcW w:w="980" w:type="dxa"/>
            <w:tcBorders>
              <w:top w:val="single" w:sz="8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07AE7E" w14:textId="77777777" w:rsidR="00FB29ED" w:rsidRPr="00FB29ED" w:rsidRDefault="00FB29ED" w:rsidP="00FB29ED">
            <w:pPr>
              <w:jc w:val="center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CBG</w:t>
            </w:r>
          </w:p>
        </w:tc>
        <w:tc>
          <w:tcPr>
            <w:tcW w:w="980" w:type="dxa"/>
            <w:tcBorders>
              <w:top w:val="single" w:sz="8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BDE852" w14:textId="77777777" w:rsidR="00FB29ED" w:rsidRPr="00FB29ED" w:rsidRDefault="00FB29ED" w:rsidP="00FB29ED">
            <w:pPr>
              <w:jc w:val="center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THCV</w:t>
            </w:r>
          </w:p>
        </w:tc>
        <w:tc>
          <w:tcPr>
            <w:tcW w:w="980" w:type="dxa"/>
            <w:tcBorders>
              <w:top w:val="single" w:sz="8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8675BF" w14:textId="77777777" w:rsidR="00FB29ED" w:rsidRPr="00FB29ED" w:rsidRDefault="00FB29ED" w:rsidP="00FB29ED">
            <w:pPr>
              <w:jc w:val="center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White</w:t>
            </w:r>
          </w:p>
        </w:tc>
        <w:tc>
          <w:tcPr>
            <w:tcW w:w="980" w:type="dxa"/>
            <w:tcBorders>
              <w:top w:val="single" w:sz="8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5FDFB4" w14:textId="77777777" w:rsidR="00FB29ED" w:rsidRPr="00FB29ED" w:rsidRDefault="00FB29ED" w:rsidP="00FB29ED">
            <w:pPr>
              <w:jc w:val="center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Black</w:t>
            </w:r>
          </w:p>
        </w:tc>
        <w:tc>
          <w:tcPr>
            <w:tcW w:w="980" w:type="dxa"/>
            <w:tcBorders>
              <w:top w:val="single" w:sz="8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115C287" w14:textId="77777777" w:rsidR="00FB29ED" w:rsidRPr="00FB29ED" w:rsidRDefault="00FB29ED" w:rsidP="00FB29ED">
            <w:pPr>
              <w:jc w:val="center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Hispanic</w:t>
            </w:r>
          </w:p>
        </w:tc>
        <w:tc>
          <w:tcPr>
            <w:tcW w:w="980" w:type="dxa"/>
            <w:tcBorders>
              <w:top w:val="single" w:sz="8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D4691E" w14:textId="77777777" w:rsidR="00FB29ED" w:rsidRPr="00FB29ED" w:rsidRDefault="00FB29ED" w:rsidP="00FB29ED">
            <w:pPr>
              <w:jc w:val="center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AIAN</w:t>
            </w:r>
          </w:p>
        </w:tc>
        <w:tc>
          <w:tcPr>
            <w:tcW w:w="980" w:type="dxa"/>
            <w:tcBorders>
              <w:top w:val="single" w:sz="8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1D186F5" w14:textId="77777777" w:rsidR="00FB29ED" w:rsidRPr="00FB29ED" w:rsidRDefault="00FB29ED" w:rsidP="00FB29ED">
            <w:pPr>
              <w:jc w:val="center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Asian</w:t>
            </w:r>
          </w:p>
        </w:tc>
      </w:tr>
      <w:tr w:rsidR="00FB29ED" w:rsidRPr="00FB29ED" w14:paraId="1B76024D" w14:textId="77777777" w:rsidTr="00206B34">
        <w:trPr>
          <w:trHeight w:val="300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BB47C08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994</w:t>
            </w:r>
          </w:p>
        </w:tc>
        <w:tc>
          <w:tcPr>
            <w:tcW w:w="1060" w:type="dxa"/>
            <w:tcBorders>
              <w:top w:val="single" w:sz="8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074183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32264</w:t>
            </w:r>
          </w:p>
        </w:tc>
        <w:tc>
          <w:tcPr>
            <w:tcW w:w="980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68E2C7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3.5000</w:t>
            </w:r>
          </w:p>
        </w:tc>
        <w:tc>
          <w:tcPr>
            <w:tcW w:w="980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D0E23B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4600</w:t>
            </w:r>
          </w:p>
        </w:tc>
        <w:tc>
          <w:tcPr>
            <w:tcW w:w="980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83C787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2200</w:t>
            </w:r>
          </w:p>
        </w:tc>
        <w:tc>
          <w:tcPr>
            <w:tcW w:w="980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8A5491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3200</w:t>
            </w:r>
          </w:p>
        </w:tc>
        <w:tc>
          <w:tcPr>
            <w:tcW w:w="980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DB264D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80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5939D4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80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0C5C65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7817</w:t>
            </w:r>
          </w:p>
        </w:tc>
        <w:tc>
          <w:tcPr>
            <w:tcW w:w="980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417B7E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215</w:t>
            </w:r>
          </w:p>
        </w:tc>
        <w:tc>
          <w:tcPr>
            <w:tcW w:w="980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2B3A5C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041</w:t>
            </w:r>
          </w:p>
        </w:tc>
        <w:tc>
          <w:tcPr>
            <w:tcW w:w="980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6AADFF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082</w:t>
            </w:r>
          </w:p>
        </w:tc>
        <w:tc>
          <w:tcPr>
            <w:tcW w:w="980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A1D505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313</w:t>
            </w:r>
          </w:p>
        </w:tc>
      </w:tr>
      <w:tr w:rsidR="00FB29ED" w:rsidRPr="00FB29ED" w14:paraId="65D8C1AE" w14:textId="77777777" w:rsidTr="00206B34">
        <w:trPr>
          <w:trHeight w:val="300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9430384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995</w:t>
            </w:r>
          </w:p>
        </w:tc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EA93A1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34076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2E5590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3.96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95597F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28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970AFE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9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8D9268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39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367B58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36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26B775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5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58F134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7764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2A085F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218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8FEBFF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077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5D540E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083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6E5C54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321</w:t>
            </w:r>
          </w:p>
        </w:tc>
      </w:tr>
      <w:tr w:rsidR="00FB29ED" w:rsidRPr="00FB29ED" w14:paraId="25B0D3FF" w14:textId="77777777" w:rsidTr="00206B34">
        <w:trPr>
          <w:trHeight w:val="300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78B0EC5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996</w:t>
            </w:r>
          </w:p>
        </w:tc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C27E3F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35492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721932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4.51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3D52A2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37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97BE8F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20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764626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38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6DDD3E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6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CD91A1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9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589BF0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7712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6326D8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22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D61273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112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8E816D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083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07D630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328</w:t>
            </w:r>
          </w:p>
        </w:tc>
      </w:tr>
      <w:tr w:rsidR="00FB29ED" w:rsidRPr="00FB29ED" w14:paraId="3B22D776" w14:textId="77777777" w:rsidTr="00206B34">
        <w:trPr>
          <w:trHeight w:val="300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BC19384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997</w:t>
            </w:r>
          </w:p>
        </w:tc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44D312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37005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622226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5.01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C4BFA8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41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F95E2E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9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9EF5DB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34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4AC904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20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0EA567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1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EC1924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7659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8D40CF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223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FC3106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148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F17545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083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2C937D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336</w:t>
            </w:r>
          </w:p>
        </w:tc>
      </w:tr>
      <w:tr w:rsidR="00FB29ED" w:rsidRPr="00FB29ED" w14:paraId="5E2D53BB" w14:textId="77777777" w:rsidTr="00206B34">
        <w:trPr>
          <w:trHeight w:val="300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2B0946C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998</w:t>
            </w:r>
          </w:p>
        </w:tc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3AC2D0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38885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50554A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4.90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E4ECC5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41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5C2932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20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A51EBB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38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98D548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7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3B13D5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5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74A2B3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7606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92A271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225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6E94BB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183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4C8EF2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084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14988F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344</w:t>
            </w:r>
          </w:p>
        </w:tc>
      </w:tr>
      <w:tr w:rsidR="00FB29ED" w:rsidRPr="00FB29ED" w14:paraId="7840BD45" w14:textId="77777777" w:rsidTr="00206B34">
        <w:trPr>
          <w:trHeight w:val="300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BF2061A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999</w:t>
            </w:r>
          </w:p>
        </w:tc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E0CCC4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40696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1C5351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4.60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B53BA4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42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BDEE19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7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642805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55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603A15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7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A1119D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7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2DBA02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7553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45AFE0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228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78F35A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219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1C8868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084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A9C6E9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352</w:t>
            </w:r>
          </w:p>
        </w:tc>
      </w:tr>
      <w:tr w:rsidR="00FB29ED" w:rsidRPr="00FB29ED" w14:paraId="41D88D23" w14:textId="77777777" w:rsidTr="00206B34">
        <w:trPr>
          <w:trHeight w:val="300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6A9FE18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2000</w:t>
            </w:r>
          </w:p>
        </w:tc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85CCA4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4199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0874F7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5.34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7BE2DA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52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BA84BD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8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831256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51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63589E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26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4B640A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8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49A7C7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75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B65675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23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1FA62F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255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37578D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085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26AD71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360</w:t>
            </w:r>
          </w:p>
        </w:tc>
      </w:tr>
      <w:tr w:rsidR="00FB29ED" w:rsidRPr="00FB29ED" w14:paraId="766FE634" w14:textId="77777777" w:rsidTr="00206B34">
        <w:trPr>
          <w:trHeight w:val="300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BAB3D53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2001</w:t>
            </w:r>
          </w:p>
        </w:tc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5C692D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42228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3BBCE2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6.11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CA2CA0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55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1EE027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9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89EC8B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40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446910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29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7F6780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9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B2676D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738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3696D6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227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459291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289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14A436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093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EC75CB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374</w:t>
            </w:r>
          </w:p>
        </w:tc>
      </w:tr>
      <w:tr w:rsidR="00FB29ED" w:rsidRPr="00FB29ED" w14:paraId="092D3F0C" w14:textId="77777777" w:rsidTr="00206B34">
        <w:trPr>
          <w:trHeight w:val="300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DDF4397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2002</w:t>
            </w:r>
          </w:p>
        </w:tc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30C482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42409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EF8219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7.20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5ECEDF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47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334065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21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3A0E14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28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3ACF44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28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2E12F3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0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99A8B0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726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E9572B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224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C1EC15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324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8AA4FD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101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E86310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388</w:t>
            </w:r>
          </w:p>
        </w:tc>
      </w:tr>
      <w:tr w:rsidR="00FB29ED" w:rsidRPr="00FB29ED" w14:paraId="7E1C0321" w14:textId="77777777" w:rsidTr="00206B34">
        <w:trPr>
          <w:trHeight w:val="300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7D867DB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2003</w:t>
            </w:r>
          </w:p>
        </w:tc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1514C0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43318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C9DB93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7.15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F9575E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47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997722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22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7C1FDB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29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DED97D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33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4A94CF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9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3BA18A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714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B10AE5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221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FBABE9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358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FEF6BE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11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4C9C7C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402</w:t>
            </w:r>
          </w:p>
        </w:tc>
      </w:tr>
      <w:tr w:rsidR="00FB29ED" w:rsidRPr="00FB29ED" w14:paraId="164B2B97" w14:textId="77777777" w:rsidTr="00206B34">
        <w:trPr>
          <w:trHeight w:val="300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3B11123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2004</w:t>
            </w:r>
          </w:p>
        </w:tc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EB20D8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44334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57A9A0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8.14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1350F1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51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150419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23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4ADEB1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35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4DFB33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40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AAB7A2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0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538F1A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702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A5BCB3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218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44FA37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393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3FEBFE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118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4D4B36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416</w:t>
            </w:r>
          </w:p>
        </w:tc>
      </w:tr>
      <w:tr w:rsidR="00FB29ED" w:rsidRPr="00FB29ED" w14:paraId="3770C3EC" w14:textId="77777777" w:rsidTr="00206B34">
        <w:trPr>
          <w:trHeight w:val="300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CD3F295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2005</w:t>
            </w:r>
          </w:p>
        </w:tc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0E16D8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46326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8F38B5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8.01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7F423C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48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1CC066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26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0E09A2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39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945A00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40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4D9D26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9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928AE8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69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E7A06D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215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024DA3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427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695076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126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40AE6F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430</w:t>
            </w:r>
          </w:p>
        </w:tc>
      </w:tr>
      <w:tr w:rsidR="00FB29ED" w:rsidRPr="00FB29ED" w14:paraId="257D11E7" w14:textId="77777777" w:rsidTr="00206B34">
        <w:trPr>
          <w:trHeight w:val="300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C190847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2006</w:t>
            </w:r>
          </w:p>
        </w:tc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5F79EF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48201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D5C6A0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8.76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31CB2F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43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4C827F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24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37135C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33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EE865E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40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A584BE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9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E21029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678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92FC5D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212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E86536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462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7F91E6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135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0CF0C1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444</w:t>
            </w:r>
          </w:p>
        </w:tc>
      </w:tr>
      <w:tr w:rsidR="00FB29ED" w:rsidRPr="00FB29ED" w14:paraId="51BF79E7" w14:textId="77777777" w:rsidTr="00206B34">
        <w:trPr>
          <w:trHeight w:val="300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A249313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2007</w:t>
            </w:r>
          </w:p>
        </w:tc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2B16AB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50233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118500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9.58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28139D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46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8533DE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24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23B093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31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39EB04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44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F9DCB6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0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94E718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666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72474D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209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264F09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496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B2C73D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143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924720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458</w:t>
            </w:r>
          </w:p>
        </w:tc>
      </w:tr>
      <w:tr w:rsidR="00FB29ED" w:rsidRPr="00FB29ED" w14:paraId="0F90EFA5" w14:textId="77777777" w:rsidTr="00206B34">
        <w:trPr>
          <w:trHeight w:val="300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9B4869C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2008</w:t>
            </w:r>
          </w:p>
        </w:tc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9CD388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50303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6BDF79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9.93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690159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41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656562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25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EF4755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41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903C8D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37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6FE1A9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0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30F494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654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237F9F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206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E3D6E5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635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B7EAC1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151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B5C69B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442</w:t>
            </w:r>
          </w:p>
        </w:tc>
      </w:tr>
      <w:tr w:rsidR="00FB29ED" w:rsidRPr="00FB29ED" w14:paraId="52797B19" w14:textId="77777777" w:rsidTr="00206B34">
        <w:trPr>
          <w:trHeight w:val="300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6463D6C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2009</w:t>
            </w:r>
          </w:p>
        </w:tc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AF1FB8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49777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609442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9.75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248D95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39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584C4C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24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73B7CF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48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5F3C85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33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A17642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0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42A7CD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642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2C5DE9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203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1B5FA0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682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306EDE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16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1A213A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453</w:t>
            </w:r>
          </w:p>
        </w:tc>
      </w:tr>
      <w:tr w:rsidR="00FB29ED" w:rsidRPr="00FB29ED" w14:paraId="79A3B2B0" w14:textId="77777777" w:rsidTr="00206B34">
        <w:trPr>
          <w:trHeight w:val="300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9743D6F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2010</w:t>
            </w:r>
          </w:p>
        </w:tc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658C84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49276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CC587B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0.36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6B26D3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28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BD32B6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25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4F4397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50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E0B8AB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34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195689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8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197426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63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89C05B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2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A521C7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73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0D840B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168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8F6F0A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463</w:t>
            </w:r>
          </w:p>
        </w:tc>
      </w:tr>
      <w:tr w:rsidR="00FB29ED" w:rsidRPr="00FB29ED" w14:paraId="422ADDC9" w14:textId="77777777" w:rsidTr="00206B34">
        <w:trPr>
          <w:trHeight w:val="300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80B04E6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2011</w:t>
            </w:r>
          </w:p>
        </w:tc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C7A1E0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50054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9A02A9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1.13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650A01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22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3D7E8A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25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2C341F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45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D87341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42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CA225D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9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950189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6278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68A923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206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2DAD66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742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61DFB9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159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D0827E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470</w:t>
            </w:r>
          </w:p>
        </w:tc>
      </w:tr>
      <w:tr w:rsidR="00FB29ED" w:rsidRPr="00FB29ED" w14:paraId="2DFD9859" w14:textId="77777777" w:rsidTr="00206B34">
        <w:trPr>
          <w:trHeight w:val="300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18B42D6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2012</w:t>
            </w:r>
          </w:p>
        </w:tc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8FC4E9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51017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820F30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2.30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8D82FF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20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E75352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24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742CCF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55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E7C7A2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43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E261CD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9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CEC80A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6256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DD2E48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212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45435E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754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36445E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151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E98E1C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476</w:t>
            </w:r>
          </w:p>
        </w:tc>
      </w:tr>
      <w:tr w:rsidR="00FB29ED" w:rsidRPr="00FB29ED" w14:paraId="6A138CC1" w14:textId="77777777" w:rsidTr="00206B34">
        <w:trPr>
          <w:trHeight w:val="300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4CA4F71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2013</w:t>
            </w:r>
          </w:p>
        </w:tc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569C56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51939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B85380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2.02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68418B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7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A76EDB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27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5476B0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58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5A2172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47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C1CE48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0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137F04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6234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FC94A6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218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DF4FC3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766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03D32A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142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C8DEAE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483</w:t>
            </w:r>
          </w:p>
        </w:tc>
      </w:tr>
      <w:tr w:rsidR="00FB29ED" w:rsidRPr="00FB29ED" w14:paraId="6A156073" w14:textId="77777777" w:rsidTr="00206B34">
        <w:trPr>
          <w:trHeight w:val="300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B0BB643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2014</w:t>
            </w:r>
          </w:p>
        </w:tc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5BDC44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53657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1DF1D2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1.84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D2EC52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5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C0AFF9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23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2BC769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45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8DECFA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46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C8E086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9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5A6D3E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6212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1DAC6F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224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6CC7B0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778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35689B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133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FAD6F6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490</w:t>
            </w:r>
          </w:p>
        </w:tc>
      </w:tr>
      <w:tr w:rsidR="00FB29ED" w:rsidRPr="00FB29ED" w14:paraId="6434C709" w14:textId="77777777" w:rsidTr="00206B34">
        <w:trPr>
          <w:trHeight w:val="300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12207C0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2015</w:t>
            </w:r>
          </w:p>
        </w:tc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9020C7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56516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462578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1848C1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ABFDFD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3B9FB6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6AE9EE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9CF6A5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AF1812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619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3B3564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23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7C28C6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79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351FE6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125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15B105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497</w:t>
            </w:r>
          </w:p>
        </w:tc>
      </w:tr>
      <w:tr w:rsidR="00FB29ED" w:rsidRPr="00FB29ED" w14:paraId="5B6A86C0" w14:textId="77777777" w:rsidTr="00206B34">
        <w:trPr>
          <w:trHeight w:val="300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7C48347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2016</w:t>
            </w:r>
          </w:p>
        </w:tc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ED20EC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59039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14C751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2F3024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569405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794D79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9DE3A3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32C565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CBA416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613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62A527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236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6695BE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82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8B8C4A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081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91CCCD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503</w:t>
            </w:r>
          </w:p>
        </w:tc>
      </w:tr>
      <w:tr w:rsidR="00FB29ED" w:rsidRPr="00FB29ED" w14:paraId="21F91DD8" w14:textId="77777777" w:rsidTr="00206B34">
        <w:trPr>
          <w:trHeight w:val="300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0C04905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2017</w:t>
            </w:r>
          </w:p>
        </w:tc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BE136B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61372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FBB81B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D29B2D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981677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A2BCA8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2C424F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F8C343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67D734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608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B7B505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26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A82D18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85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D6FF55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082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0E5C55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530</w:t>
            </w:r>
          </w:p>
        </w:tc>
      </w:tr>
      <w:tr w:rsidR="00FB29ED" w:rsidRPr="00FB29ED" w14:paraId="300B67DE" w14:textId="77777777" w:rsidTr="00206B34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CFAAFB2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2018</w:t>
            </w:r>
          </w:p>
        </w:tc>
        <w:tc>
          <w:tcPr>
            <w:tcW w:w="1060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3343C3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63179</w:t>
            </w:r>
          </w:p>
        </w:tc>
        <w:tc>
          <w:tcPr>
            <w:tcW w:w="98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BB72AC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2AFA5D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D39F60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95D454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FF8C07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ABEFDD" w14:textId="77777777" w:rsidR="00FB29ED" w:rsidRPr="00FB29ED" w:rsidRDefault="00FB29ED" w:rsidP="00FB29E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1DCCEC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604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4B5932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27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A99686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87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0077D4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083</w:t>
            </w:r>
          </w:p>
        </w:tc>
        <w:tc>
          <w:tcPr>
            <w:tcW w:w="98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020875" w14:textId="77777777" w:rsidR="00FB29ED" w:rsidRPr="00FB29ED" w:rsidRDefault="00FB29ED" w:rsidP="00FB29E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FB29E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539</w:t>
            </w:r>
          </w:p>
        </w:tc>
      </w:tr>
    </w:tbl>
    <w:p w14:paraId="07F0C3BE" w14:textId="409C70C3" w:rsidR="00FB29ED" w:rsidRDefault="00FB29ED" w:rsidP="00DF445F">
      <w:pPr>
        <w:jc w:val="center"/>
      </w:pPr>
    </w:p>
    <w:p w14:paraId="465BA878" w14:textId="7C1A9666" w:rsidR="00103ADD" w:rsidRDefault="00103ADD" w:rsidP="00103ADD">
      <w:r>
        <w:br w:type="page"/>
      </w:r>
      <w:r>
        <w:fldChar w:fldCharType="begin"/>
      </w:r>
      <w:r>
        <w:instrText xml:space="preserve"> LINK </w:instrText>
      </w:r>
      <w:r w:rsidR="0033264C">
        <w:instrText xml:space="preserve">Excel.Sheet.12 "D:\\1ASReece\\Research\\2020 Res\\Autism\\Autism Op Exp 3.xlsx" "ST1 Nat Data Ip!R62C2:R87C12" </w:instrText>
      </w:r>
      <w:r>
        <w:instrText xml:space="preserve">\a \f 4 \h </w:instrText>
      </w:r>
      <w:r>
        <w:fldChar w:fldCharType="separate"/>
      </w:r>
    </w:p>
    <w:tbl>
      <w:tblPr>
        <w:tblW w:w="10840" w:type="dxa"/>
        <w:jc w:val="center"/>
        <w:tblLook w:val="04A0" w:firstRow="1" w:lastRow="0" w:firstColumn="1" w:lastColumn="0" w:noHBand="0" w:noVBand="1"/>
      </w:tblPr>
      <w:tblGrid>
        <w:gridCol w:w="960"/>
        <w:gridCol w:w="1060"/>
        <w:gridCol w:w="1072"/>
        <w:gridCol w:w="1047"/>
        <w:gridCol w:w="1035"/>
        <w:gridCol w:w="1035"/>
        <w:gridCol w:w="1035"/>
        <w:gridCol w:w="1035"/>
        <w:gridCol w:w="1035"/>
        <w:gridCol w:w="980"/>
        <w:gridCol w:w="999"/>
      </w:tblGrid>
      <w:tr w:rsidR="00103ADD" w:rsidRPr="00103ADD" w14:paraId="366AA8C4" w14:textId="77777777" w:rsidTr="00103ADD">
        <w:trPr>
          <w:trHeight w:val="915"/>
          <w:jc w:val="center"/>
        </w:trPr>
        <w:tc>
          <w:tcPr>
            <w:tcW w:w="96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FA77681" w14:textId="31132413" w:rsidR="00103ADD" w:rsidRPr="00103ADD" w:rsidRDefault="00103ADD" w:rsidP="00103ADD">
            <w:pPr>
              <w:jc w:val="center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lastRenderedPageBreak/>
              <w:t>Year</w:t>
            </w:r>
          </w:p>
        </w:tc>
        <w:tc>
          <w:tcPr>
            <w:tcW w:w="106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7A18EB" w14:textId="77777777" w:rsidR="00103ADD" w:rsidRPr="00103ADD" w:rsidRDefault="00103ADD" w:rsidP="00103ADD">
            <w:pPr>
              <w:jc w:val="center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HIPI</w:t>
            </w:r>
          </w:p>
        </w:tc>
        <w:tc>
          <w:tcPr>
            <w:tcW w:w="980" w:type="dxa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1AB1FC" w14:textId="77777777" w:rsidR="00103ADD" w:rsidRPr="00103ADD" w:rsidRDefault="00103ADD" w:rsidP="00103ADD">
            <w:pPr>
              <w:jc w:val="center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NHWhite Cannabis Use</w:t>
            </w:r>
          </w:p>
        </w:tc>
        <w:tc>
          <w:tcPr>
            <w:tcW w:w="980" w:type="dxa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2AD661" w14:textId="77777777" w:rsidR="00103ADD" w:rsidRPr="00103ADD" w:rsidRDefault="00103ADD" w:rsidP="00103ADD">
            <w:pPr>
              <w:jc w:val="center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 xml:space="preserve">NHBlack Cannabis Use </w:t>
            </w:r>
          </w:p>
        </w:tc>
        <w:tc>
          <w:tcPr>
            <w:tcW w:w="980" w:type="dxa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6F2C2B" w14:textId="77777777" w:rsidR="00103ADD" w:rsidRPr="00103ADD" w:rsidRDefault="00103ADD" w:rsidP="00103ADD">
            <w:pPr>
              <w:jc w:val="center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Hispanic Cannabis Use</w:t>
            </w:r>
          </w:p>
        </w:tc>
        <w:tc>
          <w:tcPr>
            <w:tcW w:w="980" w:type="dxa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FE3ADF" w14:textId="77777777" w:rsidR="00103ADD" w:rsidRPr="00103ADD" w:rsidRDefault="00103ADD" w:rsidP="00103ADD">
            <w:pPr>
              <w:jc w:val="center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Asian Cannabis Use</w:t>
            </w:r>
          </w:p>
        </w:tc>
        <w:tc>
          <w:tcPr>
            <w:tcW w:w="980" w:type="dxa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256144" w14:textId="77777777" w:rsidR="00103ADD" w:rsidRPr="00103ADD" w:rsidRDefault="00103ADD" w:rsidP="00103ADD">
            <w:pPr>
              <w:jc w:val="center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AIAN Cannabis Use</w:t>
            </w:r>
          </w:p>
        </w:tc>
        <w:tc>
          <w:tcPr>
            <w:tcW w:w="980" w:type="dxa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1148E3" w14:textId="77777777" w:rsidR="00103ADD" w:rsidRPr="00103ADD" w:rsidRDefault="00103ADD" w:rsidP="00103ADD">
            <w:pPr>
              <w:jc w:val="center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NHPI Cannabis Use</w:t>
            </w:r>
          </w:p>
        </w:tc>
        <w:tc>
          <w:tcPr>
            <w:tcW w:w="980" w:type="dxa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262ED6" w14:textId="77777777" w:rsidR="00103ADD" w:rsidRPr="00103ADD" w:rsidRDefault="00103ADD" w:rsidP="00103ADD">
            <w:pPr>
              <w:jc w:val="center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Mixed Cannabis Use</w:t>
            </w:r>
          </w:p>
        </w:tc>
        <w:tc>
          <w:tcPr>
            <w:tcW w:w="980" w:type="dxa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DFCA0A" w14:textId="77777777" w:rsidR="00103ADD" w:rsidRPr="00103ADD" w:rsidRDefault="00103ADD" w:rsidP="00103ADD">
            <w:pPr>
              <w:jc w:val="center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AutRtHi</w:t>
            </w:r>
          </w:p>
        </w:tc>
        <w:tc>
          <w:tcPr>
            <w:tcW w:w="980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356DD0B" w14:textId="77777777" w:rsidR="00103ADD" w:rsidRPr="00103ADD" w:rsidRDefault="00103ADD" w:rsidP="00103ADD">
            <w:pPr>
              <w:jc w:val="center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AutRtLo</w:t>
            </w:r>
          </w:p>
        </w:tc>
      </w:tr>
      <w:tr w:rsidR="00103ADD" w:rsidRPr="00103ADD" w14:paraId="6A98AC24" w14:textId="77777777" w:rsidTr="00103ADD">
        <w:trPr>
          <w:trHeight w:val="300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4D942C4" w14:textId="77777777" w:rsidR="00103ADD" w:rsidRPr="00103ADD" w:rsidRDefault="00103ADD" w:rsidP="00103AD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994</w:t>
            </w:r>
          </w:p>
        </w:tc>
        <w:tc>
          <w:tcPr>
            <w:tcW w:w="106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E331B2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01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F640FF" w14:textId="77777777" w:rsidR="00103ADD" w:rsidRPr="00103ADD" w:rsidRDefault="00103ADD" w:rsidP="00103AD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284D7C" w14:textId="77777777" w:rsidR="00103ADD" w:rsidRPr="00103ADD" w:rsidRDefault="00103ADD" w:rsidP="00103AD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312F2A" w14:textId="77777777" w:rsidR="00103ADD" w:rsidRPr="00103ADD" w:rsidRDefault="00103ADD" w:rsidP="00103AD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EB4309" w14:textId="77777777" w:rsidR="00103ADD" w:rsidRPr="00103ADD" w:rsidRDefault="00103ADD" w:rsidP="00103AD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7795F2" w14:textId="77777777" w:rsidR="00103ADD" w:rsidRPr="00103ADD" w:rsidRDefault="00103ADD" w:rsidP="00103AD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C05169" w14:textId="77777777" w:rsidR="00103ADD" w:rsidRPr="00103ADD" w:rsidRDefault="00103ADD" w:rsidP="00103AD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000396" w14:textId="77777777" w:rsidR="00103ADD" w:rsidRPr="00103ADD" w:rsidRDefault="00103ADD" w:rsidP="00103AD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964E2F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8.25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A423FDC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5.68</w:t>
            </w:r>
          </w:p>
        </w:tc>
      </w:tr>
      <w:tr w:rsidR="00103ADD" w:rsidRPr="00103ADD" w14:paraId="29556637" w14:textId="77777777" w:rsidTr="00103ADD">
        <w:trPr>
          <w:trHeight w:val="300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E10DD61" w14:textId="77777777" w:rsidR="00103ADD" w:rsidRPr="00103ADD" w:rsidRDefault="00103ADD" w:rsidP="00103AD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995</w:t>
            </w:r>
          </w:p>
        </w:tc>
        <w:tc>
          <w:tcPr>
            <w:tcW w:w="106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09DF8D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011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D2143D" w14:textId="77777777" w:rsidR="00103ADD" w:rsidRPr="00103ADD" w:rsidRDefault="00103ADD" w:rsidP="00103AD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5F5734" w14:textId="77777777" w:rsidR="00103ADD" w:rsidRPr="00103ADD" w:rsidRDefault="00103ADD" w:rsidP="00103AD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A14712" w14:textId="77777777" w:rsidR="00103ADD" w:rsidRPr="00103ADD" w:rsidRDefault="00103ADD" w:rsidP="00103AD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306DEF" w14:textId="77777777" w:rsidR="00103ADD" w:rsidRPr="00103ADD" w:rsidRDefault="00103ADD" w:rsidP="00103AD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F62EFC" w14:textId="77777777" w:rsidR="00103ADD" w:rsidRPr="00103ADD" w:rsidRDefault="00103ADD" w:rsidP="00103AD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75461F" w14:textId="77777777" w:rsidR="00103ADD" w:rsidRPr="00103ADD" w:rsidRDefault="00103ADD" w:rsidP="00103AD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100588" w14:textId="77777777" w:rsidR="00103ADD" w:rsidRPr="00103ADD" w:rsidRDefault="00103ADD" w:rsidP="00103AD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B0E5F5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0.8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C72C0A6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7.81</w:t>
            </w:r>
          </w:p>
        </w:tc>
      </w:tr>
      <w:tr w:rsidR="00103ADD" w:rsidRPr="00103ADD" w14:paraId="6B86CB97" w14:textId="77777777" w:rsidTr="00103ADD">
        <w:trPr>
          <w:trHeight w:val="300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C3F1183" w14:textId="77777777" w:rsidR="00103ADD" w:rsidRPr="00103ADD" w:rsidRDefault="00103ADD" w:rsidP="00103AD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996</w:t>
            </w:r>
          </w:p>
        </w:tc>
        <w:tc>
          <w:tcPr>
            <w:tcW w:w="106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8FBE03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011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793063" w14:textId="77777777" w:rsidR="00103ADD" w:rsidRPr="00103ADD" w:rsidRDefault="00103ADD" w:rsidP="00103AD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4221C1" w14:textId="77777777" w:rsidR="00103ADD" w:rsidRPr="00103ADD" w:rsidRDefault="00103ADD" w:rsidP="00103AD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15B026" w14:textId="77777777" w:rsidR="00103ADD" w:rsidRPr="00103ADD" w:rsidRDefault="00103ADD" w:rsidP="00103AD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135CC6" w14:textId="77777777" w:rsidR="00103ADD" w:rsidRPr="00103ADD" w:rsidRDefault="00103ADD" w:rsidP="00103AD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DAEFE6" w14:textId="77777777" w:rsidR="00103ADD" w:rsidRPr="00103ADD" w:rsidRDefault="00103ADD" w:rsidP="00103AD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320779" w14:textId="77777777" w:rsidR="00103ADD" w:rsidRPr="00103ADD" w:rsidRDefault="00103ADD" w:rsidP="00103AD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557A48" w14:textId="77777777" w:rsidR="00103ADD" w:rsidRPr="00103ADD" w:rsidRDefault="00103ADD" w:rsidP="00103AD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410761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3.92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6C4EB62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0.25</w:t>
            </w:r>
          </w:p>
        </w:tc>
      </w:tr>
      <w:tr w:rsidR="00103ADD" w:rsidRPr="00103ADD" w14:paraId="550F3A0C" w14:textId="77777777" w:rsidTr="00103ADD">
        <w:trPr>
          <w:trHeight w:val="300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D3D5A84" w14:textId="77777777" w:rsidR="00103ADD" w:rsidRPr="00103ADD" w:rsidRDefault="00103ADD" w:rsidP="00103AD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997</w:t>
            </w:r>
          </w:p>
        </w:tc>
        <w:tc>
          <w:tcPr>
            <w:tcW w:w="106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C63AC5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012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C94F9D" w14:textId="77777777" w:rsidR="00103ADD" w:rsidRPr="00103ADD" w:rsidRDefault="00103ADD" w:rsidP="00103AD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000EC8" w14:textId="77777777" w:rsidR="00103ADD" w:rsidRPr="00103ADD" w:rsidRDefault="00103ADD" w:rsidP="00103AD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43D2D7" w14:textId="77777777" w:rsidR="00103ADD" w:rsidRPr="00103ADD" w:rsidRDefault="00103ADD" w:rsidP="00103AD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FC6730" w14:textId="77777777" w:rsidR="00103ADD" w:rsidRPr="00103ADD" w:rsidRDefault="00103ADD" w:rsidP="00103AD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0F5131" w14:textId="77777777" w:rsidR="00103ADD" w:rsidRPr="00103ADD" w:rsidRDefault="00103ADD" w:rsidP="00103AD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AA737B" w14:textId="77777777" w:rsidR="00103ADD" w:rsidRPr="00103ADD" w:rsidRDefault="00103ADD" w:rsidP="00103AD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1D15BE" w14:textId="77777777" w:rsidR="00103ADD" w:rsidRPr="00103ADD" w:rsidRDefault="00103ADD" w:rsidP="00103AD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D7EE9D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7.6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DEA0003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3.01</w:t>
            </w:r>
          </w:p>
        </w:tc>
      </w:tr>
      <w:tr w:rsidR="00103ADD" w:rsidRPr="00103ADD" w14:paraId="3F0CB8AC" w14:textId="77777777" w:rsidTr="00103ADD">
        <w:trPr>
          <w:trHeight w:val="300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432B8B9" w14:textId="77777777" w:rsidR="00103ADD" w:rsidRPr="00103ADD" w:rsidRDefault="00103ADD" w:rsidP="00103AD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998</w:t>
            </w:r>
          </w:p>
        </w:tc>
        <w:tc>
          <w:tcPr>
            <w:tcW w:w="106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E56D4B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012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9EB927" w14:textId="77777777" w:rsidR="00103ADD" w:rsidRPr="00103ADD" w:rsidRDefault="00103ADD" w:rsidP="00103AD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31DE05" w14:textId="77777777" w:rsidR="00103ADD" w:rsidRPr="00103ADD" w:rsidRDefault="00103ADD" w:rsidP="00103AD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1F18EB" w14:textId="77777777" w:rsidR="00103ADD" w:rsidRPr="00103ADD" w:rsidRDefault="00103ADD" w:rsidP="00103AD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0BC490" w14:textId="77777777" w:rsidR="00103ADD" w:rsidRPr="00103ADD" w:rsidRDefault="00103ADD" w:rsidP="00103AD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80B64F" w14:textId="77777777" w:rsidR="00103ADD" w:rsidRPr="00103ADD" w:rsidRDefault="00103ADD" w:rsidP="00103AD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DEC10D" w14:textId="77777777" w:rsidR="00103ADD" w:rsidRPr="00103ADD" w:rsidRDefault="00103ADD" w:rsidP="00103AD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A0ED14" w14:textId="77777777" w:rsidR="00103ADD" w:rsidRPr="00103ADD" w:rsidRDefault="00103ADD" w:rsidP="00103AD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B4250D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21.85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FFE6F9D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6.09</w:t>
            </w:r>
          </w:p>
        </w:tc>
      </w:tr>
      <w:tr w:rsidR="00103ADD" w:rsidRPr="00103ADD" w14:paraId="0C3333B9" w14:textId="77777777" w:rsidTr="00103ADD">
        <w:trPr>
          <w:trHeight w:val="300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61561C5" w14:textId="77777777" w:rsidR="00103ADD" w:rsidRPr="00103ADD" w:rsidRDefault="00103ADD" w:rsidP="00103AD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999</w:t>
            </w:r>
          </w:p>
        </w:tc>
        <w:tc>
          <w:tcPr>
            <w:tcW w:w="106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54A0C0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013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A7CBF5" w14:textId="77777777" w:rsidR="00103ADD" w:rsidRPr="00103ADD" w:rsidRDefault="00103ADD" w:rsidP="00103AD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482030" w14:textId="77777777" w:rsidR="00103ADD" w:rsidRPr="00103ADD" w:rsidRDefault="00103ADD" w:rsidP="00103AD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07B564" w14:textId="77777777" w:rsidR="00103ADD" w:rsidRPr="00103ADD" w:rsidRDefault="00103ADD" w:rsidP="00103AD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C6A301" w14:textId="77777777" w:rsidR="00103ADD" w:rsidRPr="00103ADD" w:rsidRDefault="00103ADD" w:rsidP="00103AD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6849DD" w14:textId="77777777" w:rsidR="00103ADD" w:rsidRPr="00103ADD" w:rsidRDefault="00103ADD" w:rsidP="00103AD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E6575D" w14:textId="77777777" w:rsidR="00103ADD" w:rsidRPr="00103ADD" w:rsidRDefault="00103ADD" w:rsidP="00103AD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B24779" w14:textId="77777777" w:rsidR="00103ADD" w:rsidRPr="00103ADD" w:rsidRDefault="00103ADD" w:rsidP="00103AD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6CF21C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26.66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B90C71B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9.49</w:t>
            </w:r>
          </w:p>
        </w:tc>
      </w:tr>
      <w:tr w:rsidR="00103ADD" w:rsidRPr="00103ADD" w14:paraId="55AFBEFF" w14:textId="77777777" w:rsidTr="00103ADD">
        <w:trPr>
          <w:trHeight w:val="300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3540824" w14:textId="77777777" w:rsidR="00103ADD" w:rsidRPr="00103ADD" w:rsidRDefault="00103ADD" w:rsidP="00103AD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2000</w:t>
            </w:r>
          </w:p>
        </w:tc>
        <w:tc>
          <w:tcPr>
            <w:tcW w:w="106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C90EF0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013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4F006D" w14:textId="77777777" w:rsidR="00103ADD" w:rsidRPr="00103ADD" w:rsidRDefault="00103ADD" w:rsidP="00103AD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D03D60" w14:textId="77777777" w:rsidR="00103ADD" w:rsidRPr="00103ADD" w:rsidRDefault="00103ADD" w:rsidP="00103AD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CF554F" w14:textId="77777777" w:rsidR="00103ADD" w:rsidRPr="00103ADD" w:rsidRDefault="00103ADD" w:rsidP="00103AD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086B79" w14:textId="77777777" w:rsidR="00103ADD" w:rsidRPr="00103ADD" w:rsidRDefault="00103ADD" w:rsidP="00103AD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0FEE81" w14:textId="77777777" w:rsidR="00103ADD" w:rsidRPr="00103ADD" w:rsidRDefault="00103ADD" w:rsidP="00103AD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3D93EC" w14:textId="77777777" w:rsidR="00103ADD" w:rsidRPr="00103ADD" w:rsidRDefault="00103ADD" w:rsidP="00103AD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607C08" w14:textId="77777777" w:rsidR="00103ADD" w:rsidRPr="00103ADD" w:rsidRDefault="00103ADD" w:rsidP="00103AD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831AB2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32.03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7A3E5B3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23.21</w:t>
            </w:r>
          </w:p>
        </w:tc>
      </w:tr>
      <w:tr w:rsidR="00103ADD" w:rsidRPr="00103ADD" w14:paraId="137392F6" w14:textId="77777777" w:rsidTr="00103ADD">
        <w:trPr>
          <w:trHeight w:val="300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23F149A" w14:textId="77777777" w:rsidR="00103ADD" w:rsidRPr="00103ADD" w:rsidRDefault="00103ADD" w:rsidP="00103AD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2001</w:t>
            </w:r>
          </w:p>
        </w:tc>
        <w:tc>
          <w:tcPr>
            <w:tcW w:w="106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063B39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014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1AED65" w14:textId="77777777" w:rsidR="00103ADD" w:rsidRPr="00103ADD" w:rsidRDefault="00103ADD" w:rsidP="00103AD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1226EA" w14:textId="77777777" w:rsidR="00103ADD" w:rsidRPr="00103ADD" w:rsidRDefault="00103ADD" w:rsidP="00103AD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6BB612" w14:textId="77777777" w:rsidR="00103ADD" w:rsidRPr="00103ADD" w:rsidRDefault="00103ADD" w:rsidP="00103AD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34D34B" w14:textId="77777777" w:rsidR="00103ADD" w:rsidRPr="00103ADD" w:rsidRDefault="00103ADD" w:rsidP="00103AD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9A965F" w14:textId="77777777" w:rsidR="00103ADD" w:rsidRPr="00103ADD" w:rsidRDefault="00103ADD" w:rsidP="00103AD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87A836" w14:textId="77777777" w:rsidR="00103ADD" w:rsidRPr="00103ADD" w:rsidRDefault="00103ADD" w:rsidP="00103AD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4CD01A" w14:textId="77777777" w:rsidR="00103ADD" w:rsidRPr="00103ADD" w:rsidRDefault="00103ADD" w:rsidP="00103AD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D81690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37.97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BE67717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27.24</w:t>
            </w:r>
          </w:p>
        </w:tc>
      </w:tr>
      <w:tr w:rsidR="00103ADD" w:rsidRPr="00103ADD" w14:paraId="748F3915" w14:textId="77777777" w:rsidTr="00103ADD">
        <w:trPr>
          <w:trHeight w:val="300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3D9A688" w14:textId="77777777" w:rsidR="00103ADD" w:rsidRPr="00103ADD" w:rsidRDefault="00103ADD" w:rsidP="00103AD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2002</w:t>
            </w:r>
          </w:p>
        </w:tc>
        <w:tc>
          <w:tcPr>
            <w:tcW w:w="106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D68DF7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014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111F69" w14:textId="77777777" w:rsidR="00103ADD" w:rsidRPr="00103ADD" w:rsidRDefault="00103ADD" w:rsidP="00103AD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EEE173" w14:textId="77777777" w:rsidR="00103ADD" w:rsidRPr="00103ADD" w:rsidRDefault="00103ADD" w:rsidP="00103AD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4BDE9B" w14:textId="77777777" w:rsidR="00103ADD" w:rsidRPr="00103ADD" w:rsidRDefault="00103ADD" w:rsidP="00103AD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A7B462" w14:textId="77777777" w:rsidR="00103ADD" w:rsidRPr="00103ADD" w:rsidRDefault="00103ADD" w:rsidP="00103AD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BFBF6F" w14:textId="77777777" w:rsidR="00103ADD" w:rsidRPr="00103ADD" w:rsidRDefault="00103ADD" w:rsidP="00103AD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1FE922" w14:textId="77777777" w:rsidR="00103ADD" w:rsidRPr="00103ADD" w:rsidRDefault="00103ADD" w:rsidP="00103AD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3F7A32" w14:textId="77777777" w:rsidR="00103ADD" w:rsidRPr="00103ADD" w:rsidRDefault="00103ADD" w:rsidP="00103AD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3F9686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44.47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27E5BA8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31.59</w:t>
            </w:r>
          </w:p>
        </w:tc>
      </w:tr>
      <w:tr w:rsidR="00103ADD" w:rsidRPr="00103ADD" w14:paraId="52D1D828" w14:textId="77777777" w:rsidTr="00103ADD">
        <w:trPr>
          <w:trHeight w:val="300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58DE0FA" w14:textId="77777777" w:rsidR="00103ADD" w:rsidRPr="00103ADD" w:rsidRDefault="00103ADD" w:rsidP="00103AD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2003</w:t>
            </w:r>
          </w:p>
        </w:tc>
        <w:tc>
          <w:tcPr>
            <w:tcW w:w="106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FCA486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015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406A04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.5794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300448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8455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20F60D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5256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8C3DE5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614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2F469E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.6063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B4FFBB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.0104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C364BA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.3612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FC0B77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51.54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E508A2D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36.26</w:t>
            </w:r>
          </w:p>
        </w:tc>
      </w:tr>
      <w:tr w:rsidR="00103ADD" w:rsidRPr="00103ADD" w14:paraId="52DFC4CD" w14:textId="77777777" w:rsidTr="00103ADD">
        <w:trPr>
          <w:trHeight w:val="300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75E6161" w14:textId="77777777" w:rsidR="00103ADD" w:rsidRPr="00103ADD" w:rsidRDefault="00103ADD" w:rsidP="00103AD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2004</w:t>
            </w:r>
          </w:p>
        </w:tc>
        <w:tc>
          <w:tcPr>
            <w:tcW w:w="106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CAA0D3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015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88AFA5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.5303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C7237B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8709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A91E04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6278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F174B7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28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177495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.0936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E06BBF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9057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923C5B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.3352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222ADB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59.17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AD2C517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41.24</w:t>
            </w:r>
          </w:p>
        </w:tc>
      </w:tr>
      <w:tr w:rsidR="00103ADD" w:rsidRPr="00103ADD" w14:paraId="0C71A99B" w14:textId="77777777" w:rsidTr="00103ADD">
        <w:trPr>
          <w:trHeight w:val="300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D8DC4F1" w14:textId="77777777" w:rsidR="00103ADD" w:rsidRPr="00103ADD" w:rsidRDefault="00103ADD" w:rsidP="00103AD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2005</w:t>
            </w:r>
          </w:p>
        </w:tc>
        <w:tc>
          <w:tcPr>
            <w:tcW w:w="106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C9471C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015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B9FD3A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.5084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345DE2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.0182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026956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4938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8FF7F6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914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286B89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.4672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B25870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5331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F7894B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956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5ADC77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67.36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DC86904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46.55</w:t>
            </w:r>
          </w:p>
        </w:tc>
      </w:tr>
      <w:tr w:rsidR="00103ADD" w:rsidRPr="00103ADD" w14:paraId="794415BD" w14:textId="77777777" w:rsidTr="00103ADD">
        <w:trPr>
          <w:trHeight w:val="300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F844931" w14:textId="77777777" w:rsidR="00103ADD" w:rsidRPr="00103ADD" w:rsidRDefault="00103ADD" w:rsidP="00103AD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2006</w:t>
            </w:r>
          </w:p>
        </w:tc>
        <w:tc>
          <w:tcPr>
            <w:tcW w:w="106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F8CB40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016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99FFD6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.5508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F88750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.0009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6BE859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4605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BD6178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3076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5108D7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.2733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CD0E8D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7943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B40706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8965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7E35D1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76.12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1E35517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52.17</w:t>
            </w:r>
          </w:p>
        </w:tc>
      </w:tr>
      <w:tr w:rsidR="00103ADD" w:rsidRPr="00103ADD" w14:paraId="4F8005B7" w14:textId="77777777" w:rsidTr="00103ADD">
        <w:trPr>
          <w:trHeight w:val="300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402F151" w14:textId="77777777" w:rsidR="00103ADD" w:rsidRPr="00103ADD" w:rsidRDefault="00103ADD" w:rsidP="00103AD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2007</w:t>
            </w:r>
          </w:p>
        </w:tc>
        <w:tc>
          <w:tcPr>
            <w:tcW w:w="106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F07B6E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016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BBFDFC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.4747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0B69EA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9299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EB06C8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5128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6FF927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2392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B6267B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9452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EF2A4E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3812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36C249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.356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C83D18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85.44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2DC7BA4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58.11</w:t>
            </w:r>
          </w:p>
        </w:tc>
      </w:tr>
      <w:tr w:rsidR="00103ADD" w:rsidRPr="00103ADD" w14:paraId="0A9C23FE" w14:textId="77777777" w:rsidTr="00103ADD">
        <w:trPr>
          <w:trHeight w:val="300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D680DBA" w14:textId="77777777" w:rsidR="00103ADD" w:rsidRPr="00103ADD" w:rsidRDefault="00103ADD" w:rsidP="00103AD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2008</w:t>
            </w:r>
          </w:p>
        </w:tc>
        <w:tc>
          <w:tcPr>
            <w:tcW w:w="106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E38704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017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BF7468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.5827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E165FE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.1363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127B32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5254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0D074B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2407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DDA68A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.0386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4B0002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6164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4C1A94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.6943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A46F0A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95.33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444B336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64.36</w:t>
            </w:r>
          </w:p>
        </w:tc>
      </w:tr>
      <w:tr w:rsidR="00103ADD" w:rsidRPr="00103ADD" w14:paraId="42A4A8E0" w14:textId="77777777" w:rsidTr="00103ADD">
        <w:trPr>
          <w:trHeight w:val="300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31D870A" w14:textId="77777777" w:rsidR="00103ADD" w:rsidRPr="00103ADD" w:rsidRDefault="00103ADD" w:rsidP="00103AD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2009</w:t>
            </w:r>
          </w:p>
        </w:tc>
        <w:tc>
          <w:tcPr>
            <w:tcW w:w="106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D25436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017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F583B2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.7845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CA029A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9773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D2BDF7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6877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CE756A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777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7B1E54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.6886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47468C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4164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6A2E04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.6878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744264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05.78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E23E8BD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70.94</w:t>
            </w:r>
          </w:p>
        </w:tc>
      </w:tr>
      <w:tr w:rsidR="00103ADD" w:rsidRPr="00103ADD" w14:paraId="56CAFF28" w14:textId="77777777" w:rsidTr="00103ADD">
        <w:trPr>
          <w:trHeight w:val="300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1EF69EC" w14:textId="77777777" w:rsidR="00103ADD" w:rsidRPr="00103ADD" w:rsidRDefault="00103ADD" w:rsidP="00103AD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2010</w:t>
            </w:r>
          </w:p>
        </w:tc>
        <w:tc>
          <w:tcPr>
            <w:tcW w:w="106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BF66B1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017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D3539F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.9158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3B9A89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.2013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A42DD9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7967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7FB186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2675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CA5DC3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.2857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7BD3E2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3539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7C8155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.3279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7A7A03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16.79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1A7A0A7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77.83</w:t>
            </w:r>
          </w:p>
        </w:tc>
      </w:tr>
      <w:tr w:rsidR="00103ADD" w:rsidRPr="00103ADD" w14:paraId="33DCBE1D" w14:textId="77777777" w:rsidTr="00103ADD">
        <w:trPr>
          <w:trHeight w:val="300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4AB8F3A" w14:textId="77777777" w:rsidR="00103ADD" w:rsidRPr="00103ADD" w:rsidRDefault="00103ADD" w:rsidP="00103AD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2011</w:t>
            </w:r>
          </w:p>
        </w:tc>
        <w:tc>
          <w:tcPr>
            <w:tcW w:w="106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A27AEB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018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522A7D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.881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34E231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.1152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D6310B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8187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243229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2792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A52D74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.0214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CD9DD3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7672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2C6398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.605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F5A40D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28.37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AA3400C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85.04</w:t>
            </w:r>
          </w:p>
        </w:tc>
      </w:tr>
      <w:tr w:rsidR="00103ADD" w:rsidRPr="00103ADD" w14:paraId="3F3D7793" w14:textId="77777777" w:rsidTr="00103ADD">
        <w:trPr>
          <w:trHeight w:val="300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6762964" w14:textId="77777777" w:rsidR="00103ADD" w:rsidRPr="00103ADD" w:rsidRDefault="00103ADD" w:rsidP="00103AD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2012</w:t>
            </w:r>
          </w:p>
        </w:tc>
        <w:tc>
          <w:tcPr>
            <w:tcW w:w="106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1EA669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018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E2F61E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2.0573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08AD00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.2055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E19325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8428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D6CA7C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2791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22BAEF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.248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6A2C08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9441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27F423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.8583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CDDCA1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40.51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E95ADE8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92.56</w:t>
            </w:r>
          </w:p>
        </w:tc>
      </w:tr>
      <w:tr w:rsidR="00103ADD" w:rsidRPr="00103ADD" w14:paraId="231D673C" w14:textId="77777777" w:rsidTr="00103ADD">
        <w:trPr>
          <w:trHeight w:val="300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4210829" w14:textId="77777777" w:rsidR="00103ADD" w:rsidRPr="00103ADD" w:rsidRDefault="00103ADD" w:rsidP="00103AD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2013</w:t>
            </w:r>
          </w:p>
        </w:tc>
        <w:tc>
          <w:tcPr>
            <w:tcW w:w="106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42EADA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018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38A4DC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2.1278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19428B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.2093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1AB84C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8015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1D015F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2032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CA511B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.5975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967078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2.6829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658881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2.775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329FB1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53.22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425398C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00.41</w:t>
            </w:r>
          </w:p>
        </w:tc>
      </w:tr>
      <w:tr w:rsidR="00103ADD" w:rsidRPr="00103ADD" w14:paraId="48D6582B" w14:textId="77777777" w:rsidTr="00103ADD">
        <w:trPr>
          <w:trHeight w:val="300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A0E2531" w14:textId="77777777" w:rsidR="00103ADD" w:rsidRPr="00103ADD" w:rsidRDefault="00103ADD" w:rsidP="00103AD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2014</w:t>
            </w:r>
          </w:p>
        </w:tc>
        <w:tc>
          <w:tcPr>
            <w:tcW w:w="106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B58BB6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019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BDA6D4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2.4165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B5C119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.5849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BDAAC3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8717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4CA3AE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3297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2FFD75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.7084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1B7B00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2.2875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4A6E76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.9568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7C9F4E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66.49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BF81F53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08.57</w:t>
            </w:r>
          </w:p>
        </w:tc>
      </w:tr>
      <w:tr w:rsidR="00103ADD" w:rsidRPr="00103ADD" w14:paraId="7EEEA9EA" w14:textId="77777777" w:rsidTr="00103ADD">
        <w:trPr>
          <w:trHeight w:val="300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201391E" w14:textId="77777777" w:rsidR="00103ADD" w:rsidRPr="00103ADD" w:rsidRDefault="00103ADD" w:rsidP="00103AD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2015</w:t>
            </w:r>
          </w:p>
        </w:tc>
        <w:tc>
          <w:tcPr>
            <w:tcW w:w="106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F92962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019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B58D9C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2.3267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0680ED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.6011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8CC31D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9045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260028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2799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E0E973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.9568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68E8B2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9221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B3E1AF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.951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E5DB81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80.33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522B10A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17.05</w:t>
            </w:r>
          </w:p>
        </w:tc>
      </w:tr>
      <w:tr w:rsidR="00103ADD" w:rsidRPr="00103ADD" w14:paraId="328EC54D" w14:textId="77777777" w:rsidTr="00103ADD">
        <w:trPr>
          <w:trHeight w:val="300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4F97BAF" w14:textId="77777777" w:rsidR="00103ADD" w:rsidRPr="00103ADD" w:rsidRDefault="00103ADD" w:rsidP="00103AD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2016</w:t>
            </w:r>
          </w:p>
        </w:tc>
        <w:tc>
          <w:tcPr>
            <w:tcW w:w="106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0A9DDA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017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566D4B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2.4382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AB9975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.5459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2AF4B9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9908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FB212A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3938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343ECC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.9022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59D960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.0834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F4F35F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2.4339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295686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94.72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3E9271F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25.85</w:t>
            </w:r>
          </w:p>
        </w:tc>
      </w:tr>
      <w:tr w:rsidR="00103ADD" w:rsidRPr="00103ADD" w14:paraId="45A9CA84" w14:textId="77777777" w:rsidTr="00103ADD">
        <w:trPr>
          <w:trHeight w:val="300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A33EA2C" w14:textId="77777777" w:rsidR="00103ADD" w:rsidRPr="00103ADD" w:rsidRDefault="00103ADD" w:rsidP="00103AD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2017</w:t>
            </w:r>
          </w:p>
        </w:tc>
        <w:tc>
          <w:tcPr>
            <w:tcW w:w="106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AB739A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018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7E97B6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2.6959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8F06DE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.6664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07661D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.0727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E53CEE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3467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5F3A7F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2.277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53F147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.1743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5C1427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2.3604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7DCA1A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209.69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2BF0830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34.96</w:t>
            </w:r>
          </w:p>
        </w:tc>
      </w:tr>
      <w:tr w:rsidR="00103ADD" w:rsidRPr="00103ADD" w14:paraId="002E8E9E" w14:textId="77777777" w:rsidTr="00103ADD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DCB02D2" w14:textId="77777777" w:rsidR="00103ADD" w:rsidRPr="00103ADD" w:rsidRDefault="00103ADD" w:rsidP="00103AD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2018</w:t>
            </w:r>
          </w:p>
        </w:tc>
        <w:tc>
          <w:tcPr>
            <w:tcW w:w="1060" w:type="dxa"/>
            <w:tcBorders>
              <w:top w:val="nil"/>
              <w:left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37F61A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018</w:t>
            </w:r>
          </w:p>
        </w:tc>
        <w:tc>
          <w:tcPr>
            <w:tcW w:w="98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E905AE" w14:textId="77777777" w:rsidR="00103ADD" w:rsidRPr="00103ADD" w:rsidRDefault="00103ADD" w:rsidP="00103AD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8BD3ED" w14:textId="77777777" w:rsidR="00103ADD" w:rsidRPr="00103ADD" w:rsidRDefault="00103ADD" w:rsidP="00103AD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4E24A2" w14:textId="77777777" w:rsidR="00103ADD" w:rsidRPr="00103ADD" w:rsidRDefault="00103ADD" w:rsidP="00103AD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E0264D" w14:textId="77777777" w:rsidR="00103ADD" w:rsidRPr="00103ADD" w:rsidRDefault="00103ADD" w:rsidP="00103AD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2A54CF" w14:textId="77777777" w:rsidR="00103ADD" w:rsidRPr="00103ADD" w:rsidRDefault="00103ADD" w:rsidP="00103AD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042DFD" w14:textId="77777777" w:rsidR="00103ADD" w:rsidRPr="00103ADD" w:rsidRDefault="00103ADD" w:rsidP="00103AD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6523DF" w14:textId="77777777" w:rsidR="00103ADD" w:rsidRPr="00103ADD" w:rsidRDefault="00103ADD" w:rsidP="00103ADD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1DD724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225.21</w:t>
            </w:r>
          </w:p>
        </w:tc>
        <w:tc>
          <w:tcPr>
            <w:tcW w:w="9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0D32B3D" w14:textId="77777777" w:rsidR="00103ADD" w:rsidRPr="00103ADD" w:rsidRDefault="00103ADD" w:rsidP="00103ADD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03ADD">
              <w:rPr>
                <w:rFonts w:eastAsia="Times New Roman"/>
                <w:color w:val="000000"/>
                <w:sz w:val="22"/>
                <w:szCs w:val="22"/>
                <w:lang w:val="en-US"/>
              </w:rPr>
              <w:t>144.4</w:t>
            </w:r>
          </w:p>
        </w:tc>
      </w:tr>
    </w:tbl>
    <w:p w14:paraId="0A0F6B65" w14:textId="1521F381" w:rsidR="00103ADD" w:rsidRDefault="00103ADD" w:rsidP="00DF445F">
      <w:pPr>
        <w:jc w:val="center"/>
      </w:pPr>
      <w:r>
        <w:fldChar w:fldCharType="end"/>
      </w:r>
    </w:p>
    <w:p w14:paraId="19358FD3" w14:textId="0A8522D7" w:rsidR="00FB29ED" w:rsidRDefault="00F1426A" w:rsidP="00F1426A">
      <w:pPr>
        <w:jc w:val="center"/>
      </w:pPr>
      <w:r>
        <w:br w:type="page"/>
      </w:r>
      <w:r>
        <w:rPr>
          <w:b/>
          <w:bCs/>
          <w:u w:val="single"/>
        </w:rPr>
        <w:lastRenderedPageBreak/>
        <w:t xml:space="preserve">eTable 2.:  </w:t>
      </w:r>
      <w:r w:rsidR="00206B34">
        <w:rPr>
          <w:b/>
          <w:bCs/>
          <w:u w:val="single"/>
        </w:rPr>
        <w:t>Last Month Cannabis Smoking Patterns – National Level</w:t>
      </w:r>
    </w:p>
    <w:p w14:paraId="30964DF9" w14:textId="113A2852" w:rsidR="00206B34" w:rsidRDefault="00206B34" w:rsidP="00F1426A">
      <w:pPr>
        <w:jc w:val="center"/>
      </w:pPr>
    </w:p>
    <w:p w14:paraId="7F29839D" w14:textId="76AB1638" w:rsidR="00206B34" w:rsidRDefault="00206B34" w:rsidP="00F1426A">
      <w:pPr>
        <w:jc w:val="center"/>
      </w:pPr>
    </w:p>
    <w:tbl>
      <w:tblPr>
        <w:tblW w:w="8880" w:type="dxa"/>
        <w:jc w:val="center"/>
        <w:tblLook w:val="04A0" w:firstRow="1" w:lastRow="0" w:firstColumn="1" w:lastColumn="0" w:noHBand="0" w:noVBand="1"/>
      </w:tblPr>
      <w:tblGrid>
        <w:gridCol w:w="1480"/>
        <w:gridCol w:w="1480"/>
        <w:gridCol w:w="1480"/>
        <w:gridCol w:w="1480"/>
        <w:gridCol w:w="1480"/>
        <w:gridCol w:w="1480"/>
      </w:tblGrid>
      <w:tr w:rsidR="00206B34" w:rsidRPr="00206B34" w14:paraId="304CB518" w14:textId="77777777" w:rsidTr="00206B34">
        <w:trPr>
          <w:trHeight w:val="1095"/>
          <w:jc w:val="center"/>
        </w:trPr>
        <w:tc>
          <w:tcPr>
            <w:tcW w:w="148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656A08F" w14:textId="77777777" w:rsidR="00206B34" w:rsidRPr="00206B34" w:rsidRDefault="00206B34" w:rsidP="00206B34">
            <w:pPr>
              <w:jc w:val="center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Year</w:t>
            </w:r>
          </w:p>
        </w:tc>
        <w:tc>
          <w:tcPr>
            <w:tcW w:w="1480" w:type="dxa"/>
            <w:tcBorders>
              <w:top w:val="single" w:sz="8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5A561C" w14:textId="77777777" w:rsidR="00206B34" w:rsidRPr="00206B34" w:rsidRDefault="00206B34" w:rsidP="00206B34">
            <w:pPr>
              <w:jc w:val="center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Mean Days Cannabis Use</w:t>
            </w:r>
          </w:p>
        </w:tc>
        <w:tc>
          <w:tcPr>
            <w:tcW w:w="1480" w:type="dxa"/>
            <w:tcBorders>
              <w:top w:val="single" w:sz="8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A62093" w14:textId="77777777" w:rsidR="00206B34" w:rsidRPr="00206B34" w:rsidRDefault="00206B34" w:rsidP="00206B34">
            <w:pPr>
              <w:jc w:val="center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% Smoking Trivially - ≤3 Days / Month</w:t>
            </w:r>
          </w:p>
        </w:tc>
        <w:tc>
          <w:tcPr>
            <w:tcW w:w="1480" w:type="dxa"/>
            <w:tcBorders>
              <w:top w:val="single" w:sz="8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3C8E47" w14:textId="77777777" w:rsidR="00206B34" w:rsidRPr="00206B34" w:rsidRDefault="00206B34" w:rsidP="00206B34">
            <w:pPr>
              <w:jc w:val="center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Mean Days Smoked Trivially</w:t>
            </w:r>
          </w:p>
        </w:tc>
        <w:tc>
          <w:tcPr>
            <w:tcW w:w="1480" w:type="dxa"/>
            <w:tcBorders>
              <w:top w:val="single" w:sz="8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2B22B1" w14:textId="77777777" w:rsidR="00206B34" w:rsidRPr="00206B34" w:rsidRDefault="00206B34" w:rsidP="00206B34">
            <w:pPr>
              <w:jc w:val="center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% Smoking Non-Trivially - ≥3 Days / Month</w:t>
            </w:r>
          </w:p>
        </w:tc>
        <w:tc>
          <w:tcPr>
            <w:tcW w:w="1480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FDEC587" w14:textId="77777777" w:rsidR="00206B34" w:rsidRPr="00206B34" w:rsidRDefault="00206B34" w:rsidP="00206B34">
            <w:pPr>
              <w:jc w:val="center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Mean Days Smoked Non-Trivially</w:t>
            </w:r>
          </w:p>
        </w:tc>
      </w:tr>
      <w:tr w:rsidR="00206B34" w:rsidRPr="00206B34" w14:paraId="2324F68A" w14:textId="77777777" w:rsidTr="00206B34">
        <w:trPr>
          <w:trHeight w:val="300"/>
          <w:jc w:val="center"/>
        </w:trPr>
        <w:tc>
          <w:tcPr>
            <w:tcW w:w="148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9CC2686" w14:textId="77777777" w:rsidR="00206B34" w:rsidRPr="00206B34" w:rsidRDefault="00206B34" w:rsidP="00206B34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1480" w:type="dxa"/>
            <w:tcBorders>
              <w:top w:val="single" w:sz="8" w:space="0" w:color="auto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EE9D1F" w14:textId="77777777" w:rsidR="00206B34" w:rsidRPr="00206B34" w:rsidRDefault="00206B34" w:rsidP="00206B34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1480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0EA22E" w14:textId="77777777" w:rsidR="00206B34" w:rsidRPr="00206B34" w:rsidRDefault="00206B34" w:rsidP="00206B34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1480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707231" w14:textId="77777777" w:rsidR="00206B34" w:rsidRPr="00206B34" w:rsidRDefault="00206B34" w:rsidP="00206B34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1480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D96D1B" w14:textId="77777777" w:rsidR="00206B34" w:rsidRPr="00206B34" w:rsidRDefault="00206B34" w:rsidP="00206B34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1480" w:type="dxa"/>
            <w:tcBorders>
              <w:top w:val="single" w:sz="8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83BA48F" w14:textId="77777777" w:rsidR="00206B34" w:rsidRPr="00206B34" w:rsidRDefault="00206B34" w:rsidP="00206B34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</w:tr>
      <w:tr w:rsidR="00206B34" w:rsidRPr="00206B34" w14:paraId="07A5B087" w14:textId="77777777" w:rsidTr="00206B34">
        <w:trPr>
          <w:trHeight w:val="300"/>
          <w:jc w:val="center"/>
        </w:trPr>
        <w:tc>
          <w:tcPr>
            <w:tcW w:w="148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C12D7E2" w14:textId="77777777" w:rsidR="00206B34" w:rsidRPr="00206B34" w:rsidRDefault="00206B34" w:rsidP="00206B34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2002</w:t>
            </w:r>
          </w:p>
        </w:tc>
        <w:tc>
          <w:tcPr>
            <w:tcW w:w="14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F0EB71" w14:textId="77777777" w:rsidR="00206B34" w:rsidRPr="00206B34" w:rsidRDefault="00206B34" w:rsidP="00206B34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53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852EF0" w14:textId="77777777" w:rsidR="00206B34" w:rsidRPr="00206B34" w:rsidRDefault="00206B34" w:rsidP="00206B34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95.30%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665B58" w14:textId="77777777" w:rsidR="00206B34" w:rsidRPr="00206B34" w:rsidRDefault="00206B34" w:rsidP="00206B34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114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CB149D" w14:textId="77777777" w:rsidR="00206B34" w:rsidRPr="00206B34" w:rsidRDefault="00206B34" w:rsidP="00206B34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4.68%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8E2961D" w14:textId="77777777" w:rsidR="00206B34" w:rsidRPr="00206B34" w:rsidRDefault="00206B34" w:rsidP="00206B34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248</w:t>
            </w:r>
          </w:p>
        </w:tc>
      </w:tr>
      <w:tr w:rsidR="00206B34" w:rsidRPr="00206B34" w14:paraId="4C01C6B3" w14:textId="77777777" w:rsidTr="00206B34">
        <w:trPr>
          <w:trHeight w:val="300"/>
          <w:jc w:val="center"/>
        </w:trPr>
        <w:tc>
          <w:tcPr>
            <w:tcW w:w="148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A71E449" w14:textId="77777777" w:rsidR="00206B34" w:rsidRPr="00206B34" w:rsidRDefault="00206B34" w:rsidP="00206B34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2003</w:t>
            </w:r>
          </w:p>
        </w:tc>
        <w:tc>
          <w:tcPr>
            <w:tcW w:w="14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4FBC07" w14:textId="77777777" w:rsidR="00206B34" w:rsidRPr="00206B34" w:rsidRDefault="00206B34" w:rsidP="00206B34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53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ED4DF4" w14:textId="77777777" w:rsidR="00206B34" w:rsidRPr="00206B34" w:rsidRDefault="00206B34" w:rsidP="00206B34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95.40%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D47BC1" w14:textId="77777777" w:rsidR="00206B34" w:rsidRPr="00206B34" w:rsidRDefault="00206B34" w:rsidP="00206B34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124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9C8D74" w14:textId="77777777" w:rsidR="00206B34" w:rsidRPr="00206B34" w:rsidRDefault="00206B34" w:rsidP="00206B34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4.57%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3EB7C07" w14:textId="77777777" w:rsidR="00206B34" w:rsidRPr="00206B34" w:rsidRDefault="00206B34" w:rsidP="00206B34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247</w:t>
            </w:r>
          </w:p>
        </w:tc>
      </w:tr>
      <w:tr w:rsidR="00206B34" w:rsidRPr="00206B34" w14:paraId="2F742E04" w14:textId="77777777" w:rsidTr="00206B34">
        <w:trPr>
          <w:trHeight w:val="300"/>
          <w:jc w:val="center"/>
        </w:trPr>
        <w:tc>
          <w:tcPr>
            <w:tcW w:w="148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B3096AB" w14:textId="77777777" w:rsidR="00206B34" w:rsidRPr="00206B34" w:rsidRDefault="00206B34" w:rsidP="00206B34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2004</w:t>
            </w:r>
          </w:p>
        </w:tc>
        <w:tc>
          <w:tcPr>
            <w:tcW w:w="14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110F91" w14:textId="77777777" w:rsidR="00206B34" w:rsidRPr="00206B34" w:rsidRDefault="00206B34" w:rsidP="00206B34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50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8EE174" w14:textId="77777777" w:rsidR="00206B34" w:rsidRPr="00206B34" w:rsidRDefault="00206B34" w:rsidP="00206B34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95.50%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6BE653" w14:textId="77777777" w:rsidR="00206B34" w:rsidRPr="00206B34" w:rsidRDefault="00206B34" w:rsidP="00206B34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123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6FC70F" w14:textId="77777777" w:rsidR="00206B34" w:rsidRPr="00206B34" w:rsidRDefault="00206B34" w:rsidP="00206B34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4.47%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C345A2C" w14:textId="77777777" w:rsidR="00206B34" w:rsidRPr="00206B34" w:rsidRDefault="00206B34" w:rsidP="00206B34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242</w:t>
            </w:r>
          </w:p>
        </w:tc>
      </w:tr>
      <w:tr w:rsidR="00206B34" w:rsidRPr="00206B34" w14:paraId="256DD890" w14:textId="77777777" w:rsidTr="00206B34">
        <w:trPr>
          <w:trHeight w:val="300"/>
          <w:jc w:val="center"/>
        </w:trPr>
        <w:tc>
          <w:tcPr>
            <w:tcW w:w="148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71615D0" w14:textId="77777777" w:rsidR="00206B34" w:rsidRPr="00206B34" w:rsidRDefault="00206B34" w:rsidP="00206B34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2005</w:t>
            </w:r>
          </w:p>
        </w:tc>
        <w:tc>
          <w:tcPr>
            <w:tcW w:w="14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4F958B" w14:textId="77777777" w:rsidR="00206B34" w:rsidRPr="00206B34" w:rsidRDefault="00206B34" w:rsidP="00206B34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48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28CC31" w14:textId="77777777" w:rsidR="00206B34" w:rsidRPr="00206B34" w:rsidRDefault="00206B34" w:rsidP="00206B34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95.50%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2E2D58" w14:textId="77777777" w:rsidR="00206B34" w:rsidRPr="00206B34" w:rsidRDefault="00206B34" w:rsidP="00206B34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113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8E75FC" w14:textId="77777777" w:rsidR="00206B34" w:rsidRPr="00206B34" w:rsidRDefault="00206B34" w:rsidP="00206B34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4.49%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7514FC4" w14:textId="77777777" w:rsidR="00206B34" w:rsidRPr="00206B34" w:rsidRDefault="00206B34" w:rsidP="00206B34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240</w:t>
            </w:r>
          </w:p>
        </w:tc>
      </w:tr>
      <w:tr w:rsidR="00206B34" w:rsidRPr="00206B34" w14:paraId="58E47D8D" w14:textId="77777777" w:rsidTr="00206B34">
        <w:trPr>
          <w:trHeight w:val="300"/>
          <w:jc w:val="center"/>
        </w:trPr>
        <w:tc>
          <w:tcPr>
            <w:tcW w:w="148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219D54C" w14:textId="77777777" w:rsidR="00206B34" w:rsidRPr="00206B34" w:rsidRDefault="00206B34" w:rsidP="00206B34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2006</w:t>
            </w:r>
          </w:p>
        </w:tc>
        <w:tc>
          <w:tcPr>
            <w:tcW w:w="14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1874F0" w14:textId="77777777" w:rsidR="00206B34" w:rsidRPr="00206B34" w:rsidRDefault="00206B34" w:rsidP="00206B34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51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4AFB1A" w14:textId="77777777" w:rsidR="00206B34" w:rsidRPr="00206B34" w:rsidRDefault="00206B34" w:rsidP="00206B34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95.50%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8FCBBE" w14:textId="77777777" w:rsidR="00206B34" w:rsidRPr="00206B34" w:rsidRDefault="00206B34" w:rsidP="00206B34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121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8813CF" w14:textId="77777777" w:rsidR="00206B34" w:rsidRPr="00206B34" w:rsidRDefault="00206B34" w:rsidP="00206B34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4.46%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66CD998" w14:textId="77777777" w:rsidR="00206B34" w:rsidRPr="00206B34" w:rsidRDefault="00206B34" w:rsidP="00206B34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244</w:t>
            </w:r>
          </w:p>
        </w:tc>
      </w:tr>
      <w:tr w:rsidR="00206B34" w:rsidRPr="00206B34" w14:paraId="65BC09F2" w14:textId="77777777" w:rsidTr="00206B34">
        <w:trPr>
          <w:trHeight w:val="300"/>
          <w:jc w:val="center"/>
        </w:trPr>
        <w:tc>
          <w:tcPr>
            <w:tcW w:w="148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0B16230" w14:textId="77777777" w:rsidR="00206B34" w:rsidRPr="00206B34" w:rsidRDefault="00206B34" w:rsidP="00206B34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2007</w:t>
            </w:r>
          </w:p>
        </w:tc>
        <w:tc>
          <w:tcPr>
            <w:tcW w:w="14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10AEB8" w14:textId="77777777" w:rsidR="00206B34" w:rsidRPr="00206B34" w:rsidRDefault="00206B34" w:rsidP="00206B34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45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0B962B" w14:textId="77777777" w:rsidR="00206B34" w:rsidRPr="00206B34" w:rsidRDefault="00206B34" w:rsidP="00206B34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95.80%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8CDAD7" w14:textId="77777777" w:rsidR="00206B34" w:rsidRPr="00206B34" w:rsidRDefault="00206B34" w:rsidP="00206B34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119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B46789" w14:textId="77777777" w:rsidR="00206B34" w:rsidRPr="00206B34" w:rsidRDefault="00206B34" w:rsidP="00206B34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4.25%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7F4CF28" w14:textId="77777777" w:rsidR="00206B34" w:rsidRPr="00206B34" w:rsidRDefault="00206B34" w:rsidP="00206B34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233</w:t>
            </w:r>
          </w:p>
        </w:tc>
      </w:tr>
      <w:tr w:rsidR="00206B34" w:rsidRPr="00206B34" w14:paraId="1B774666" w14:textId="77777777" w:rsidTr="00206B34">
        <w:trPr>
          <w:trHeight w:val="300"/>
          <w:jc w:val="center"/>
        </w:trPr>
        <w:tc>
          <w:tcPr>
            <w:tcW w:w="148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9D66FA3" w14:textId="77777777" w:rsidR="00206B34" w:rsidRPr="00206B34" w:rsidRDefault="00206B34" w:rsidP="00206B34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2008</w:t>
            </w:r>
          </w:p>
        </w:tc>
        <w:tc>
          <w:tcPr>
            <w:tcW w:w="14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85C18B" w14:textId="77777777" w:rsidR="00206B34" w:rsidRPr="00206B34" w:rsidRDefault="00206B34" w:rsidP="00206B34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57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5EB8C1" w14:textId="77777777" w:rsidR="00206B34" w:rsidRPr="00206B34" w:rsidRDefault="00206B34" w:rsidP="00206B34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95.50%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E293FC" w14:textId="77777777" w:rsidR="00206B34" w:rsidRPr="00206B34" w:rsidRDefault="00206B34" w:rsidP="00206B34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119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541C82" w14:textId="77777777" w:rsidR="00206B34" w:rsidRPr="00206B34" w:rsidRDefault="00206B34" w:rsidP="00206B34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4.55%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4D6B1FE" w14:textId="77777777" w:rsidR="00206B34" w:rsidRPr="00206B34" w:rsidRDefault="00206B34" w:rsidP="00206B34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254</w:t>
            </w:r>
          </w:p>
        </w:tc>
      </w:tr>
      <w:tr w:rsidR="00206B34" w:rsidRPr="00206B34" w14:paraId="5700BBDC" w14:textId="77777777" w:rsidTr="00206B34">
        <w:trPr>
          <w:trHeight w:val="300"/>
          <w:jc w:val="center"/>
        </w:trPr>
        <w:tc>
          <w:tcPr>
            <w:tcW w:w="148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9D48AD3" w14:textId="77777777" w:rsidR="00206B34" w:rsidRPr="00206B34" w:rsidRDefault="00206B34" w:rsidP="00206B34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2009</w:t>
            </w:r>
          </w:p>
        </w:tc>
        <w:tc>
          <w:tcPr>
            <w:tcW w:w="14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DE9D56" w14:textId="77777777" w:rsidR="00206B34" w:rsidRPr="00206B34" w:rsidRDefault="00206B34" w:rsidP="00206B34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74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46E087" w14:textId="77777777" w:rsidR="00206B34" w:rsidRPr="00206B34" w:rsidRDefault="00206B34" w:rsidP="00206B34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94.90%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2097A5" w14:textId="77777777" w:rsidR="00206B34" w:rsidRPr="00206B34" w:rsidRDefault="00206B34" w:rsidP="00206B34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120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6697D7" w14:textId="77777777" w:rsidR="00206B34" w:rsidRPr="00206B34" w:rsidRDefault="00206B34" w:rsidP="00206B34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5.10%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9DBF989" w14:textId="77777777" w:rsidR="00206B34" w:rsidRPr="00206B34" w:rsidRDefault="00206B34" w:rsidP="00206B34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282</w:t>
            </w:r>
          </w:p>
        </w:tc>
      </w:tr>
      <w:tr w:rsidR="00206B34" w:rsidRPr="00206B34" w14:paraId="5C5FD228" w14:textId="77777777" w:rsidTr="00206B34">
        <w:trPr>
          <w:trHeight w:val="300"/>
          <w:jc w:val="center"/>
        </w:trPr>
        <w:tc>
          <w:tcPr>
            <w:tcW w:w="148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233BE83" w14:textId="77777777" w:rsidR="00206B34" w:rsidRPr="00206B34" w:rsidRDefault="00206B34" w:rsidP="00206B34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2010</w:t>
            </w:r>
          </w:p>
        </w:tc>
        <w:tc>
          <w:tcPr>
            <w:tcW w:w="14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208E65" w14:textId="77777777" w:rsidR="00206B34" w:rsidRPr="00206B34" w:rsidRDefault="00206B34" w:rsidP="00206B34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89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037442" w14:textId="77777777" w:rsidR="00206B34" w:rsidRPr="00206B34" w:rsidRDefault="00206B34" w:rsidP="00206B34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94.60%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8FF154" w14:textId="77777777" w:rsidR="00206B34" w:rsidRPr="00206B34" w:rsidRDefault="00206B34" w:rsidP="00206B34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123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29E5D5" w14:textId="77777777" w:rsidR="00206B34" w:rsidRPr="00206B34" w:rsidRDefault="00206B34" w:rsidP="00206B34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5.36%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462C658" w14:textId="77777777" w:rsidR="00206B34" w:rsidRPr="00206B34" w:rsidRDefault="00206B34" w:rsidP="00206B34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307</w:t>
            </w:r>
          </w:p>
        </w:tc>
      </w:tr>
      <w:tr w:rsidR="00206B34" w:rsidRPr="00206B34" w14:paraId="5F505339" w14:textId="77777777" w:rsidTr="00206B34">
        <w:trPr>
          <w:trHeight w:val="300"/>
          <w:jc w:val="center"/>
        </w:trPr>
        <w:tc>
          <w:tcPr>
            <w:tcW w:w="148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30E22DB" w14:textId="77777777" w:rsidR="00206B34" w:rsidRPr="00206B34" w:rsidRDefault="00206B34" w:rsidP="00206B34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2011</w:t>
            </w:r>
          </w:p>
        </w:tc>
        <w:tc>
          <w:tcPr>
            <w:tcW w:w="14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5C174F" w14:textId="77777777" w:rsidR="00206B34" w:rsidRPr="00206B34" w:rsidRDefault="00206B34" w:rsidP="00206B34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86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F6ECD1" w14:textId="77777777" w:rsidR="00206B34" w:rsidRPr="00206B34" w:rsidRDefault="00206B34" w:rsidP="00206B34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94.70%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E7F3D4" w14:textId="77777777" w:rsidR="00206B34" w:rsidRPr="00206B34" w:rsidRDefault="00206B34" w:rsidP="00206B34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131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81E70D" w14:textId="77777777" w:rsidR="00206B34" w:rsidRPr="00206B34" w:rsidRDefault="00206B34" w:rsidP="00206B34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5.30%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189D229" w14:textId="77777777" w:rsidR="00206B34" w:rsidRPr="00206B34" w:rsidRDefault="00206B34" w:rsidP="00206B34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301</w:t>
            </w:r>
          </w:p>
        </w:tc>
      </w:tr>
      <w:tr w:rsidR="00206B34" w:rsidRPr="00206B34" w14:paraId="66D403D2" w14:textId="77777777" w:rsidTr="00206B34">
        <w:trPr>
          <w:trHeight w:val="300"/>
          <w:jc w:val="center"/>
        </w:trPr>
        <w:tc>
          <w:tcPr>
            <w:tcW w:w="148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79593DD" w14:textId="77777777" w:rsidR="00206B34" w:rsidRPr="00206B34" w:rsidRDefault="00206B34" w:rsidP="00206B34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2012</w:t>
            </w:r>
          </w:p>
        </w:tc>
        <w:tc>
          <w:tcPr>
            <w:tcW w:w="14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565D2D" w14:textId="77777777" w:rsidR="00206B34" w:rsidRPr="00206B34" w:rsidRDefault="00206B34" w:rsidP="00206B34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202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4163A8" w14:textId="77777777" w:rsidR="00206B34" w:rsidRPr="00206B34" w:rsidRDefault="00206B34" w:rsidP="00206B34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94.30%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991BD7" w14:textId="77777777" w:rsidR="00206B34" w:rsidRPr="00206B34" w:rsidRDefault="00206B34" w:rsidP="00206B34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123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CDF207" w14:textId="77777777" w:rsidR="00206B34" w:rsidRPr="00206B34" w:rsidRDefault="00206B34" w:rsidP="00206B34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5.69%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ECAD82D" w14:textId="77777777" w:rsidR="00206B34" w:rsidRPr="00206B34" w:rsidRDefault="00206B34" w:rsidP="00206B34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328</w:t>
            </w:r>
          </w:p>
        </w:tc>
      </w:tr>
      <w:tr w:rsidR="00206B34" w:rsidRPr="00206B34" w14:paraId="7DC6B0CF" w14:textId="77777777" w:rsidTr="00206B34">
        <w:trPr>
          <w:trHeight w:val="300"/>
          <w:jc w:val="center"/>
        </w:trPr>
        <w:tc>
          <w:tcPr>
            <w:tcW w:w="148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EA38872" w14:textId="77777777" w:rsidR="00206B34" w:rsidRPr="00206B34" w:rsidRDefault="00206B34" w:rsidP="00206B34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2013</w:t>
            </w:r>
          </w:p>
        </w:tc>
        <w:tc>
          <w:tcPr>
            <w:tcW w:w="14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B6729B" w14:textId="77777777" w:rsidR="00206B34" w:rsidRPr="00206B34" w:rsidRDefault="00206B34" w:rsidP="00206B34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209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575B14" w14:textId="77777777" w:rsidR="00206B34" w:rsidRPr="00206B34" w:rsidRDefault="00206B34" w:rsidP="00206B34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94.20%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4E0600" w14:textId="77777777" w:rsidR="00206B34" w:rsidRPr="00206B34" w:rsidRDefault="00206B34" w:rsidP="00206B34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134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491207" w14:textId="77777777" w:rsidR="00206B34" w:rsidRPr="00206B34" w:rsidRDefault="00206B34" w:rsidP="00206B34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5.81%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8458330" w14:textId="77777777" w:rsidR="00206B34" w:rsidRPr="00206B34" w:rsidRDefault="00206B34" w:rsidP="00206B34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339</w:t>
            </w:r>
          </w:p>
        </w:tc>
      </w:tr>
      <w:tr w:rsidR="00206B34" w:rsidRPr="00206B34" w14:paraId="5BB07150" w14:textId="77777777" w:rsidTr="00206B34">
        <w:trPr>
          <w:trHeight w:val="300"/>
          <w:jc w:val="center"/>
        </w:trPr>
        <w:tc>
          <w:tcPr>
            <w:tcW w:w="148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A79F660" w14:textId="77777777" w:rsidR="00206B34" w:rsidRPr="00206B34" w:rsidRDefault="00206B34" w:rsidP="00206B34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2014</w:t>
            </w:r>
          </w:p>
        </w:tc>
        <w:tc>
          <w:tcPr>
            <w:tcW w:w="14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EDA069" w14:textId="77777777" w:rsidR="00206B34" w:rsidRPr="00206B34" w:rsidRDefault="00206B34" w:rsidP="00206B34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237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2FA654" w14:textId="77777777" w:rsidR="00206B34" w:rsidRPr="00206B34" w:rsidRDefault="00206B34" w:rsidP="00206B34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93.40%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0C913F" w14:textId="77777777" w:rsidR="00206B34" w:rsidRPr="00206B34" w:rsidRDefault="00206B34" w:rsidP="00206B34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143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2D0895" w14:textId="77777777" w:rsidR="00206B34" w:rsidRPr="00206B34" w:rsidRDefault="00206B34" w:rsidP="00206B34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6.60%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0AF2F26" w14:textId="77777777" w:rsidR="00206B34" w:rsidRPr="00206B34" w:rsidRDefault="00206B34" w:rsidP="00206B34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386</w:t>
            </w:r>
          </w:p>
        </w:tc>
      </w:tr>
      <w:tr w:rsidR="00206B34" w:rsidRPr="00206B34" w14:paraId="00F46E27" w14:textId="77777777" w:rsidTr="00206B34">
        <w:trPr>
          <w:trHeight w:val="300"/>
          <w:jc w:val="center"/>
        </w:trPr>
        <w:tc>
          <w:tcPr>
            <w:tcW w:w="148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AF7DFDC" w14:textId="77777777" w:rsidR="00206B34" w:rsidRPr="00206B34" w:rsidRDefault="00206B34" w:rsidP="00206B34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2015</w:t>
            </w:r>
          </w:p>
        </w:tc>
        <w:tc>
          <w:tcPr>
            <w:tcW w:w="14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53B90A" w14:textId="77777777" w:rsidR="00206B34" w:rsidRPr="00206B34" w:rsidRDefault="00206B34" w:rsidP="00206B34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230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EE7E5D" w14:textId="77777777" w:rsidR="00206B34" w:rsidRPr="00206B34" w:rsidRDefault="00206B34" w:rsidP="00206B34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93.60%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72856F" w14:textId="77777777" w:rsidR="00206B34" w:rsidRPr="00206B34" w:rsidRDefault="00206B34" w:rsidP="00206B34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142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75D063" w14:textId="77777777" w:rsidR="00206B34" w:rsidRPr="00206B34" w:rsidRDefault="00206B34" w:rsidP="00206B34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6.44%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EC8305F" w14:textId="77777777" w:rsidR="00206B34" w:rsidRPr="00206B34" w:rsidRDefault="00206B34" w:rsidP="00206B34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374</w:t>
            </w:r>
          </w:p>
        </w:tc>
      </w:tr>
      <w:tr w:rsidR="00206B34" w:rsidRPr="00206B34" w14:paraId="4267227D" w14:textId="77777777" w:rsidTr="00206B34">
        <w:trPr>
          <w:trHeight w:val="300"/>
          <w:jc w:val="center"/>
        </w:trPr>
        <w:tc>
          <w:tcPr>
            <w:tcW w:w="148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C328624" w14:textId="77777777" w:rsidR="00206B34" w:rsidRPr="00206B34" w:rsidRDefault="00206B34" w:rsidP="00206B34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2016</w:t>
            </w:r>
          </w:p>
        </w:tc>
        <w:tc>
          <w:tcPr>
            <w:tcW w:w="14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50E0DA" w14:textId="77777777" w:rsidR="00206B34" w:rsidRPr="00206B34" w:rsidRDefault="00206B34" w:rsidP="00206B34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242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CF0554" w14:textId="77777777" w:rsidR="00206B34" w:rsidRPr="00206B34" w:rsidRDefault="00206B34" w:rsidP="00206B34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93.20%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0C445A" w14:textId="77777777" w:rsidR="00206B34" w:rsidRPr="00206B34" w:rsidRDefault="00206B34" w:rsidP="00206B34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151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A70C90" w14:textId="77777777" w:rsidR="00206B34" w:rsidRPr="00206B34" w:rsidRDefault="00206B34" w:rsidP="00206B34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6.78%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F9997F2" w14:textId="77777777" w:rsidR="00206B34" w:rsidRPr="00206B34" w:rsidRDefault="00206B34" w:rsidP="00206B34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393</w:t>
            </w:r>
          </w:p>
        </w:tc>
      </w:tr>
      <w:tr w:rsidR="00206B34" w:rsidRPr="00206B34" w14:paraId="2DC16268" w14:textId="77777777" w:rsidTr="00206B34">
        <w:trPr>
          <w:trHeight w:val="315"/>
          <w:jc w:val="center"/>
        </w:trPr>
        <w:tc>
          <w:tcPr>
            <w:tcW w:w="1480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9A2EDC1" w14:textId="77777777" w:rsidR="00206B34" w:rsidRPr="00206B34" w:rsidRDefault="00206B34" w:rsidP="00206B34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2017</w:t>
            </w:r>
          </w:p>
        </w:tc>
        <w:tc>
          <w:tcPr>
            <w:tcW w:w="1480" w:type="dxa"/>
            <w:tcBorders>
              <w:top w:val="nil"/>
              <w:left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87BE82" w14:textId="77777777" w:rsidR="00206B34" w:rsidRPr="00206B34" w:rsidRDefault="00206B34" w:rsidP="00206B34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264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A4604F" w14:textId="77777777" w:rsidR="00206B34" w:rsidRPr="00206B34" w:rsidRDefault="00206B34" w:rsidP="00206B34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92.60%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0FA3CC" w14:textId="77777777" w:rsidR="00206B34" w:rsidRPr="00206B34" w:rsidRDefault="00206B34" w:rsidP="00206B34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159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0B8E92" w14:textId="77777777" w:rsidR="00206B34" w:rsidRPr="00206B34" w:rsidRDefault="00206B34" w:rsidP="00206B34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7.35%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6693921" w14:textId="77777777" w:rsidR="00206B34" w:rsidRPr="00206B34" w:rsidRDefault="00206B34" w:rsidP="00206B34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206B34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430</w:t>
            </w:r>
          </w:p>
        </w:tc>
      </w:tr>
    </w:tbl>
    <w:p w14:paraId="1C8049AC" w14:textId="544F1704" w:rsidR="00206B34" w:rsidRDefault="00206B34" w:rsidP="00F1426A">
      <w:pPr>
        <w:jc w:val="center"/>
      </w:pPr>
    </w:p>
    <w:p w14:paraId="7932D854" w14:textId="2EA21397" w:rsidR="004E3790" w:rsidRDefault="004E3790">
      <w:r>
        <w:br w:type="page"/>
      </w:r>
    </w:p>
    <w:p w14:paraId="2739B245" w14:textId="17E699A3" w:rsidR="004E3790" w:rsidRDefault="004E3790" w:rsidP="004E3790">
      <w:pPr>
        <w:jc w:val="center"/>
      </w:pPr>
      <w:r>
        <w:rPr>
          <w:b/>
          <w:bCs/>
          <w:u w:val="single"/>
        </w:rPr>
        <w:lastRenderedPageBreak/>
        <w:t>eTable 3.:  Autism Rate by Ethnicity, Interactive Time-Dependent Model</w:t>
      </w:r>
    </w:p>
    <w:p w14:paraId="6B78C240" w14:textId="77777777" w:rsidR="004E3790" w:rsidRDefault="004E3790" w:rsidP="004E3790">
      <w:pPr>
        <w:jc w:val="center"/>
      </w:pPr>
    </w:p>
    <w:p w14:paraId="1AD6521D" w14:textId="45564212" w:rsidR="004E3790" w:rsidRDefault="004E3790" w:rsidP="00F1426A">
      <w:pPr>
        <w:jc w:val="center"/>
      </w:pPr>
    </w:p>
    <w:p w14:paraId="0A9871E5" w14:textId="1E72C606" w:rsidR="00151AD0" w:rsidRDefault="00151AD0" w:rsidP="00F1426A">
      <w:pPr>
        <w:jc w:val="center"/>
      </w:pPr>
      <w:r>
        <w:fldChar w:fldCharType="begin"/>
      </w:r>
      <w:r>
        <w:instrText xml:space="preserve"> LINK </w:instrText>
      </w:r>
      <w:r w:rsidR="00BB1A10">
        <w:instrText xml:space="preserve">Excel.Sheet.12 "D:\\1ASReece\\Research\\2020 Res\\Autism\\Autism Op Exp 6.xlsx" "ST3 Cannabis ~ Race!R26C12:R41C19" </w:instrText>
      </w:r>
      <w:r>
        <w:instrText xml:space="preserve">\a \f 4 \h </w:instrText>
      </w:r>
      <w:r>
        <w:fldChar w:fldCharType="separate"/>
      </w:r>
    </w:p>
    <w:tbl>
      <w:tblPr>
        <w:tblW w:w="11580" w:type="dxa"/>
        <w:jc w:val="center"/>
        <w:tblLook w:val="04A0" w:firstRow="1" w:lastRow="0" w:firstColumn="1" w:lastColumn="0" w:noHBand="0" w:noVBand="1"/>
      </w:tblPr>
      <w:tblGrid>
        <w:gridCol w:w="4120"/>
        <w:gridCol w:w="1105"/>
        <w:gridCol w:w="1265"/>
        <w:gridCol w:w="1030"/>
        <w:gridCol w:w="1406"/>
        <w:gridCol w:w="766"/>
        <w:gridCol w:w="766"/>
        <w:gridCol w:w="1122"/>
      </w:tblGrid>
      <w:tr w:rsidR="00151AD0" w:rsidRPr="00151AD0" w14:paraId="089793F1" w14:textId="77777777" w:rsidTr="00151AD0">
        <w:trPr>
          <w:trHeight w:val="315"/>
          <w:jc w:val="center"/>
        </w:trPr>
        <w:tc>
          <w:tcPr>
            <w:tcW w:w="4120" w:type="dxa"/>
            <w:vMerge w:val="restart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518EAF5" w14:textId="350E8F33" w:rsidR="00151AD0" w:rsidRPr="00151AD0" w:rsidRDefault="00151AD0" w:rsidP="00151AD0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151AD0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>Parameter</w:t>
            </w:r>
          </w:p>
        </w:tc>
        <w:tc>
          <w:tcPr>
            <w:tcW w:w="3400" w:type="dxa"/>
            <w:gridSpan w:val="3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17FA98B1" w14:textId="77777777" w:rsidR="00151AD0" w:rsidRPr="00151AD0" w:rsidRDefault="00151AD0" w:rsidP="00151AD0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151AD0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>Parameter</w:t>
            </w:r>
          </w:p>
        </w:tc>
        <w:tc>
          <w:tcPr>
            <w:tcW w:w="4060" w:type="dxa"/>
            <w:gridSpan w:val="4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03C0700F" w14:textId="77777777" w:rsidR="00151AD0" w:rsidRPr="00151AD0" w:rsidRDefault="00151AD0" w:rsidP="00151AD0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151AD0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>Model Parameters</w:t>
            </w:r>
          </w:p>
        </w:tc>
      </w:tr>
      <w:tr w:rsidR="00151AD0" w:rsidRPr="00151AD0" w14:paraId="5C1CDB51" w14:textId="77777777" w:rsidTr="00151AD0">
        <w:trPr>
          <w:trHeight w:val="315"/>
          <w:jc w:val="center"/>
        </w:trPr>
        <w:tc>
          <w:tcPr>
            <w:tcW w:w="4120" w:type="dxa"/>
            <w:vMerge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vAlign w:val="center"/>
            <w:hideMark/>
          </w:tcPr>
          <w:p w14:paraId="3A1349A3" w14:textId="77777777" w:rsidR="00151AD0" w:rsidRPr="00151AD0" w:rsidRDefault="00151AD0" w:rsidP="00151AD0">
            <w:pPr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FCB7D4" w14:textId="77777777" w:rsidR="00151AD0" w:rsidRPr="00151AD0" w:rsidRDefault="00151AD0" w:rsidP="00151AD0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151AD0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>Estimate</w:t>
            </w:r>
          </w:p>
        </w:tc>
        <w:tc>
          <w:tcPr>
            <w:tcW w:w="126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24E9AD" w14:textId="77777777" w:rsidR="00151AD0" w:rsidRPr="00151AD0" w:rsidRDefault="00151AD0" w:rsidP="00151AD0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151AD0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>95% C.I.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256B64" w14:textId="77777777" w:rsidR="00151AD0" w:rsidRPr="00151AD0" w:rsidRDefault="00151AD0" w:rsidP="00151AD0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151AD0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>Pr(&gt;|t|)</w:t>
            </w:r>
          </w:p>
        </w:tc>
        <w:tc>
          <w:tcPr>
            <w:tcW w:w="1406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959121" w14:textId="77777777" w:rsidR="00151AD0" w:rsidRPr="00151AD0" w:rsidRDefault="00151AD0" w:rsidP="00151AD0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151AD0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>R-Squared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ED6280" w14:textId="77777777" w:rsidR="00151AD0" w:rsidRPr="00151AD0" w:rsidRDefault="00151AD0" w:rsidP="00151AD0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151AD0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>F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E8953B" w14:textId="77777777" w:rsidR="00151AD0" w:rsidRPr="00151AD0" w:rsidRDefault="00151AD0" w:rsidP="00151AD0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151AD0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>dF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5B1ABEA" w14:textId="77777777" w:rsidR="00151AD0" w:rsidRPr="00151AD0" w:rsidRDefault="00151AD0" w:rsidP="00151AD0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151AD0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>P</w:t>
            </w:r>
          </w:p>
        </w:tc>
      </w:tr>
      <w:tr w:rsidR="00151AD0" w:rsidRPr="00151AD0" w14:paraId="0D5548AF" w14:textId="77777777" w:rsidTr="00151AD0">
        <w:trPr>
          <w:trHeight w:val="300"/>
          <w:jc w:val="center"/>
        </w:trPr>
        <w:tc>
          <w:tcPr>
            <w:tcW w:w="4120" w:type="dxa"/>
            <w:tcBorders>
              <w:top w:val="single" w:sz="8" w:space="0" w:color="auto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A168BD0" w14:textId="77777777" w:rsidR="00151AD0" w:rsidRPr="00151AD0" w:rsidRDefault="00151AD0" w:rsidP="00151AD0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151AD0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105" w:type="dxa"/>
            <w:tcBorders>
              <w:top w:val="single" w:sz="8" w:space="0" w:color="auto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FE9F27" w14:textId="77777777" w:rsidR="00151AD0" w:rsidRPr="00151AD0" w:rsidRDefault="00151AD0" w:rsidP="00151AD0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151AD0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265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2C66EC" w14:textId="77777777" w:rsidR="00151AD0" w:rsidRPr="00151AD0" w:rsidRDefault="00151AD0" w:rsidP="00151AD0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151AD0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030" w:type="dxa"/>
            <w:tcBorders>
              <w:top w:val="single" w:sz="8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E7537B6" w14:textId="77777777" w:rsidR="00151AD0" w:rsidRPr="00151AD0" w:rsidRDefault="00151AD0" w:rsidP="00151AD0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151AD0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406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E72200" w14:textId="77777777" w:rsidR="00151AD0" w:rsidRPr="00151AD0" w:rsidRDefault="00151AD0" w:rsidP="00151AD0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151AD0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766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102E98" w14:textId="77777777" w:rsidR="00151AD0" w:rsidRPr="00151AD0" w:rsidRDefault="00151AD0" w:rsidP="00151AD0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151AD0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766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D859D4" w14:textId="77777777" w:rsidR="00151AD0" w:rsidRPr="00151AD0" w:rsidRDefault="00151AD0" w:rsidP="00151AD0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151AD0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122" w:type="dxa"/>
            <w:tcBorders>
              <w:top w:val="single" w:sz="8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4FB0756" w14:textId="77777777" w:rsidR="00151AD0" w:rsidRPr="00151AD0" w:rsidRDefault="00151AD0" w:rsidP="00151AD0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151AD0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</w:tr>
      <w:tr w:rsidR="00151AD0" w:rsidRPr="00151AD0" w14:paraId="365ACCA0" w14:textId="77777777" w:rsidTr="00151AD0">
        <w:trPr>
          <w:trHeight w:val="300"/>
          <w:jc w:val="center"/>
        </w:trPr>
        <w:tc>
          <w:tcPr>
            <w:tcW w:w="412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BD21E45" w14:textId="77777777" w:rsidR="00151AD0" w:rsidRPr="00151AD0" w:rsidRDefault="00151AD0" w:rsidP="00151AD0">
            <w:pPr>
              <w:rPr>
                <w:rFonts w:eastAsia="Times New Roman"/>
                <w:b/>
                <w:bCs/>
                <w:i/>
                <w:iCs/>
                <w:color w:val="0000FF"/>
                <w:sz w:val="20"/>
                <w:szCs w:val="20"/>
                <w:lang w:val="en-US"/>
              </w:rPr>
            </w:pPr>
            <w:r w:rsidRPr="00151AD0">
              <w:rPr>
                <w:rFonts w:eastAsia="Times New Roman"/>
                <w:b/>
                <w:bCs/>
                <w:i/>
                <w:iCs/>
                <w:color w:val="0000FF"/>
                <w:sz w:val="20"/>
                <w:szCs w:val="20"/>
                <w:lang w:val="en-US"/>
              </w:rPr>
              <w:t>lm(log(Rate)~poly(Year,degree=2)*Race</w:t>
            </w:r>
          </w:p>
        </w:tc>
        <w:tc>
          <w:tcPr>
            <w:tcW w:w="1105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DFF57C" w14:textId="77777777" w:rsidR="00151AD0" w:rsidRPr="00151AD0" w:rsidRDefault="00151AD0" w:rsidP="00151AD0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151AD0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2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D98DA2" w14:textId="77777777" w:rsidR="00151AD0" w:rsidRPr="00151AD0" w:rsidRDefault="00151AD0" w:rsidP="00151AD0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151AD0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D1B55CC" w14:textId="77777777" w:rsidR="00151AD0" w:rsidRPr="00151AD0" w:rsidRDefault="00151AD0" w:rsidP="00151AD0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151AD0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B733B2" w14:textId="77777777" w:rsidR="00151AD0" w:rsidRPr="00151AD0" w:rsidRDefault="00151AD0" w:rsidP="00151AD0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151AD0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7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472388" w14:textId="77777777" w:rsidR="00151AD0" w:rsidRPr="00151AD0" w:rsidRDefault="00151AD0" w:rsidP="00151AD0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151AD0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7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2AF998" w14:textId="77777777" w:rsidR="00151AD0" w:rsidRPr="00151AD0" w:rsidRDefault="00151AD0" w:rsidP="00151AD0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151AD0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12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2B5DFE3" w14:textId="77777777" w:rsidR="00151AD0" w:rsidRPr="00151AD0" w:rsidRDefault="00151AD0" w:rsidP="00151AD0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151AD0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</w:tr>
      <w:tr w:rsidR="00151AD0" w:rsidRPr="00151AD0" w14:paraId="38E4C07E" w14:textId="77777777" w:rsidTr="00151AD0">
        <w:trPr>
          <w:trHeight w:val="300"/>
          <w:jc w:val="center"/>
        </w:trPr>
        <w:tc>
          <w:tcPr>
            <w:tcW w:w="412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468F9B4" w14:textId="77777777" w:rsidR="00151AD0" w:rsidRPr="00151AD0" w:rsidRDefault="00151AD0" w:rsidP="00151AD0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151AD0">
              <w:rPr>
                <w:rFonts w:eastAsia="Times New Roman"/>
                <w:sz w:val="20"/>
                <w:szCs w:val="20"/>
                <w:lang w:val="en-US"/>
              </w:rPr>
              <w:t>American Indian / Alaksan Native</w:t>
            </w:r>
          </w:p>
        </w:tc>
        <w:tc>
          <w:tcPr>
            <w:tcW w:w="1105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405797" w14:textId="77777777" w:rsidR="00151AD0" w:rsidRPr="00151AD0" w:rsidRDefault="00151AD0" w:rsidP="00151AD0">
            <w:pPr>
              <w:jc w:val="right"/>
              <w:rPr>
                <w:rFonts w:eastAsia="Times New Roman"/>
                <w:sz w:val="22"/>
                <w:szCs w:val="22"/>
                <w:lang w:val="en-US"/>
              </w:rPr>
            </w:pPr>
            <w:r w:rsidRPr="00151AD0">
              <w:rPr>
                <w:rFonts w:eastAsia="Times New Roman"/>
                <w:sz w:val="22"/>
                <w:szCs w:val="22"/>
                <w:lang w:val="en-US"/>
              </w:rPr>
              <w:t>1.22</w:t>
            </w:r>
          </w:p>
        </w:tc>
        <w:tc>
          <w:tcPr>
            <w:tcW w:w="12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6D1697" w14:textId="28416654" w:rsidR="00151AD0" w:rsidRPr="00151AD0" w:rsidRDefault="00151AD0" w:rsidP="00151AD0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151AD0">
              <w:rPr>
                <w:rFonts w:eastAsia="Times New Roman"/>
                <w:color w:val="000000"/>
                <w:sz w:val="18"/>
                <w:szCs w:val="18"/>
                <w:lang w:val="en-US"/>
              </w:rPr>
              <w:t>(1</w:t>
            </w:r>
            <w:r w:rsidR="001A4430">
              <w:rPr>
                <w:rFonts w:eastAsia="Times New Roman"/>
                <w:color w:val="000000"/>
                <w:sz w:val="18"/>
                <w:szCs w:val="18"/>
                <w:lang w:val="en-US"/>
              </w:rPr>
              <w:t>.00</w:t>
            </w:r>
            <w:r w:rsidRPr="00151AD0">
              <w:rPr>
                <w:rFonts w:eastAsia="Times New Roman"/>
                <w:color w:val="000000"/>
                <w:sz w:val="18"/>
                <w:szCs w:val="18"/>
                <w:lang w:val="en-US"/>
              </w:rPr>
              <w:t>-1.44)</w:t>
            </w:r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1089DCA" w14:textId="77777777" w:rsidR="00151AD0" w:rsidRPr="00151AD0" w:rsidRDefault="00151AD0" w:rsidP="00151AD0">
            <w:pPr>
              <w:jc w:val="right"/>
              <w:rPr>
                <w:rFonts w:eastAsia="Times New Roman"/>
                <w:sz w:val="22"/>
                <w:szCs w:val="22"/>
                <w:lang w:val="en-US"/>
              </w:rPr>
            </w:pPr>
            <w:r w:rsidRPr="00151AD0">
              <w:rPr>
                <w:rFonts w:eastAsia="Times New Roman"/>
                <w:sz w:val="22"/>
                <w:szCs w:val="22"/>
                <w:lang w:val="en-US"/>
              </w:rPr>
              <w:t>&lt; 2e-16</w:t>
            </w:r>
          </w:p>
        </w:tc>
        <w:tc>
          <w:tcPr>
            <w:tcW w:w="1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99F678" w14:textId="77777777" w:rsidR="00151AD0" w:rsidRPr="00151AD0" w:rsidRDefault="00151AD0" w:rsidP="00151AD0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51AD0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812</w:t>
            </w:r>
          </w:p>
        </w:tc>
        <w:tc>
          <w:tcPr>
            <w:tcW w:w="7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913A41" w14:textId="77777777" w:rsidR="00151AD0" w:rsidRPr="00151AD0" w:rsidRDefault="00151AD0" w:rsidP="00151AD0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51AD0">
              <w:rPr>
                <w:rFonts w:eastAsia="Times New Roman"/>
                <w:color w:val="000000"/>
                <w:sz w:val="22"/>
                <w:szCs w:val="22"/>
                <w:lang w:val="en-US"/>
              </w:rPr>
              <w:t>23.44</w:t>
            </w:r>
          </w:p>
        </w:tc>
        <w:tc>
          <w:tcPr>
            <w:tcW w:w="7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749AB2" w14:textId="77777777" w:rsidR="00151AD0" w:rsidRPr="00151AD0" w:rsidRDefault="00151AD0" w:rsidP="00151AD0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51AD0">
              <w:rPr>
                <w:rFonts w:eastAsia="Times New Roman"/>
                <w:color w:val="000000"/>
                <w:sz w:val="22"/>
                <w:szCs w:val="22"/>
                <w:lang w:val="en-US"/>
              </w:rPr>
              <w:t>20,84</w:t>
            </w:r>
          </w:p>
        </w:tc>
        <w:tc>
          <w:tcPr>
            <w:tcW w:w="112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95F524A" w14:textId="77777777" w:rsidR="00151AD0" w:rsidRPr="00151AD0" w:rsidRDefault="00151AD0" w:rsidP="00151AD0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151AD0">
              <w:rPr>
                <w:rFonts w:eastAsia="Times New Roman"/>
                <w:color w:val="000000"/>
                <w:sz w:val="20"/>
                <w:szCs w:val="20"/>
                <w:lang w:val="en-US"/>
              </w:rPr>
              <w:t>6.14E-26</w:t>
            </w:r>
          </w:p>
        </w:tc>
      </w:tr>
      <w:tr w:rsidR="00151AD0" w:rsidRPr="00151AD0" w14:paraId="17E6DC44" w14:textId="77777777" w:rsidTr="00151AD0">
        <w:trPr>
          <w:trHeight w:val="300"/>
          <w:jc w:val="center"/>
        </w:trPr>
        <w:tc>
          <w:tcPr>
            <w:tcW w:w="412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AB972EC" w14:textId="77777777" w:rsidR="00151AD0" w:rsidRPr="00151AD0" w:rsidRDefault="00151AD0" w:rsidP="00151AD0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151AD0">
              <w:rPr>
                <w:rFonts w:eastAsia="Times New Roman"/>
                <w:sz w:val="20"/>
                <w:szCs w:val="20"/>
                <w:lang w:val="en-US"/>
              </w:rPr>
              <w:t>Mixed_Race</w:t>
            </w:r>
          </w:p>
        </w:tc>
        <w:tc>
          <w:tcPr>
            <w:tcW w:w="1105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7A96B5" w14:textId="77777777" w:rsidR="00151AD0" w:rsidRPr="00151AD0" w:rsidRDefault="00151AD0" w:rsidP="00151AD0">
            <w:pPr>
              <w:jc w:val="right"/>
              <w:rPr>
                <w:rFonts w:eastAsia="Times New Roman"/>
                <w:sz w:val="22"/>
                <w:szCs w:val="22"/>
                <w:lang w:val="en-US"/>
              </w:rPr>
            </w:pPr>
            <w:r w:rsidRPr="00151AD0">
              <w:rPr>
                <w:rFonts w:eastAsia="Times New Roman"/>
                <w:sz w:val="22"/>
                <w:szCs w:val="22"/>
                <w:lang w:val="en-US"/>
              </w:rPr>
              <w:t>1.45</w:t>
            </w:r>
          </w:p>
        </w:tc>
        <w:tc>
          <w:tcPr>
            <w:tcW w:w="12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F488D4" w14:textId="77777777" w:rsidR="00151AD0" w:rsidRPr="00151AD0" w:rsidRDefault="00151AD0" w:rsidP="00151AD0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151AD0">
              <w:rPr>
                <w:rFonts w:eastAsia="Times New Roman"/>
                <w:color w:val="000000"/>
                <w:sz w:val="18"/>
                <w:szCs w:val="18"/>
                <w:lang w:val="en-US"/>
              </w:rPr>
              <w:t>(1.23-1.67)</w:t>
            </w:r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431F639" w14:textId="77777777" w:rsidR="00151AD0" w:rsidRPr="00151AD0" w:rsidRDefault="00151AD0" w:rsidP="00151AD0">
            <w:pPr>
              <w:jc w:val="right"/>
              <w:rPr>
                <w:rFonts w:eastAsia="Times New Roman"/>
                <w:sz w:val="22"/>
                <w:szCs w:val="22"/>
                <w:lang w:val="en-US"/>
              </w:rPr>
            </w:pPr>
            <w:r w:rsidRPr="00151AD0">
              <w:rPr>
                <w:rFonts w:eastAsia="Times New Roman"/>
                <w:sz w:val="22"/>
                <w:szCs w:val="22"/>
                <w:lang w:val="en-US"/>
              </w:rPr>
              <w:t>&lt; 2e-16</w:t>
            </w:r>
          </w:p>
        </w:tc>
        <w:tc>
          <w:tcPr>
            <w:tcW w:w="1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BFADF1" w14:textId="77777777" w:rsidR="00151AD0" w:rsidRPr="00151AD0" w:rsidRDefault="00151AD0" w:rsidP="00151AD0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51AD0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7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80CA18" w14:textId="77777777" w:rsidR="00151AD0" w:rsidRPr="00151AD0" w:rsidRDefault="00151AD0" w:rsidP="00151AD0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51AD0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7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D5E8DD" w14:textId="77777777" w:rsidR="00151AD0" w:rsidRPr="00151AD0" w:rsidRDefault="00151AD0" w:rsidP="00151AD0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51AD0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112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F5340B9" w14:textId="77777777" w:rsidR="00151AD0" w:rsidRPr="00151AD0" w:rsidRDefault="00151AD0" w:rsidP="00151AD0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51AD0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</w:tr>
      <w:tr w:rsidR="00151AD0" w:rsidRPr="00151AD0" w14:paraId="2841C003" w14:textId="77777777" w:rsidTr="00151AD0">
        <w:trPr>
          <w:trHeight w:val="300"/>
          <w:jc w:val="center"/>
        </w:trPr>
        <w:tc>
          <w:tcPr>
            <w:tcW w:w="412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E9CD521" w14:textId="77777777" w:rsidR="00151AD0" w:rsidRPr="00151AD0" w:rsidRDefault="00151AD0" w:rsidP="00151AD0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151AD0">
              <w:rPr>
                <w:rFonts w:eastAsia="Times New Roman"/>
                <w:sz w:val="20"/>
                <w:szCs w:val="20"/>
                <w:lang w:val="en-US"/>
              </w:rPr>
              <w:t>NHWhite</w:t>
            </w:r>
          </w:p>
        </w:tc>
        <w:tc>
          <w:tcPr>
            <w:tcW w:w="1105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A8FDD9" w14:textId="77777777" w:rsidR="00151AD0" w:rsidRPr="00151AD0" w:rsidRDefault="00151AD0" w:rsidP="00151AD0">
            <w:pPr>
              <w:jc w:val="right"/>
              <w:rPr>
                <w:rFonts w:eastAsia="Times New Roman"/>
                <w:sz w:val="22"/>
                <w:szCs w:val="22"/>
                <w:lang w:val="en-US"/>
              </w:rPr>
            </w:pPr>
            <w:r w:rsidRPr="00151AD0">
              <w:rPr>
                <w:rFonts w:eastAsia="Times New Roman"/>
                <w:sz w:val="22"/>
                <w:szCs w:val="22"/>
                <w:lang w:val="en-US"/>
              </w:rPr>
              <w:t>1.67</w:t>
            </w:r>
          </w:p>
        </w:tc>
        <w:tc>
          <w:tcPr>
            <w:tcW w:w="12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1F43C7" w14:textId="77777777" w:rsidR="00151AD0" w:rsidRPr="00151AD0" w:rsidRDefault="00151AD0" w:rsidP="00151AD0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151AD0">
              <w:rPr>
                <w:rFonts w:eastAsia="Times New Roman"/>
                <w:color w:val="000000"/>
                <w:sz w:val="18"/>
                <w:szCs w:val="18"/>
                <w:lang w:val="en-US"/>
              </w:rPr>
              <w:t>(1.45-1.89)</w:t>
            </w:r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977E9E2" w14:textId="77777777" w:rsidR="00151AD0" w:rsidRPr="00151AD0" w:rsidRDefault="00151AD0" w:rsidP="00151AD0">
            <w:pPr>
              <w:jc w:val="right"/>
              <w:rPr>
                <w:rFonts w:eastAsia="Times New Roman"/>
                <w:sz w:val="22"/>
                <w:szCs w:val="22"/>
                <w:lang w:val="en-US"/>
              </w:rPr>
            </w:pPr>
            <w:r w:rsidRPr="00151AD0">
              <w:rPr>
                <w:rFonts w:eastAsia="Times New Roman"/>
                <w:sz w:val="22"/>
                <w:szCs w:val="22"/>
                <w:lang w:val="en-US"/>
              </w:rPr>
              <w:t>&lt; 2e-16</w:t>
            </w:r>
          </w:p>
        </w:tc>
        <w:tc>
          <w:tcPr>
            <w:tcW w:w="1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544C9B" w14:textId="77777777" w:rsidR="00151AD0" w:rsidRPr="00151AD0" w:rsidRDefault="00151AD0" w:rsidP="00151AD0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51AD0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7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0BB76A" w14:textId="77777777" w:rsidR="00151AD0" w:rsidRPr="00151AD0" w:rsidRDefault="00151AD0" w:rsidP="00151AD0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51AD0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7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8846EF" w14:textId="77777777" w:rsidR="00151AD0" w:rsidRPr="00151AD0" w:rsidRDefault="00151AD0" w:rsidP="00151AD0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51AD0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112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016081B" w14:textId="77777777" w:rsidR="00151AD0" w:rsidRPr="00151AD0" w:rsidRDefault="00151AD0" w:rsidP="00151AD0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51AD0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</w:tr>
      <w:tr w:rsidR="00151AD0" w:rsidRPr="00151AD0" w14:paraId="7B0F5F18" w14:textId="77777777" w:rsidTr="00151AD0">
        <w:trPr>
          <w:trHeight w:val="300"/>
          <w:jc w:val="center"/>
        </w:trPr>
        <w:tc>
          <w:tcPr>
            <w:tcW w:w="412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D700283" w14:textId="77777777" w:rsidR="00151AD0" w:rsidRPr="00151AD0" w:rsidRDefault="00151AD0" w:rsidP="00151AD0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151AD0">
              <w:rPr>
                <w:rFonts w:eastAsia="Times New Roman"/>
                <w:sz w:val="20"/>
                <w:szCs w:val="20"/>
                <w:lang w:val="en-US"/>
              </w:rPr>
              <w:t>NHBlack</w:t>
            </w:r>
          </w:p>
        </w:tc>
        <w:tc>
          <w:tcPr>
            <w:tcW w:w="1105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1D4A1C" w14:textId="77777777" w:rsidR="00151AD0" w:rsidRPr="00151AD0" w:rsidRDefault="00151AD0" w:rsidP="00151AD0">
            <w:pPr>
              <w:jc w:val="right"/>
              <w:rPr>
                <w:rFonts w:eastAsia="Times New Roman"/>
                <w:sz w:val="22"/>
                <w:szCs w:val="22"/>
                <w:lang w:val="en-US"/>
              </w:rPr>
            </w:pPr>
            <w:r w:rsidRPr="00151AD0">
              <w:rPr>
                <w:rFonts w:eastAsia="Times New Roman"/>
                <w:sz w:val="22"/>
                <w:szCs w:val="22"/>
                <w:lang w:val="en-US"/>
              </w:rPr>
              <w:t>0.94</w:t>
            </w:r>
          </w:p>
        </w:tc>
        <w:tc>
          <w:tcPr>
            <w:tcW w:w="12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B0EB03" w14:textId="77777777" w:rsidR="00151AD0" w:rsidRPr="00151AD0" w:rsidRDefault="00151AD0" w:rsidP="00151AD0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151AD0">
              <w:rPr>
                <w:rFonts w:eastAsia="Times New Roman"/>
                <w:color w:val="000000"/>
                <w:sz w:val="18"/>
                <w:szCs w:val="18"/>
                <w:lang w:val="en-US"/>
              </w:rPr>
              <w:t>(0.72-1.16)</w:t>
            </w:r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934BFEF" w14:textId="77777777" w:rsidR="00151AD0" w:rsidRPr="00151AD0" w:rsidRDefault="00151AD0" w:rsidP="00151AD0">
            <w:pPr>
              <w:jc w:val="right"/>
              <w:rPr>
                <w:rFonts w:eastAsia="Times New Roman"/>
                <w:sz w:val="22"/>
                <w:szCs w:val="22"/>
                <w:lang w:val="en-US"/>
              </w:rPr>
            </w:pPr>
            <w:r w:rsidRPr="00151AD0">
              <w:rPr>
                <w:rFonts w:eastAsia="Times New Roman"/>
                <w:sz w:val="22"/>
                <w:szCs w:val="22"/>
                <w:lang w:val="en-US"/>
              </w:rPr>
              <w:t>1.1E-13</w:t>
            </w:r>
          </w:p>
        </w:tc>
        <w:tc>
          <w:tcPr>
            <w:tcW w:w="1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B418C0" w14:textId="77777777" w:rsidR="00151AD0" w:rsidRPr="00151AD0" w:rsidRDefault="00151AD0" w:rsidP="00151AD0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51AD0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7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26714A" w14:textId="77777777" w:rsidR="00151AD0" w:rsidRPr="00151AD0" w:rsidRDefault="00151AD0" w:rsidP="00151AD0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51AD0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7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D5012B" w14:textId="77777777" w:rsidR="00151AD0" w:rsidRPr="00151AD0" w:rsidRDefault="00151AD0" w:rsidP="00151AD0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51AD0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112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A9AADEE" w14:textId="77777777" w:rsidR="00151AD0" w:rsidRPr="00151AD0" w:rsidRDefault="00151AD0" w:rsidP="00151AD0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51AD0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</w:tr>
      <w:tr w:rsidR="00151AD0" w:rsidRPr="00151AD0" w14:paraId="77CE2087" w14:textId="77777777" w:rsidTr="00151AD0">
        <w:trPr>
          <w:trHeight w:val="300"/>
          <w:jc w:val="center"/>
        </w:trPr>
        <w:tc>
          <w:tcPr>
            <w:tcW w:w="412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7C0218B" w14:textId="77777777" w:rsidR="00151AD0" w:rsidRPr="00151AD0" w:rsidRDefault="00151AD0" w:rsidP="00151AD0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151AD0">
              <w:rPr>
                <w:rFonts w:eastAsia="Times New Roman"/>
                <w:sz w:val="20"/>
                <w:szCs w:val="20"/>
                <w:lang w:val="en-US"/>
              </w:rPr>
              <w:t>Native Hawaiian / Pacific Islander</w:t>
            </w:r>
          </w:p>
        </w:tc>
        <w:tc>
          <w:tcPr>
            <w:tcW w:w="1105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D394DB" w14:textId="77777777" w:rsidR="00151AD0" w:rsidRPr="00151AD0" w:rsidRDefault="00151AD0" w:rsidP="00151AD0">
            <w:pPr>
              <w:jc w:val="right"/>
              <w:rPr>
                <w:rFonts w:eastAsia="Times New Roman"/>
                <w:sz w:val="22"/>
                <w:szCs w:val="22"/>
                <w:lang w:val="en-US"/>
              </w:rPr>
            </w:pPr>
            <w:r w:rsidRPr="00151AD0">
              <w:rPr>
                <w:rFonts w:eastAsia="Times New Roman"/>
                <w:sz w:val="22"/>
                <w:szCs w:val="22"/>
                <w:lang w:val="en-US"/>
              </w:rPr>
              <w:t>0.74</w:t>
            </w:r>
          </w:p>
        </w:tc>
        <w:tc>
          <w:tcPr>
            <w:tcW w:w="12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027AB7" w14:textId="77777777" w:rsidR="00151AD0" w:rsidRPr="00151AD0" w:rsidRDefault="00151AD0" w:rsidP="00151AD0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151AD0">
              <w:rPr>
                <w:rFonts w:eastAsia="Times New Roman"/>
                <w:color w:val="000000"/>
                <w:sz w:val="18"/>
                <w:szCs w:val="18"/>
                <w:lang w:val="en-US"/>
              </w:rPr>
              <w:t>(0.52-0.96)</w:t>
            </w:r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A2A7A33" w14:textId="77777777" w:rsidR="00151AD0" w:rsidRPr="00151AD0" w:rsidRDefault="00151AD0" w:rsidP="00151AD0">
            <w:pPr>
              <w:jc w:val="right"/>
              <w:rPr>
                <w:rFonts w:eastAsia="Times New Roman"/>
                <w:sz w:val="22"/>
                <w:szCs w:val="22"/>
                <w:lang w:val="en-US"/>
              </w:rPr>
            </w:pPr>
            <w:r w:rsidRPr="00151AD0">
              <w:rPr>
                <w:rFonts w:eastAsia="Times New Roman"/>
                <w:sz w:val="22"/>
                <w:szCs w:val="22"/>
                <w:lang w:val="en-US"/>
              </w:rPr>
              <w:t>6.9E-10</w:t>
            </w:r>
          </w:p>
        </w:tc>
        <w:tc>
          <w:tcPr>
            <w:tcW w:w="1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9EC773" w14:textId="77777777" w:rsidR="00151AD0" w:rsidRPr="00151AD0" w:rsidRDefault="00151AD0" w:rsidP="00151AD0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51AD0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7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566736" w14:textId="77777777" w:rsidR="00151AD0" w:rsidRPr="00151AD0" w:rsidRDefault="00151AD0" w:rsidP="00151AD0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51AD0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7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C253B1" w14:textId="77777777" w:rsidR="00151AD0" w:rsidRPr="00151AD0" w:rsidRDefault="00151AD0" w:rsidP="00151AD0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51AD0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112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B11754E" w14:textId="77777777" w:rsidR="00151AD0" w:rsidRPr="00151AD0" w:rsidRDefault="00151AD0" w:rsidP="00151AD0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51AD0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</w:tr>
      <w:tr w:rsidR="00151AD0" w:rsidRPr="00151AD0" w14:paraId="5498D89B" w14:textId="77777777" w:rsidTr="00151AD0">
        <w:trPr>
          <w:trHeight w:val="300"/>
          <w:jc w:val="center"/>
        </w:trPr>
        <w:tc>
          <w:tcPr>
            <w:tcW w:w="412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9C2CA2A" w14:textId="77777777" w:rsidR="00151AD0" w:rsidRPr="00151AD0" w:rsidRDefault="00151AD0" w:rsidP="00151AD0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151AD0">
              <w:rPr>
                <w:rFonts w:eastAsia="Times New Roman"/>
                <w:sz w:val="20"/>
                <w:szCs w:val="20"/>
                <w:lang w:val="en-US"/>
              </w:rPr>
              <w:t>Hispanic</w:t>
            </w:r>
          </w:p>
        </w:tc>
        <w:tc>
          <w:tcPr>
            <w:tcW w:w="1105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D26F20" w14:textId="77777777" w:rsidR="00151AD0" w:rsidRPr="00151AD0" w:rsidRDefault="00151AD0" w:rsidP="00151AD0">
            <w:pPr>
              <w:jc w:val="right"/>
              <w:rPr>
                <w:rFonts w:eastAsia="Times New Roman"/>
                <w:sz w:val="22"/>
                <w:szCs w:val="22"/>
                <w:lang w:val="en-US"/>
              </w:rPr>
            </w:pPr>
            <w:r w:rsidRPr="00151AD0">
              <w:rPr>
                <w:rFonts w:eastAsia="Times New Roman"/>
                <w:sz w:val="22"/>
                <w:szCs w:val="22"/>
                <w:lang w:val="en-US"/>
              </w:rPr>
              <w:t>0.47</w:t>
            </w:r>
          </w:p>
        </w:tc>
        <w:tc>
          <w:tcPr>
            <w:tcW w:w="12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FDC524" w14:textId="77777777" w:rsidR="00151AD0" w:rsidRPr="00151AD0" w:rsidRDefault="00151AD0" w:rsidP="00151AD0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151AD0">
              <w:rPr>
                <w:rFonts w:eastAsia="Times New Roman"/>
                <w:color w:val="000000"/>
                <w:sz w:val="18"/>
                <w:szCs w:val="18"/>
                <w:lang w:val="en-US"/>
              </w:rPr>
              <w:t>(0.25-0.69)</w:t>
            </w:r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980B77E" w14:textId="77777777" w:rsidR="00151AD0" w:rsidRPr="00151AD0" w:rsidRDefault="00151AD0" w:rsidP="00151AD0">
            <w:pPr>
              <w:jc w:val="right"/>
              <w:rPr>
                <w:rFonts w:eastAsia="Times New Roman"/>
                <w:sz w:val="22"/>
                <w:szCs w:val="22"/>
                <w:lang w:val="en-US"/>
              </w:rPr>
            </w:pPr>
            <w:r w:rsidRPr="00151AD0">
              <w:rPr>
                <w:rFonts w:eastAsia="Times New Roman"/>
                <w:sz w:val="22"/>
                <w:szCs w:val="22"/>
                <w:lang w:val="en-US"/>
              </w:rPr>
              <w:t>2.3E-05</w:t>
            </w:r>
          </w:p>
        </w:tc>
        <w:tc>
          <w:tcPr>
            <w:tcW w:w="1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0C31B5" w14:textId="77777777" w:rsidR="00151AD0" w:rsidRPr="00151AD0" w:rsidRDefault="00151AD0" w:rsidP="00151AD0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51AD0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7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DBAF25" w14:textId="77777777" w:rsidR="00151AD0" w:rsidRPr="00151AD0" w:rsidRDefault="00151AD0" w:rsidP="00151AD0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51AD0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7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DACF60" w14:textId="77777777" w:rsidR="00151AD0" w:rsidRPr="00151AD0" w:rsidRDefault="00151AD0" w:rsidP="00151AD0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51AD0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112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3523A72" w14:textId="77777777" w:rsidR="00151AD0" w:rsidRPr="00151AD0" w:rsidRDefault="00151AD0" w:rsidP="00151AD0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51AD0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</w:tr>
      <w:tr w:rsidR="00151AD0" w:rsidRPr="00151AD0" w14:paraId="2A4CE30B" w14:textId="77777777" w:rsidTr="00151AD0">
        <w:trPr>
          <w:trHeight w:val="300"/>
          <w:jc w:val="center"/>
        </w:trPr>
        <w:tc>
          <w:tcPr>
            <w:tcW w:w="412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6BA8273" w14:textId="77777777" w:rsidR="00151AD0" w:rsidRPr="00151AD0" w:rsidRDefault="00151AD0" w:rsidP="00151AD0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151AD0">
              <w:rPr>
                <w:rFonts w:eastAsia="Times New Roman"/>
                <w:sz w:val="20"/>
                <w:szCs w:val="20"/>
                <w:lang w:val="en-US"/>
              </w:rPr>
              <w:t>poly(Year, degree = 2)1:Mixed_Race</w:t>
            </w:r>
          </w:p>
        </w:tc>
        <w:tc>
          <w:tcPr>
            <w:tcW w:w="1105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2B2030" w14:textId="77777777" w:rsidR="00151AD0" w:rsidRPr="00151AD0" w:rsidRDefault="00151AD0" w:rsidP="00151AD0">
            <w:pPr>
              <w:jc w:val="right"/>
              <w:rPr>
                <w:rFonts w:eastAsia="Times New Roman"/>
                <w:sz w:val="22"/>
                <w:szCs w:val="22"/>
                <w:lang w:val="en-US"/>
              </w:rPr>
            </w:pPr>
            <w:r w:rsidRPr="00151AD0">
              <w:rPr>
                <w:rFonts w:eastAsia="Times New Roman"/>
                <w:sz w:val="22"/>
                <w:szCs w:val="22"/>
                <w:lang w:val="en-US"/>
              </w:rPr>
              <w:t>3.77</w:t>
            </w:r>
          </w:p>
        </w:tc>
        <w:tc>
          <w:tcPr>
            <w:tcW w:w="12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7EA3EF" w14:textId="77777777" w:rsidR="00151AD0" w:rsidRPr="00151AD0" w:rsidRDefault="00151AD0" w:rsidP="00151AD0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151AD0">
              <w:rPr>
                <w:rFonts w:eastAsia="Times New Roman"/>
                <w:color w:val="000000"/>
                <w:sz w:val="18"/>
                <w:szCs w:val="18"/>
                <w:lang w:val="en-US"/>
              </w:rPr>
              <w:t>(1.65-5.89)</w:t>
            </w:r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E63E123" w14:textId="77777777" w:rsidR="00151AD0" w:rsidRPr="00151AD0" w:rsidRDefault="00151AD0" w:rsidP="00151AD0">
            <w:pPr>
              <w:jc w:val="right"/>
              <w:rPr>
                <w:rFonts w:eastAsia="Times New Roman"/>
                <w:sz w:val="22"/>
                <w:szCs w:val="22"/>
                <w:lang w:val="en-US"/>
              </w:rPr>
            </w:pPr>
            <w:r w:rsidRPr="00151AD0">
              <w:rPr>
                <w:rFonts w:eastAsia="Times New Roman"/>
                <w:sz w:val="22"/>
                <w:szCs w:val="22"/>
                <w:lang w:val="en-US"/>
              </w:rPr>
              <w:t>8.0E-04</w:t>
            </w:r>
          </w:p>
        </w:tc>
        <w:tc>
          <w:tcPr>
            <w:tcW w:w="1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C0E956" w14:textId="77777777" w:rsidR="00151AD0" w:rsidRPr="00151AD0" w:rsidRDefault="00151AD0" w:rsidP="00151AD0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51AD0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7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C4581D" w14:textId="77777777" w:rsidR="00151AD0" w:rsidRPr="00151AD0" w:rsidRDefault="00151AD0" w:rsidP="00151AD0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51AD0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7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754281" w14:textId="77777777" w:rsidR="00151AD0" w:rsidRPr="00151AD0" w:rsidRDefault="00151AD0" w:rsidP="00151AD0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51AD0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112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B850CE8" w14:textId="77777777" w:rsidR="00151AD0" w:rsidRPr="00151AD0" w:rsidRDefault="00151AD0" w:rsidP="00151AD0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51AD0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</w:tr>
      <w:tr w:rsidR="00151AD0" w:rsidRPr="00151AD0" w14:paraId="29FAB2C2" w14:textId="77777777" w:rsidTr="00151AD0">
        <w:trPr>
          <w:trHeight w:val="300"/>
          <w:jc w:val="center"/>
        </w:trPr>
        <w:tc>
          <w:tcPr>
            <w:tcW w:w="412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AEF0C4" w14:textId="77777777" w:rsidR="00151AD0" w:rsidRPr="00151AD0" w:rsidRDefault="00151AD0" w:rsidP="00151AD0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151AD0">
              <w:rPr>
                <w:rFonts w:eastAsia="Times New Roman"/>
                <w:sz w:val="20"/>
                <w:szCs w:val="20"/>
                <w:lang w:val="en-US"/>
              </w:rPr>
              <w:t>poly(Year, degree = 2)1:NHWhite</w:t>
            </w:r>
          </w:p>
        </w:tc>
        <w:tc>
          <w:tcPr>
            <w:tcW w:w="1105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576BE3" w14:textId="77777777" w:rsidR="00151AD0" w:rsidRPr="00151AD0" w:rsidRDefault="00151AD0" w:rsidP="00151AD0">
            <w:pPr>
              <w:jc w:val="right"/>
              <w:rPr>
                <w:rFonts w:eastAsia="Times New Roman"/>
                <w:sz w:val="22"/>
                <w:szCs w:val="22"/>
                <w:lang w:val="en-US"/>
              </w:rPr>
            </w:pPr>
            <w:r w:rsidRPr="00151AD0">
              <w:rPr>
                <w:rFonts w:eastAsia="Times New Roman"/>
                <w:sz w:val="22"/>
                <w:szCs w:val="22"/>
                <w:lang w:val="en-US"/>
              </w:rPr>
              <w:t>3.21</w:t>
            </w:r>
          </w:p>
        </w:tc>
        <w:tc>
          <w:tcPr>
            <w:tcW w:w="12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D2D7C0" w14:textId="77777777" w:rsidR="00151AD0" w:rsidRPr="00151AD0" w:rsidRDefault="00151AD0" w:rsidP="00151AD0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151AD0">
              <w:rPr>
                <w:rFonts w:eastAsia="Times New Roman"/>
                <w:color w:val="000000"/>
                <w:sz w:val="18"/>
                <w:szCs w:val="18"/>
                <w:lang w:val="en-US"/>
              </w:rPr>
              <w:t>(1.09-5.33)</w:t>
            </w:r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3ABDD5B" w14:textId="77777777" w:rsidR="00151AD0" w:rsidRPr="00151AD0" w:rsidRDefault="00151AD0" w:rsidP="00151AD0">
            <w:pPr>
              <w:jc w:val="right"/>
              <w:rPr>
                <w:rFonts w:eastAsia="Times New Roman"/>
                <w:sz w:val="22"/>
                <w:szCs w:val="22"/>
                <w:lang w:val="en-US"/>
              </w:rPr>
            </w:pPr>
            <w:r w:rsidRPr="00151AD0">
              <w:rPr>
                <w:rFonts w:eastAsia="Times New Roman"/>
                <w:sz w:val="22"/>
                <w:szCs w:val="22"/>
                <w:lang w:val="en-US"/>
              </w:rPr>
              <w:t>0.004</w:t>
            </w:r>
          </w:p>
        </w:tc>
        <w:tc>
          <w:tcPr>
            <w:tcW w:w="1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57C898" w14:textId="77777777" w:rsidR="00151AD0" w:rsidRPr="00151AD0" w:rsidRDefault="00151AD0" w:rsidP="00151AD0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51AD0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7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B75592" w14:textId="77777777" w:rsidR="00151AD0" w:rsidRPr="00151AD0" w:rsidRDefault="00151AD0" w:rsidP="00151AD0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51AD0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7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5AA086" w14:textId="77777777" w:rsidR="00151AD0" w:rsidRPr="00151AD0" w:rsidRDefault="00151AD0" w:rsidP="00151AD0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51AD0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112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4CD1064" w14:textId="77777777" w:rsidR="00151AD0" w:rsidRPr="00151AD0" w:rsidRDefault="00151AD0" w:rsidP="00151AD0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51AD0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</w:tr>
      <w:tr w:rsidR="00151AD0" w:rsidRPr="00151AD0" w14:paraId="661ACFF2" w14:textId="77777777" w:rsidTr="00151AD0">
        <w:trPr>
          <w:trHeight w:val="300"/>
          <w:jc w:val="center"/>
        </w:trPr>
        <w:tc>
          <w:tcPr>
            <w:tcW w:w="412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1A87B92" w14:textId="77777777" w:rsidR="00151AD0" w:rsidRPr="00151AD0" w:rsidRDefault="00151AD0" w:rsidP="00151AD0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151AD0">
              <w:rPr>
                <w:rFonts w:eastAsia="Times New Roman"/>
                <w:sz w:val="20"/>
                <w:szCs w:val="20"/>
                <w:lang w:val="en-US"/>
              </w:rPr>
              <w:t>poly(Year, degree = 2)1:Native Hawaiian / PI</w:t>
            </w:r>
          </w:p>
        </w:tc>
        <w:tc>
          <w:tcPr>
            <w:tcW w:w="1105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994145" w14:textId="77777777" w:rsidR="00151AD0" w:rsidRPr="00151AD0" w:rsidRDefault="00151AD0" w:rsidP="00151AD0">
            <w:pPr>
              <w:jc w:val="right"/>
              <w:rPr>
                <w:rFonts w:eastAsia="Times New Roman"/>
                <w:sz w:val="22"/>
                <w:szCs w:val="22"/>
                <w:lang w:val="en-US"/>
              </w:rPr>
            </w:pPr>
            <w:r w:rsidRPr="00151AD0">
              <w:rPr>
                <w:rFonts w:eastAsia="Times New Roman"/>
                <w:sz w:val="22"/>
                <w:szCs w:val="22"/>
                <w:lang w:val="en-US"/>
              </w:rPr>
              <w:t>2.30</w:t>
            </w:r>
          </w:p>
        </w:tc>
        <w:tc>
          <w:tcPr>
            <w:tcW w:w="12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69B482" w14:textId="77777777" w:rsidR="00151AD0" w:rsidRPr="00151AD0" w:rsidRDefault="00151AD0" w:rsidP="00151AD0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151AD0">
              <w:rPr>
                <w:rFonts w:eastAsia="Times New Roman"/>
                <w:color w:val="000000"/>
                <w:sz w:val="18"/>
                <w:szCs w:val="18"/>
                <w:lang w:val="en-US"/>
              </w:rPr>
              <w:t>(0.18-4.42)</w:t>
            </w:r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B3E9ACB" w14:textId="77777777" w:rsidR="00151AD0" w:rsidRPr="00151AD0" w:rsidRDefault="00151AD0" w:rsidP="00151AD0">
            <w:pPr>
              <w:jc w:val="right"/>
              <w:rPr>
                <w:rFonts w:eastAsia="Times New Roman"/>
                <w:sz w:val="22"/>
                <w:szCs w:val="22"/>
                <w:lang w:val="en-US"/>
              </w:rPr>
            </w:pPr>
            <w:r w:rsidRPr="00151AD0">
              <w:rPr>
                <w:rFonts w:eastAsia="Times New Roman"/>
                <w:sz w:val="22"/>
                <w:szCs w:val="22"/>
                <w:lang w:val="en-US"/>
              </w:rPr>
              <w:t>0.037</w:t>
            </w:r>
          </w:p>
        </w:tc>
        <w:tc>
          <w:tcPr>
            <w:tcW w:w="1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C54719" w14:textId="77777777" w:rsidR="00151AD0" w:rsidRPr="00151AD0" w:rsidRDefault="00151AD0" w:rsidP="00151AD0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51AD0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7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454C8B" w14:textId="77777777" w:rsidR="00151AD0" w:rsidRPr="00151AD0" w:rsidRDefault="00151AD0" w:rsidP="00151AD0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51AD0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7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964EC1" w14:textId="77777777" w:rsidR="00151AD0" w:rsidRPr="00151AD0" w:rsidRDefault="00151AD0" w:rsidP="00151AD0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51AD0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112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4582F49" w14:textId="77777777" w:rsidR="00151AD0" w:rsidRPr="00151AD0" w:rsidRDefault="00151AD0" w:rsidP="00151AD0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51AD0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</w:tr>
      <w:tr w:rsidR="00151AD0" w:rsidRPr="00151AD0" w14:paraId="6DEF117F" w14:textId="77777777" w:rsidTr="00151AD0">
        <w:trPr>
          <w:trHeight w:val="300"/>
          <w:jc w:val="center"/>
        </w:trPr>
        <w:tc>
          <w:tcPr>
            <w:tcW w:w="412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DA85B3F" w14:textId="77777777" w:rsidR="00151AD0" w:rsidRPr="00151AD0" w:rsidRDefault="00151AD0" w:rsidP="00151AD0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151AD0">
              <w:rPr>
                <w:rFonts w:eastAsia="Times New Roman"/>
                <w:sz w:val="20"/>
                <w:szCs w:val="20"/>
                <w:lang w:val="en-US"/>
              </w:rPr>
              <w:t>poly(Year, degree = 2)2:American Indian / AN</w:t>
            </w:r>
          </w:p>
        </w:tc>
        <w:tc>
          <w:tcPr>
            <w:tcW w:w="1105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C13BAE" w14:textId="77777777" w:rsidR="00151AD0" w:rsidRPr="00151AD0" w:rsidRDefault="00151AD0" w:rsidP="00151AD0">
            <w:pPr>
              <w:jc w:val="right"/>
              <w:rPr>
                <w:rFonts w:eastAsia="Times New Roman"/>
                <w:sz w:val="22"/>
                <w:szCs w:val="22"/>
                <w:lang w:val="en-US"/>
              </w:rPr>
            </w:pPr>
            <w:r w:rsidRPr="00151AD0">
              <w:rPr>
                <w:rFonts w:eastAsia="Times New Roman"/>
                <w:sz w:val="22"/>
                <w:szCs w:val="22"/>
                <w:lang w:val="en-US"/>
              </w:rPr>
              <w:t>2.17</w:t>
            </w:r>
          </w:p>
        </w:tc>
        <w:tc>
          <w:tcPr>
            <w:tcW w:w="12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1B5A1A" w14:textId="77777777" w:rsidR="00151AD0" w:rsidRPr="00151AD0" w:rsidRDefault="00151AD0" w:rsidP="00151AD0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151AD0">
              <w:rPr>
                <w:rFonts w:eastAsia="Times New Roman"/>
                <w:color w:val="000000"/>
                <w:sz w:val="18"/>
                <w:szCs w:val="18"/>
                <w:lang w:val="en-US"/>
              </w:rPr>
              <w:t>(0.05-4.29)</w:t>
            </w:r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25C73C2" w14:textId="77777777" w:rsidR="00151AD0" w:rsidRPr="00151AD0" w:rsidRDefault="00151AD0" w:rsidP="00151AD0">
            <w:pPr>
              <w:jc w:val="right"/>
              <w:rPr>
                <w:rFonts w:eastAsia="Times New Roman"/>
                <w:sz w:val="22"/>
                <w:szCs w:val="22"/>
                <w:lang w:val="en-US"/>
              </w:rPr>
            </w:pPr>
            <w:r w:rsidRPr="00151AD0">
              <w:rPr>
                <w:rFonts w:eastAsia="Times New Roman"/>
                <w:sz w:val="22"/>
                <w:szCs w:val="22"/>
                <w:lang w:val="en-US"/>
              </w:rPr>
              <w:t>0.049</w:t>
            </w:r>
          </w:p>
        </w:tc>
        <w:tc>
          <w:tcPr>
            <w:tcW w:w="1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D1AAEC" w14:textId="77777777" w:rsidR="00151AD0" w:rsidRPr="00151AD0" w:rsidRDefault="00151AD0" w:rsidP="00151AD0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51AD0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7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970A95" w14:textId="77777777" w:rsidR="00151AD0" w:rsidRPr="00151AD0" w:rsidRDefault="00151AD0" w:rsidP="00151AD0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51AD0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7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7DD0B7" w14:textId="77777777" w:rsidR="00151AD0" w:rsidRPr="00151AD0" w:rsidRDefault="00151AD0" w:rsidP="00151AD0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51AD0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112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FBCED79" w14:textId="77777777" w:rsidR="00151AD0" w:rsidRPr="00151AD0" w:rsidRDefault="00151AD0" w:rsidP="00151AD0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51AD0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</w:tr>
      <w:tr w:rsidR="00151AD0" w:rsidRPr="00151AD0" w14:paraId="265690F5" w14:textId="77777777" w:rsidTr="00151AD0">
        <w:trPr>
          <w:trHeight w:val="300"/>
          <w:jc w:val="center"/>
        </w:trPr>
        <w:tc>
          <w:tcPr>
            <w:tcW w:w="412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77F2D7A" w14:textId="77777777" w:rsidR="00151AD0" w:rsidRPr="00151AD0" w:rsidRDefault="00151AD0" w:rsidP="00151AD0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151AD0">
              <w:rPr>
                <w:rFonts w:eastAsia="Times New Roman"/>
                <w:sz w:val="20"/>
                <w:szCs w:val="20"/>
                <w:lang w:val="en-US"/>
              </w:rPr>
              <w:t>poly(Year, degree = 2)1:NHBlack</w:t>
            </w:r>
          </w:p>
        </w:tc>
        <w:tc>
          <w:tcPr>
            <w:tcW w:w="1105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004A02" w14:textId="77777777" w:rsidR="00151AD0" w:rsidRPr="00151AD0" w:rsidRDefault="00151AD0" w:rsidP="00151AD0">
            <w:pPr>
              <w:jc w:val="right"/>
              <w:rPr>
                <w:rFonts w:eastAsia="Times New Roman"/>
                <w:sz w:val="22"/>
                <w:szCs w:val="22"/>
                <w:lang w:val="en-US"/>
              </w:rPr>
            </w:pPr>
            <w:r w:rsidRPr="00151AD0">
              <w:rPr>
                <w:rFonts w:eastAsia="Times New Roman"/>
                <w:sz w:val="22"/>
                <w:szCs w:val="22"/>
                <w:lang w:val="en-US"/>
              </w:rPr>
              <w:t>2.00</w:t>
            </w:r>
          </w:p>
        </w:tc>
        <w:tc>
          <w:tcPr>
            <w:tcW w:w="12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23FA67" w14:textId="77777777" w:rsidR="00151AD0" w:rsidRPr="00151AD0" w:rsidRDefault="00151AD0" w:rsidP="00151AD0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151AD0">
              <w:rPr>
                <w:rFonts w:eastAsia="Times New Roman"/>
                <w:color w:val="000000"/>
                <w:sz w:val="18"/>
                <w:szCs w:val="18"/>
                <w:lang w:val="en-US"/>
              </w:rPr>
              <w:t>(-0.12-4.12)</w:t>
            </w:r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A4A2CCA" w14:textId="77777777" w:rsidR="00151AD0" w:rsidRPr="00151AD0" w:rsidRDefault="00151AD0" w:rsidP="00151AD0">
            <w:pPr>
              <w:jc w:val="right"/>
              <w:rPr>
                <w:rFonts w:eastAsia="Times New Roman"/>
                <w:sz w:val="22"/>
                <w:szCs w:val="22"/>
                <w:lang w:val="en-US"/>
              </w:rPr>
            </w:pPr>
            <w:r w:rsidRPr="00151AD0">
              <w:rPr>
                <w:rFonts w:eastAsia="Times New Roman"/>
                <w:sz w:val="22"/>
                <w:szCs w:val="22"/>
                <w:lang w:val="en-US"/>
              </w:rPr>
              <w:t>0.068</w:t>
            </w:r>
          </w:p>
        </w:tc>
        <w:tc>
          <w:tcPr>
            <w:tcW w:w="1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A52663" w14:textId="77777777" w:rsidR="00151AD0" w:rsidRPr="00151AD0" w:rsidRDefault="00151AD0" w:rsidP="00151AD0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51AD0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7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BE781B" w14:textId="77777777" w:rsidR="00151AD0" w:rsidRPr="00151AD0" w:rsidRDefault="00151AD0" w:rsidP="00151AD0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51AD0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7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12A356" w14:textId="77777777" w:rsidR="00151AD0" w:rsidRPr="00151AD0" w:rsidRDefault="00151AD0" w:rsidP="00151AD0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51AD0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112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010FA14" w14:textId="77777777" w:rsidR="00151AD0" w:rsidRPr="00151AD0" w:rsidRDefault="00151AD0" w:rsidP="00151AD0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51AD0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</w:tr>
      <w:tr w:rsidR="00151AD0" w:rsidRPr="00151AD0" w14:paraId="07F016F3" w14:textId="77777777" w:rsidTr="00151AD0">
        <w:trPr>
          <w:trHeight w:val="315"/>
          <w:jc w:val="center"/>
        </w:trPr>
        <w:tc>
          <w:tcPr>
            <w:tcW w:w="4120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03C99D" w14:textId="77777777" w:rsidR="00151AD0" w:rsidRPr="00151AD0" w:rsidRDefault="00151AD0" w:rsidP="00151AD0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151AD0">
              <w:rPr>
                <w:rFonts w:eastAsia="Times New Roman"/>
                <w:sz w:val="20"/>
                <w:szCs w:val="20"/>
                <w:lang w:val="en-US"/>
              </w:rPr>
              <w:t>poly(Year, degree = 2)1:American Indian / AN</w:t>
            </w:r>
          </w:p>
        </w:tc>
        <w:tc>
          <w:tcPr>
            <w:tcW w:w="1105" w:type="dxa"/>
            <w:tcBorders>
              <w:top w:val="nil"/>
              <w:left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5A85DE" w14:textId="77777777" w:rsidR="00151AD0" w:rsidRPr="00151AD0" w:rsidRDefault="00151AD0" w:rsidP="00151AD0">
            <w:pPr>
              <w:jc w:val="right"/>
              <w:rPr>
                <w:rFonts w:eastAsia="Times New Roman"/>
                <w:sz w:val="22"/>
                <w:szCs w:val="22"/>
                <w:lang w:val="en-US"/>
              </w:rPr>
            </w:pPr>
            <w:r w:rsidRPr="00151AD0">
              <w:rPr>
                <w:rFonts w:eastAsia="Times New Roman"/>
                <w:sz w:val="22"/>
                <w:szCs w:val="22"/>
                <w:lang w:val="en-US"/>
              </w:rPr>
              <w:t>1.89</w:t>
            </w:r>
          </w:p>
        </w:tc>
        <w:tc>
          <w:tcPr>
            <w:tcW w:w="1265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CE7CD4" w14:textId="77777777" w:rsidR="00151AD0" w:rsidRPr="00151AD0" w:rsidRDefault="00151AD0" w:rsidP="00151AD0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151AD0">
              <w:rPr>
                <w:rFonts w:eastAsia="Times New Roman"/>
                <w:color w:val="000000"/>
                <w:sz w:val="18"/>
                <w:szCs w:val="18"/>
                <w:lang w:val="en-US"/>
              </w:rPr>
              <w:t>(-0.23-4.01)</w:t>
            </w:r>
          </w:p>
        </w:tc>
        <w:tc>
          <w:tcPr>
            <w:tcW w:w="103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1978910" w14:textId="77777777" w:rsidR="00151AD0" w:rsidRPr="00151AD0" w:rsidRDefault="00151AD0" w:rsidP="00151AD0">
            <w:pPr>
              <w:jc w:val="right"/>
              <w:rPr>
                <w:rFonts w:eastAsia="Times New Roman"/>
                <w:sz w:val="22"/>
                <w:szCs w:val="22"/>
                <w:lang w:val="en-US"/>
              </w:rPr>
            </w:pPr>
            <w:r w:rsidRPr="00151AD0">
              <w:rPr>
                <w:rFonts w:eastAsia="Times New Roman"/>
                <w:sz w:val="22"/>
                <w:szCs w:val="22"/>
                <w:lang w:val="en-US"/>
              </w:rPr>
              <w:t>0.085</w:t>
            </w:r>
          </w:p>
        </w:tc>
        <w:tc>
          <w:tcPr>
            <w:tcW w:w="140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71FF8E" w14:textId="77777777" w:rsidR="00151AD0" w:rsidRPr="00151AD0" w:rsidRDefault="00151AD0" w:rsidP="00151AD0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51AD0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76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65D523" w14:textId="77777777" w:rsidR="00151AD0" w:rsidRPr="00151AD0" w:rsidRDefault="00151AD0" w:rsidP="00151AD0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51AD0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76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AE5E6E" w14:textId="77777777" w:rsidR="00151AD0" w:rsidRPr="00151AD0" w:rsidRDefault="00151AD0" w:rsidP="00151AD0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51AD0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112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6697D13" w14:textId="77777777" w:rsidR="00151AD0" w:rsidRPr="00151AD0" w:rsidRDefault="00151AD0" w:rsidP="00151AD0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151AD0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</w:tr>
    </w:tbl>
    <w:p w14:paraId="19318974" w14:textId="20AD21F9" w:rsidR="002759BB" w:rsidRDefault="00151AD0" w:rsidP="00F1426A">
      <w:pPr>
        <w:jc w:val="center"/>
      </w:pPr>
      <w:r>
        <w:fldChar w:fldCharType="end"/>
      </w:r>
    </w:p>
    <w:p w14:paraId="7E92A18C" w14:textId="20D48B5D" w:rsidR="002759BB" w:rsidRDefault="002759BB" w:rsidP="00F1426A">
      <w:pPr>
        <w:jc w:val="center"/>
      </w:pPr>
    </w:p>
    <w:p w14:paraId="14F33153" w14:textId="50B7FC04" w:rsidR="00151AD0" w:rsidRDefault="00151AD0" w:rsidP="00F1426A">
      <w:pPr>
        <w:jc w:val="center"/>
      </w:pPr>
    </w:p>
    <w:p w14:paraId="3D4C0E81" w14:textId="77777777" w:rsidR="00151AD0" w:rsidRDefault="00151AD0" w:rsidP="00F1426A">
      <w:pPr>
        <w:jc w:val="center"/>
      </w:pPr>
    </w:p>
    <w:p w14:paraId="5264FBDF" w14:textId="071F7CC5" w:rsidR="004E3790" w:rsidRDefault="004E3790" w:rsidP="00F1426A">
      <w:pPr>
        <w:jc w:val="center"/>
      </w:pPr>
    </w:p>
    <w:p w14:paraId="5E02547A" w14:textId="1A6FAE08" w:rsidR="004E3790" w:rsidRDefault="004E3790">
      <w:r>
        <w:br w:type="page"/>
      </w:r>
    </w:p>
    <w:p w14:paraId="71D8FC73" w14:textId="77777777" w:rsidR="009A0F3A" w:rsidRDefault="009A0F3A" w:rsidP="009A0F3A">
      <w:pPr>
        <w:jc w:val="center"/>
        <w:rPr>
          <w:b/>
          <w:bCs/>
          <w:u w:val="single"/>
        </w:rPr>
      </w:pPr>
      <w:r>
        <w:rPr>
          <w:b/>
          <w:bCs/>
          <w:u w:val="single"/>
        </w:rPr>
        <w:lastRenderedPageBreak/>
        <w:t xml:space="preserve">eTable 4.:  </w:t>
      </w:r>
      <w:r w:rsidRPr="00264637">
        <w:rPr>
          <w:b/>
          <w:bCs/>
          <w:u w:val="single"/>
        </w:rPr>
        <w:t>S</w:t>
      </w:r>
      <w:r>
        <w:rPr>
          <w:b/>
          <w:bCs/>
          <w:u w:val="single"/>
        </w:rPr>
        <w:t>ensitivity Analysis</w:t>
      </w:r>
    </w:p>
    <w:p w14:paraId="081DDF2E" w14:textId="155613EB" w:rsidR="009A0F3A" w:rsidRDefault="009A0F3A" w:rsidP="009A0F3A">
      <w:pPr>
        <w:jc w:val="center"/>
      </w:pPr>
    </w:p>
    <w:p w14:paraId="2246DAEA" w14:textId="5D13C1C2" w:rsidR="00151AD0" w:rsidRDefault="00151AD0" w:rsidP="009A0F3A">
      <w:pPr>
        <w:jc w:val="center"/>
      </w:pPr>
    </w:p>
    <w:p w14:paraId="5D1A7F53" w14:textId="34C155EA" w:rsidR="004C3BB1" w:rsidRDefault="004C3BB1" w:rsidP="009A0F3A">
      <w:pPr>
        <w:jc w:val="center"/>
      </w:pPr>
      <w:r>
        <w:fldChar w:fldCharType="begin"/>
      </w:r>
      <w:r>
        <w:instrText xml:space="preserve"> LINK </w:instrText>
      </w:r>
      <w:r w:rsidR="00BB1A10">
        <w:instrText xml:space="preserve">Excel.Sheet.12 "D:\\1ASReece\\Research\\2020 Res\\Autism\\Autism Op Exp 6.xlsx" "ST4 Sensitivity!R2C2:R43C10" </w:instrText>
      </w:r>
      <w:r>
        <w:instrText xml:space="preserve">\a \f 4 \h </w:instrText>
      </w:r>
      <w:r>
        <w:fldChar w:fldCharType="separate"/>
      </w:r>
    </w:p>
    <w:tbl>
      <w:tblPr>
        <w:tblW w:w="13180" w:type="dxa"/>
        <w:tblLook w:val="04A0" w:firstRow="1" w:lastRow="0" w:firstColumn="1" w:lastColumn="0" w:noHBand="0" w:noVBand="1"/>
      </w:tblPr>
      <w:tblGrid>
        <w:gridCol w:w="2960"/>
        <w:gridCol w:w="3216"/>
        <w:gridCol w:w="976"/>
        <w:gridCol w:w="1872"/>
        <w:gridCol w:w="992"/>
        <w:gridCol w:w="840"/>
        <w:gridCol w:w="1047"/>
        <w:gridCol w:w="450"/>
        <w:gridCol w:w="1002"/>
      </w:tblGrid>
      <w:tr w:rsidR="004C3BB1" w:rsidRPr="004C3BB1" w14:paraId="4A5635AA" w14:textId="77777777" w:rsidTr="004C3BB1">
        <w:trPr>
          <w:trHeight w:val="270"/>
        </w:trPr>
        <w:tc>
          <w:tcPr>
            <w:tcW w:w="2960" w:type="dxa"/>
            <w:vMerge w:val="restart"/>
            <w:tcBorders>
              <w:top w:val="single" w:sz="8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CE71302" w14:textId="1BF33A91" w:rsidR="004C3BB1" w:rsidRPr="004C3BB1" w:rsidRDefault="004C3BB1" w:rsidP="004C3BB1">
            <w:pPr>
              <w:jc w:val="center"/>
              <w:rPr>
                <w:rFonts w:eastAsia="Times New Roman"/>
                <w:b/>
                <w:bCs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b/>
                <w:bCs/>
                <w:sz w:val="20"/>
                <w:szCs w:val="20"/>
                <w:lang w:val="en-US"/>
              </w:rPr>
              <w:t xml:space="preserve">Instrumental      Variables </w:t>
            </w:r>
          </w:p>
        </w:tc>
        <w:tc>
          <w:tcPr>
            <w:tcW w:w="3160" w:type="dxa"/>
            <w:vMerge w:val="restart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7D11EA6" w14:textId="77777777" w:rsidR="004C3BB1" w:rsidRPr="004C3BB1" w:rsidRDefault="004C3BB1" w:rsidP="004C3BB1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>Parameter</w:t>
            </w:r>
          </w:p>
        </w:tc>
        <w:tc>
          <w:tcPr>
            <w:tcW w:w="3840" w:type="dxa"/>
            <w:gridSpan w:val="3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0C91A7DD" w14:textId="77777777" w:rsidR="004C3BB1" w:rsidRPr="004C3BB1" w:rsidRDefault="004C3BB1" w:rsidP="004C3BB1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>Parameter</w:t>
            </w:r>
          </w:p>
        </w:tc>
        <w:tc>
          <w:tcPr>
            <w:tcW w:w="3220" w:type="dxa"/>
            <w:gridSpan w:val="4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4AE18FCB" w14:textId="77777777" w:rsidR="004C3BB1" w:rsidRPr="004C3BB1" w:rsidRDefault="004C3BB1" w:rsidP="004C3BB1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>Model</w:t>
            </w:r>
          </w:p>
        </w:tc>
      </w:tr>
      <w:tr w:rsidR="004C3BB1" w:rsidRPr="004C3BB1" w14:paraId="12980A70" w14:textId="77777777" w:rsidTr="004C3BB1">
        <w:trPr>
          <w:trHeight w:val="525"/>
        </w:trPr>
        <w:tc>
          <w:tcPr>
            <w:tcW w:w="2960" w:type="dxa"/>
            <w:vMerge/>
            <w:tcBorders>
              <w:top w:val="single" w:sz="8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vAlign w:val="center"/>
            <w:hideMark/>
          </w:tcPr>
          <w:p w14:paraId="68558935" w14:textId="77777777" w:rsidR="004C3BB1" w:rsidRPr="004C3BB1" w:rsidRDefault="004C3BB1" w:rsidP="004C3BB1">
            <w:pPr>
              <w:rPr>
                <w:rFonts w:eastAsia="Times New Roman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3160" w:type="dxa"/>
            <w:vMerge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347D96EA" w14:textId="77777777" w:rsidR="004C3BB1" w:rsidRPr="004C3BB1" w:rsidRDefault="004C3BB1" w:rsidP="004C3BB1">
            <w:pPr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134E9F" w14:textId="77777777" w:rsidR="004C3BB1" w:rsidRPr="004C3BB1" w:rsidRDefault="004C3BB1" w:rsidP="004C3BB1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>Estimate</w:t>
            </w:r>
          </w:p>
        </w:tc>
        <w:tc>
          <w:tcPr>
            <w:tcW w:w="187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BC0BC4" w14:textId="77777777" w:rsidR="004C3BB1" w:rsidRPr="004C3BB1" w:rsidRDefault="004C3BB1" w:rsidP="004C3BB1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>95% C.I.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51C4E86" w14:textId="77777777" w:rsidR="004C3BB1" w:rsidRPr="004C3BB1" w:rsidRDefault="004C3BB1" w:rsidP="004C3BB1">
            <w:pPr>
              <w:jc w:val="center"/>
              <w:rPr>
                <w:rFonts w:eastAsia="Times New Roman"/>
                <w:b/>
                <w:bCs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b/>
                <w:bCs/>
                <w:sz w:val="20"/>
                <w:szCs w:val="20"/>
                <w:lang w:val="en-US"/>
              </w:rPr>
              <w:t>Pr(&gt;|t|)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FD28F2" w14:textId="77777777" w:rsidR="004C3BB1" w:rsidRPr="004C3BB1" w:rsidRDefault="004C3BB1" w:rsidP="004C3BB1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>Adj. R-Squ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18A394" w14:textId="77777777" w:rsidR="004C3BB1" w:rsidRPr="004C3BB1" w:rsidRDefault="004C3BB1" w:rsidP="004C3BB1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>ChiSq</w:t>
            </w:r>
          </w:p>
        </w:tc>
        <w:tc>
          <w:tcPr>
            <w:tcW w:w="33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485288" w14:textId="77777777" w:rsidR="004C3BB1" w:rsidRPr="004C3BB1" w:rsidRDefault="004C3BB1" w:rsidP="004C3BB1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>dF</w:t>
            </w:r>
          </w:p>
        </w:tc>
        <w:tc>
          <w:tcPr>
            <w:tcW w:w="1002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D932FA7" w14:textId="77777777" w:rsidR="004C3BB1" w:rsidRPr="004C3BB1" w:rsidRDefault="004C3BB1" w:rsidP="004C3BB1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>P</w:t>
            </w:r>
          </w:p>
        </w:tc>
      </w:tr>
      <w:tr w:rsidR="004C3BB1" w:rsidRPr="004C3BB1" w14:paraId="29CD2B67" w14:textId="77777777" w:rsidTr="004C3BB1">
        <w:trPr>
          <w:trHeight w:val="255"/>
        </w:trPr>
        <w:tc>
          <w:tcPr>
            <w:tcW w:w="2960" w:type="dxa"/>
            <w:tcBorders>
              <w:top w:val="single" w:sz="8" w:space="0" w:color="auto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DD52C66" w14:textId="77777777" w:rsidR="004C3BB1" w:rsidRPr="004C3BB1" w:rsidRDefault="004C3BB1" w:rsidP="004C3BB1">
            <w:pPr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3160" w:type="dxa"/>
            <w:tcBorders>
              <w:top w:val="single" w:sz="8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6152A5C" w14:textId="77777777" w:rsidR="004C3BB1" w:rsidRPr="004C3BB1" w:rsidRDefault="004C3BB1" w:rsidP="004C3BB1">
            <w:pPr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976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06D514" w14:textId="77777777" w:rsidR="004C3BB1" w:rsidRPr="004C3BB1" w:rsidRDefault="004C3BB1" w:rsidP="004C3BB1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872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2928F2" w14:textId="77777777" w:rsidR="004C3BB1" w:rsidRPr="004C3BB1" w:rsidRDefault="004C3BB1" w:rsidP="004C3BB1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992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014AD19" w14:textId="77777777" w:rsidR="004C3BB1" w:rsidRPr="004C3BB1" w:rsidRDefault="004C3BB1" w:rsidP="004C3BB1">
            <w:pPr>
              <w:jc w:val="center"/>
              <w:rPr>
                <w:rFonts w:eastAsia="Times New Roman"/>
                <w:b/>
                <w:bCs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b/>
                <w:bCs/>
                <w:sz w:val="20"/>
                <w:szCs w:val="20"/>
                <w:lang w:val="en-US"/>
              </w:rPr>
              <w:t> </w:t>
            </w:r>
          </w:p>
        </w:tc>
        <w:tc>
          <w:tcPr>
            <w:tcW w:w="840" w:type="dxa"/>
            <w:tcBorders>
              <w:top w:val="single" w:sz="8" w:space="0" w:color="auto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41621C" w14:textId="77777777" w:rsidR="004C3BB1" w:rsidRPr="004C3BB1" w:rsidRDefault="004C3BB1" w:rsidP="004C3BB1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047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5DB7B3" w14:textId="77777777" w:rsidR="004C3BB1" w:rsidRPr="004C3BB1" w:rsidRDefault="004C3BB1" w:rsidP="004C3BB1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331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5CF451" w14:textId="77777777" w:rsidR="004C3BB1" w:rsidRPr="004C3BB1" w:rsidRDefault="004C3BB1" w:rsidP="004C3BB1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002" w:type="dxa"/>
            <w:tcBorders>
              <w:top w:val="single" w:sz="8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A159A4B" w14:textId="77777777" w:rsidR="004C3BB1" w:rsidRPr="004C3BB1" w:rsidRDefault="004C3BB1" w:rsidP="004C3BB1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> </w:t>
            </w:r>
          </w:p>
        </w:tc>
      </w:tr>
      <w:tr w:rsidR="004C3BB1" w:rsidRPr="004C3BB1" w14:paraId="0624F03A" w14:textId="77777777" w:rsidTr="004C3BB1">
        <w:trPr>
          <w:trHeight w:val="255"/>
        </w:trPr>
        <w:tc>
          <w:tcPr>
            <w:tcW w:w="296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F06E782" w14:textId="77777777" w:rsidR="004C3BB1" w:rsidRPr="004C3BB1" w:rsidRDefault="004C3BB1" w:rsidP="004C3BB1">
            <w:pPr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31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6EC3EF2" w14:textId="77777777" w:rsidR="004C3BB1" w:rsidRPr="004C3BB1" w:rsidRDefault="004C3BB1" w:rsidP="004C3BB1">
            <w:pPr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377FCA" w14:textId="77777777" w:rsidR="004C3BB1" w:rsidRPr="004C3BB1" w:rsidRDefault="004C3BB1" w:rsidP="004C3BB1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8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2E32DC" w14:textId="77777777" w:rsidR="004C3BB1" w:rsidRPr="004C3BB1" w:rsidRDefault="004C3BB1" w:rsidP="004C3BB1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36210E3" w14:textId="77777777" w:rsidR="004C3BB1" w:rsidRPr="004C3BB1" w:rsidRDefault="004C3BB1" w:rsidP="004C3BB1">
            <w:pPr>
              <w:jc w:val="center"/>
              <w:rPr>
                <w:rFonts w:eastAsia="Times New Roman"/>
                <w:b/>
                <w:bCs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b/>
                <w:bCs/>
                <w:sz w:val="20"/>
                <w:szCs w:val="20"/>
                <w:lang w:val="en-US"/>
              </w:rPr>
              <w:t> </w:t>
            </w:r>
          </w:p>
        </w:tc>
        <w:tc>
          <w:tcPr>
            <w:tcW w:w="84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2ED50B" w14:textId="77777777" w:rsidR="004C3BB1" w:rsidRPr="004C3BB1" w:rsidRDefault="004C3BB1" w:rsidP="004C3BB1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0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AFD525" w14:textId="77777777" w:rsidR="004C3BB1" w:rsidRPr="004C3BB1" w:rsidRDefault="004C3BB1" w:rsidP="004C3BB1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3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90D796" w14:textId="77777777" w:rsidR="004C3BB1" w:rsidRPr="004C3BB1" w:rsidRDefault="004C3BB1" w:rsidP="004C3BB1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00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EAB8BF5" w14:textId="77777777" w:rsidR="004C3BB1" w:rsidRPr="004C3BB1" w:rsidRDefault="004C3BB1" w:rsidP="004C3BB1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> </w:t>
            </w:r>
          </w:p>
        </w:tc>
      </w:tr>
      <w:tr w:rsidR="004C3BB1" w:rsidRPr="004C3BB1" w14:paraId="417C19D7" w14:textId="77777777" w:rsidTr="004C3BB1">
        <w:trPr>
          <w:trHeight w:val="270"/>
        </w:trPr>
        <w:tc>
          <w:tcPr>
            <w:tcW w:w="296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22099B7" w14:textId="77777777" w:rsidR="004C3BB1" w:rsidRPr="004C3BB1" w:rsidRDefault="004C3BB1" w:rsidP="004C3BB1">
            <w:pPr>
              <w:rPr>
                <w:rFonts w:eastAsia="Times New Roman"/>
                <w:b/>
                <w:bCs/>
                <w:i/>
                <w:iCs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b/>
                <w:bCs/>
                <w:i/>
                <w:iCs/>
                <w:sz w:val="20"/>
                <w:szCs w:val="20"/>
                <w:lang w:val="en-US"/>
              </w:rPr>
              <w:t>DAILY CANNABIS USE RATES</w:t>
            </w:r>
          </w:p>
        </w:tc>
        <w:tc>
          <w:tcPr>
            <w:tcW w:w="31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7B5E79C" w14:textId="77777777" w:rsidR="004C3BB1" w:rsidRPr="004C3BB1" w:rsidRDefault="004C3BB1" w:rsidP="004C3BB1">
            <w:pPr>
              <w:rPr>
                <w:rFonts w:eastAsia="Times New Roman"/>
                <w:b/>
                <w:bCs/>
                <w:i/>
                <w:iCs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b/>
                <w:bCs/>
                <w:i/>
                <w:iCs/>
                <w:sz w:val="20"/>
                <w:szCs w:val="20"/>
                <w:lang w:val="en-US"/>
              </w:rPr>
              <w:t> 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831541" w14:textId="77777777" w:rsidR="004C3BB1" w:rsidRPr="004C3BB1" w:rsidRDefault="004C3BB1" w:rsidP="004C3BB1">
            <w:pPr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8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D32053" w14:textId="77777777" w:rsidR="004C3BB1" w:rsidRPr="004C3BB1" w:rsidRDefault="004C3BB1" w:rsidP="004C3BB1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98BF576" w14:textId="77777777" w:rsidR="004C3BB1" w:rsidRPr="004C3BB1" w:rsidRDefault="004C3BB1" w:rsidP="004C3BB1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84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545328" w14:textId="77777777" w:rsidR="004C3BB1" w:rsidRPr="004C3BB1" w:rsidRDefault="004C3BB1" w:rsidP="004C3BB1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0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071494" w14:textId="77777777" w:rsidR="004C3BB1" w:rsidRPr="004C3BB1" w:rsidRDefault="004C3BB1" w:rsidP="004C3BB1">
            <w:pPr>
              <w:jc w:val="center"/>
              <w:rPr>
                <w:rFonts w:eastAsia="Times New Roman"/>
                <w:b/>
                <w:bCs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b/>
                <w:bCs/>
                <w:sz w:val="20"/>
                <w:szCs w:val="20"/>
                <w:lang w:val="en-US"/>
              </w:rPr>
              <w:t> </w:t>
            </w:r>
          </w:p>
        </w:tc>
        <w:tc>
          <w:tcPr>
            <w:tcW w:w="3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AD2C96" w14:textId="77777777" w:rsidR="004C3BB1" w:rsidRPr="004C3BB1" w:rsidRDefault="004C3BB1" w:rsidP="004C3BB1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00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B944086" w14:textId="77777777" w:rsidR="004C3BB1" w:rsidRPr="004C3BB1" w:rsidRDefault="004C3BB1" w:rsidP="004C3BB1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> </w:t>
            </w:r>
          </w:p>
        </w:tc>
      </w:tr>
      <w:tr w:rsidR="004C3BB1" w:rsidRPr="004C3BB1" w14:paraId="71252B35" w14:textId="77777777" w:rsidTr="004C3BB1">
        <w:trPr>
          <w:trHeight w:val="270"/>
        </w:trPr>
        <w:tc>
          <w:tcPr>
            <w:tcW w:w="296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0F819AE" w14:textId="77777777" w:rsidR="004C3BB1" w:rsidRPr="004C3BB1" w:rsidRDefault="004C3BB1" w:rsidP="004C3BB1">
            <w:pPr>
              <w:rPr>
                <w:rFonts w:eastAsia="Times New Roman"/>
                <w:b/>
                <w:bCs/>
                <w:i/>
                <w:iCs/>
                <w:color w:val="0000FF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b/>
                <w:bCs/>
                <w:i/>
                <w:iCs/>
                <w:color w:val="0000FF"/>
                <w:sz w:val="20"/>
                <w:szCs w:val="20"/>
                <w:lang w:val="en-US"/>
              </w:rPr>
              <w:t>Low Estimates</w:t>
            </w:r>
          </w:p>
        </w:tc>
        <w:tc>
          <w:tcPr>
            <w:tcW w:w="31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8FE1A7A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4A943C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8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259A6F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4A28FF6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84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7978C0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0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1A5A48" w14:textId="77777777" w:rsidR="004C3BB1" w:rsidRPr="004C3BB1" w:rsidRDefault="004C3BB1" w:rsidP="004C3BB1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3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0651CD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00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17CF08D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</w:tr>
      <w:tr w:rsidR="004C3BB1" w:rsidRPr="004C3BB1" w14:paraId="5E60A29F" w14:textId="77777777" w:rsidTr="004C3BB1">
        <w:trPr>
          <w:trHeight w:val="270"/>
        </w:trPr>
        <w:tc>
          <w:tcPr>
            <w:tcW w:w="296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9F7963A" w14:textId="77777777" w:rsidR="004C3BB1" w:rsidRPr="004C3BB1" w:rsidRDefault="004C3BB1" w:rsidP="004C3BB1">
            <w:pPr>
              <w:rPr>
                <w:rFonts w:eastAsia="Times New Roman"/>
                <w:b/>
                <w:bCs/>
                <w:i/>
                <w:iCs/>
                <w:color w:val="0000FF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b/>
                <w:bCs/>
                <w:i/>
                <w:iCs/>
                <w:color w:val="0000FF"/>
                <w:sz w:val="20"/>
                <w:szCs w:val="20"/>
                <w:lang w:val="en-US"/>
              </w:rPr>
              <w:t>2 Lags, 1 Interactions</w:t>
            </w:r>
          </w:p>
        </w:tc>
        <w:tc>
          <w:tcPr>
            <w:tcW w:w="31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A4B0037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543351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8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41957F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E1118A1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84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EABD1F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0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65FF90" w14:textId="77777777" w:rsidR="004C3BB1" w:rsidRPr="004C3BB1" w:rsidRDefault="004C3BB1" w:rsidP="004C3BB1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3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0A2516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00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C3D7FE6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</w:tr>
      <w:tr w:rsidR="004C3BB1" w:rsidRPr="004C3BB1" w14:paraId="6A686C0D" w14:textId="77777777" w:rsidTr="004C3BB1">
        <w:trPr>
          <w:trHeight w:val="315"/>
        </w:trPr>
        <w:tc>
          <w:tcPr>
            <w:tcW w:w="296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C4BA892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lag(Cannabis, Monthly), 0:2</w:t>
            </w:r>
          </w:p>
        </w:tc>
        <w:tc>
          <w:tcPr>
            <w:tcW w:w="31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3D8EB7B7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Black Ethnicity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2AB6AE" w14:textId="77777777" w:rsidR="004C3BB1" w:rsidRPr="004C3BB1" w:rsidRDefault="004C3BB1" w:rsidP="004C3BB1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12.0930</w:t>
            </w:r>
          </w:p>
        </w:tc>
        <w:tc>
          <w:tcPr>
            <w:tcW w:w="18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AF0AD4" w14:textId="77777777" w:rsidR="004C3BB1" w:rsidRPr="004C3BB1" w:rsidRDefault="004C3BB1" w:rsidP="004C3BB1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(12.09-12.09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23F23C8" w14:textId="77777777" w:rsidR="004C3BB1" w:rsidRPr="004C3BB1" w:rsidRDefault="004C3BB1" w:rsidP="004C3BB1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sz w:val="20"/>
                <w:szCs w:val="20"/>
                <w:lang w:val="en-US"/>
              </w:rPr>
              <w:t>&lt; 2.2e-16</w:t>
            </w:r>
          </w:p>
        </w:tc>
        <w:tc>
          <w:tcPr>
            <w:tcW w:w="84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4C9568" w14:textId="77777777" w:rsidR="004C3BB1" w:rsidRPr="004C3BB1" w:rsidRDefault="004C3BB1" w:rsidP="004C3BB1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1.0000</w:t>
            </w:r>
          </w:p>
        </w:tc>
        <w:tc>
          <w:tcPr>
            <w:tcW w:w="10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0CAA3F" w14:textId="77777777" w:rsidR="004C3BB1" w:rsidRPr="004C3BB1" w:rsidRDefault="004C3BB1" w:rsidP="004C3BB1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2.6x10</w:t>
            </w:r>
            <w:r w:rsidRPr="004C3BB1">
              <w:rPr>
                <w:rFonts w:eastAsia="Times New Roman"/>
                <w:color w:val="000000"/>
                <w:sz w:val="20"/>
                <w:szCs w:val="20"/>
                <w:vertAlign w:val="superscript"/>
                <w:lang w:val="en-US"/>
              </w:rPr>
              <w:t>11</w:t>
            </w:r>
          </w:p>
        </w:tc>
        <w:tc>
          <w:tcPr>
            <w:tcW w:w="3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EC0935" w14:textId="77777777" w:rsidR="004C3BB1" w:rsidRPr="004C3BB1" w:rsidRDefault="004C3BB1" w:rsidP="004C3BB1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100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E29F352" w14:textId="77777777" w:rsidR="004C3BB1" w:rsidRPr="004C3BB1" w:rsidRDefault="004C3BB1" w:rsidP="004C3BB1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sz w:val="20"/>
                <w:szCs w:val="20"/>
                <w:lang w:val="en-US"/>
              </w:rPr>
              <w:t>&lt; 2.2e-16</w:t>
            </w:r>
          </w:p>
        </w:tc>
      </w:tr>
      <w:tr w:rsidR="004C3BB1" w:rsidRPr="004C3BB1" w14:paraId="6E1B34BA" w14:textId="77777777" w:rsidTr="004C3BB1">
        <w:trPr>
          <w:trHeight w:val="255"/>
        </w:trPr>
        <w:tc>
          <w:tcPr>
            <w:tcW w:w="296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30611B4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lag(Δ9THC_Exposure), 0:2</w:t>
            </w:r>
          </w:p>
        </w:tc>
        <w:tc>
          <w:tcPr>
            <w:tcW w:w="31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5AE1FE35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Median Household Income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E20C99" w14:textId="77777777" w:rsidR="004C3BB1" w:rsidRPr="004C3BB1" w:rsidRDefault="004C3BB1" w:rsidP="004C3BB1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7.5E-06</w:t>
            </w:r>
          </w:p>
        </w:tc>
        <w:tc>
          <w:tcPr>
            <w:tcW w:w="18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0A1F27" w14:textId="77777777" w:rsidR="004C3BB1" w:rsidRPr="004C3BB1" w:rsidRDefault="004C3BB1" w:rsidP="004C3BB1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(7.5E-6-7.5E-6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859DF47" w14:textId="77777777" w:rsidR="004C3BB1" w:rsidRPr="004C3BB1" w:rsidRDefault="004C3BB1" w:rsidP="004C3BB1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sz w:val="20"/>
                <w:szCs w:val="20"/>
                <w:lang w:val="en-US"/>
              </w:rPr>
              <w:t>&lt; 2.2e-16</w:t>
            </w:r>
          </w:p>
        </w:tc>
        <w:tc>
          <w:tcPr>
            <w:tcW w:w="84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D784E7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0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127126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3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8BB9D6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00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2652A79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</w:tr>
      <w:tr w:rsidR="004C3BB1" w:rsidRPr="004C3BB1" w14:paraId="77B01B8F" w14:textId="77777777" w:rsidTr="004C3BB1">
        <w:trPr>
          <w:trHeight w:val="255"/>
        </w:trPr>
        <w:tc>
          <w:tcPr>
            <w:tcW w:w="296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4C2BC6E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lag(Cannabigerol_Exposure), 0:2</w:t>
            </w:r>
          </w:p>
        </w:tc>
        <w:tc>
          <w:tcPr>
            <w:tcW w:w="31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5DC3A159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Cigarettes, Monthly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11C7EC" w14:textId="77777777" w:rsidR="004C3BB1" w:rsidRPr="004C3BB1" w:rsidRDefault="004C3BB1" w:rsidP="004C3BB1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4.4978</w:t>
            </w:r>
          </w:p>
        </w:tc>
        <w:tc>
          <w:tcPr>
            <w:tcW w:w="18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2F747E" w14:textId="77777777" w:rsidR="004C3BB1" w:rsidRPr="004C3BB1" w:rsidRDefault="004C3BB1" w:rsidP="004C3BB1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(4.49-4.5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594AB63" w14:textId="77777777" w:rsidR="004C3BB1" w:rsidRPr="004C3BB1" w:rsidRDefault="004C3BB1" w:rsidP="004C3BB1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sz w:val="20"/>
                <w:szCs w:val="20"/>
                <w:lang w:val="en-US"/>
              </w:rPr>
              <w:t>&lt; 2.2e-16</w:t>
            </w:r>
          </w:p>
        </w:tc>
        <w:tc>
          <w:tcPr>
            <w:tcW w:w="84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7FD5DA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0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3BBA5A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3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68E456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00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30CA8AF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</w:tr>
      <w:tr w:rsidR="004C3BB1" w:rsidRPr="004C3BB1" w14:paraId="793AD952" w14:textId="77777777" w:rsidTr="004C3BB1">
        <w:trPr>
          <w:trHeight w:val="255"/>
        </w:trPr>
        <w:tc>
          <w:tcPr>
            <w:tcW w:w="296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A1E42EC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Cocaine_Annual</w:t>
            </w:r>
          </w:p>
        </w:tc>
        <w:tc>
          <w:tcPr>
            <w:tcW w:w="31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35FA28E2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Hispanic Ethnicity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FF3513" w14:textId="77777777" w:rsidR="004C3BB1" w:rsidRPr="004C3BB1" w:rsidRDefault="004C3BB1" w:rsidP="004C3BB1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0.1171</w:t>
            </w:r>
          </w:p>
        </w:tc>
        <w:tc>
          <w:tcPr>
            <w:tcW w:w="18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A404F9" w14:textId="77777777" w:rsidR="004C3BB1" w:rsidRPr="004C3BB1" w:rsidRDefault="004C3BB1" w:rsidP="004C3BB1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(0.12-0.12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C5FB3F4" w14:textId="77777777" w:rsidR="004C3BB1" w:rsidRPr="004C3BB1" w:rsidRDefault="004C3BB1" w:rsidP="004C3BB1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sz w:val="20"/>
                <w:szCs w:val="20"/>
                <w:lang w:val="en-US"/>
              </w:rPr>
              <w:t>&lt; 2.2e-16</w:t>
            </w:r>
          </w:p>
        </w:tc>
        <w:tc>
          <w:tcPr>
            <w:tcW w:w="84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8755E9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0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F77CF2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3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813DAF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00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E284062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</w:tr>
      <w:tr w:rsidR="004C3BB1" w:rsidRPr="004C3BB1" w14:paraId="48DD61BC" w14:textId="77777777" w:rsidTr="004C3BB1">
        <w:trPr>
          <w:trHeight w:val="255"/>
        </w:trPr>
        <w:tc>
          <w:tcPr>
            <w:tcW w:w="296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1B02A4E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31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3E53D491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Mean_Days_Cannabis_Potency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0E9D89" w14:textId="77777777" w:rsidR="004C3BB1" w:rsidRPr="004C3BB1" w:rsidRDefault="004C3BB1" w:rsidP="004C3BB1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0.2055</w:t>
            </w:r>
          </w:p>
        </w:tc>
        <w:tc>
          <w:tcPr>
            <w:tcW w:w="18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BE68F6" w14:textId="77777777" w:rsidR="004C3BB1" w:rsidRPr="004C3BB1" w:rsidRDefault="004C3BB1" w:rsidP="004C3BB1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(0.2-0.21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BCD7730" w14:textId="77777777" w:rsidR="004C3BB1" w:rsidRPr="004C3BB1" w:rsidRDefault="004C3BB1" w:rsidP="004C3BB1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sz w:val="20"/>
                <w:szCs w:val="20"/>
                <w:lang w:val="en-US"/>
              </w:rPr>
              <w:t>&lt; 2.2e-16</w:t>
            </w:r>
          </w:p>
        </w:tc>
        <w:tc>
          <w:tcPr>
            <w:tcW w:w="84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6253C3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0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344C2F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3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5B9A17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00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533374C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</w:tr>
      <w:tr w:rsidR="004C3BB1" w:rsidRPr="004C3BB1" w14:paraId="4C2D648A" w14:textId="77777777" w:rsidTr="004C3BB1">
        <w:trPr>
          <w:trHeight w:val="255"/>
        </w:trPr>
        <w:tc>
          <w:tcPr>
            <w:tcW w:w="296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FFB3E56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31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14936FAB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Analgesics, Annual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2FA180" w14:textId="77777777" w:rsidR="004C3BB1" w:rsidRPr="004C3BB1" w:rsidRDefault="004C3BB1" w:rsidP="004C3BB1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0.1588</w:t>
            </w:r>
          </w:p>
        </w:tc>
        <w:tc>
          <w:tcPr>
            <w:tcW w:w="18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53960B" w14:textId="77777777" w:rsidR="004C3BB1" w:rsidRPr="004C3BB1" w:rsidRDefault="004C3BB1" w:rsidP="004C3BB1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(0.16-0.16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6B02F97" w14:textId="77777777" w:rsidR="004C3BB1" w:rsidRPr="004C3BB1" w:rsidRDefault="004C3BB1" w:rsidP="004C3BB1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sz w:val="20"/>
                <w:szCs w:val="20"/>
                <w:lang w:val="en-US"/>
              </w:rPr>
              <w:t>&lt; 2.2e-16</w:t>
            </w:r>
          </w:p>
        </w:tc>
        <w:tc>
          <w:tcPr>
            <w:tcW w:w="84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1E769F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0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B95F2B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3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84D150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00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F5EA002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</w:tr>
      <w:tr w:rsidR="004C3BB1" w:rsidRPr="004C3BB1" w14:paraId="701B14A7" w14:textId="77777777" w:rsidTr="004C3BB1">
        <w:trPr>
          <w:trHeight w:val="495"/>
        </w:trPr>
        <w:tc>
          <w:tcPr>
            <w:tcW w:w="296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476D216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31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5D664233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Cigarettes: Mean_Days_Cannabis_Potency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067ED0" w14:textId="77777777" w:rsidR="004C3BB1" w:rsidRPr="004C3BB1" w:rsidRDefault="004C3BB1" w:rsidP="004C3BB1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-0.9112</w:t>
            </w:r>
          </w:p>
        </w:tc>
        <w:tc>
          <w:tcPr>
            <w:tcW w:w="18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3BB4B4" w14:textId="77777777" w:rsidR="004C3BB1" w:rsidRPr="004C3BB1" w:rsidRDefault="004C3BB1" w:rsidP="004C3BB1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(-0.91--0.91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0900748" w14:textId="77777777" w:rsidR="004C3BB1" w:rsidRPr="004C3BB1" w:rsidRDefault="004C3BB1" w:rsidP="004C3BB1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sz w:val="20"/>
                <w:szCs w:val="20"/>
                <w:lang w:val="en-US"/>
              </w:rPr>
              <w:t>&lt; 2.2e-16</w:t>
            </w:r>
          </w:p>
        </w:tc>
        <w:tc>
          <w:tcPr>
            <w:tcW w:w="84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73F6E0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0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D2BF2C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3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FCF17D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00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8C8F2E6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</w:tr>
      <w:tr w:rsidR="004C3BB1" w:rsidRPr="004C3BB1" w14:paraId="191DFC17" w14:textId="77777777" w:rsidTr="004C3BB1">
        <w:trPr>
          <w:trHeight w:val="255"/>
        </w:trPr>
        <w:tc>
          <w:tcPr>
            <w:tcW w:w="296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9F44639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31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0B36E6C8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White Ethnicity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40339D" w14:textId="77777777" w:rsidR="004C3BB1" w:rsidRPr="004C3BB1" w:rsidRDefault="004C3BB1" w:rsidP="004C3BB1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-8.1359</w:t>
            </w:r>
          </w:p>
        </w:tc>
        <w:tc>
          <w:tcPr>
            <w:tcW w:w="18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08E746" w14:textId="77777777" w:rsidR="004C3BB1" w:rsidRPr="004C3BB1" w:rsidRDefault="004C3BB1" w:rsidP="004C3BB1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(-8.14--8.13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69D4F14" w14:textId="77777777" w:rsidR="004C3BB1" w:rsidRPr="004C3BB1" w:rsidRDefault="004C3BB1" w:rsidP="004C3BB1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sz w:val="20"/>
                <w:szCs w:val="20"/>
                <w:lang w:val="en-US"/>
              </w:rPr>
              <w:t>&lt; 2.2e-16</w:t>
            </w:r>
          </w:p>
        </w:tc>
        <w:tc>
          <w:tcPr>
            <w:tcW w:w="84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EFACA1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0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BE416F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3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E0E17F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00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B377204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</w:tr>
      <w:tr w:rsidR="004C3BB1" w:rsidRPr="004C3BB1" w14:paraId="3BA0BE13" w14:textId="77777777" w:rsidTr="004C3BB1">
        <w:trPr>
          <w:trHeight w:val="255"/>
        </w:trPr>
        <w:tc>
          <w:tcPr>
            <w:tcW w:w="296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E5CC2EB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31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7AE6C91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87BD2F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8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718AFE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9EE00B9" w14:textId="77777777" w:rsidR="004C3BB1" w:rsidRPr="004C3BB1" w:rsidRDefault="004C3BB1" w:rsidP="004C3BB1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84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9E99DD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0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819943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3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E18159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00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D2BFD4A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</w:tr>
      <w:tr w:rsidR="004C3BB1" w:rsidRPr="004C3BB1" w14:paraId="0B350A9A" w14:textId="77777777" w:rsidTr="004C3BB1">
        <w:trPr>
          <w:trHeight w:val="270"/>
        </w:trPr>
        <w:tc>
          <w:tcPr>
            <w:tcW w:w="296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0A8AF9A" w14:textId="77777777" w:rsidR="004C3BB1" w:rsidRPr="004C3BB1" w:rsidRDefault="004C3BB1" w:rsidP="004C3BB1">
            <w:pPr>
              <w:rPr>
                <w:rFonts w:eastAsia="Times New Roman"/>
                <w:b/>
                <w:bCs/>
                <w:i/>
                <w:iCs/>
                <w:color w:val="0000FF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b/>
                <w:bCs/>
                <w:i/>
                <w:iCs/>
                <w:color w:val="0000FF"/>
                <w:sz w:val="20"/>
                <w:szCs w:val="20"/>
                <w:lang w:val="en-US"/>
              </w:rPr>
              <w:t>High Estimates</w:t>
            </w:r>
          </w:p>
        </w:tc>
        <w:tc>
          <w:tcPr>
            <w:tcW w:w="31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265727A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E56965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8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090E93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A8107CA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84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14BE9A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0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E0FB33" w14:textId="77777777" w:rsidR="004C3BB1" w:rsidRPr="004C3BB1" w:rsidRDefault="004C3BB1" w:rsidP="004C3BB1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3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11CAE4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00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4A14DDE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</w:tr>
      <w:tr w:rsidR="004C3BB1" w:rsidRPr="004C3BB1" w14:paraId="5170A6EB" w14:textId="77777777" w:rsidTr="004C3BB1">
        <w:trPr>
          <w:trHeight w:val="270"/>
        </w:trPr>
        <w:tc>
          <w:tcPr>
            <w:tcW w:w="296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CE47E54" w14:textId="77777777" w:rsidR="004C3BB1" w:rsidRPr="004C3BB1" w:rsidRDefault="004C3BB1" w:rsidP="004C3BB1">
            <w:pPr>
              <w:rPr>
                <w:rFonts w:eastAsia="Times New Roman"/>
                <w:b/>
                <w:bCs/>
                <w:i/>
                <w:iCs/>
                <w:color w:val="0000FF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b/>
                <w:bCs/>
                <w:i/>
                <w:iCs/>
                <w:color w:val="0000FF"/>
                <w:sz w:val="20"/>
                <w:szCs w:val="20"/>
                <w:lang w:val="en-US"/>
              </w:rPr>
              <w:t>2 Lags, 1 Interactions</w:t>
            </w:r>
          </w:p>
        </w:tc>
        <w:tc>
          <w:tcPr>
            <w:tcW w:w="31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4CF21D3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51762B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8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2F1349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A038BD2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84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17C8E4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0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827EE2" w14:textId="77777777" w:rsidR="004C3BB1" w:rsidRPr="004C3BB1" w:rsidRDefault="004C3BB1" w:rsidP="004C3BB1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3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4A9CD0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00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A6EA305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</w:tr>
      <w:tr w:rsidR="004C3BB1" w:rsidRPr="004C3BB1" w14:paraId="0AFFAF53" w14:textId="77777777" w:rsidTr="004C3BB1">
        <w:trPr>
          <w:trHeight w:val="315"/>
        </w:trPr>
        <w:tc>
          <w:tcPr>
            <w:tcW w:w="296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9C076BC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lag(Cannabis, Monthly), 0:2</w:t>
            </w:r>
          </w:p>
        </w:tc>
        <w:tc>
          <w:tcPr>
            <w:tcW w:w="31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179803AF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Black Ethnicity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D20DF1" w14:textId="77777777" w:rsidR="004C3BB1" w:rsidRPr="004C3BB1" w:rsidRDefault="004C3BB1" w:rsidP="004C3BB1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12.8670</w:t>
            </w:r>
          </w:p>
        </w:tc>
        <w:tc>
          <w:tcPr>
            <w:tcW w:w="18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6DA753" w14:textId="77777777" w:rsidR="004C3BB1" w:rsidRPr="004C3BB1" w:rsidRDefault="004C3BB1" w:rsidP="004C3BB1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(12.85-12.89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FB8EDA7" w14:textId="77777777" w:rsidR="004C3BB1" w:rsidRPr="004C3BB1" w:rsidRDefault="004C3BB1" w:rsidP="004C3BB1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sz w:val="20"/>
                <w:szCs w:val="20"/>
                <w:lang w:val="en-US"/>
              </w:rPr>
              <w:t>&lt; 2.2e-16</w:t>
            </w:r>
          </w:p>
        </w:tc>
        <w:tc>
          <w:tcPr>
            <w:tcW w:w="84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81D29F" w14:textId="77777777" w:rsidR="004C3BB1" w:rsidRPr="004C3BB1" w:rsidRDefault="004C3BB1" w:rsidP="004C3BB1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1.0000</w:t>
            </w:r>
          </w:p>
        </w:tc>
        <w:tc>
          <w:tcPr>
            <w:tcW w:w="10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79E505" w14:textId="77777777" w:rsidR="004C3BB1" w:rsidRPr="004C3BB1" w:rsidRDefault="004C3BB1" w:rsidP="004C3BB1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1.3x10</w:t>
            </w:r>
            <w:r w:rsidRPr="004C3BB1">
              <w:rPr>
                <w:rFonts w:eastAsia="Times New Roman"/>
                <w:color w:val="000000"/>
                <w:sz w:val="20"/>
                <w:szCs w:val="20"/>
                <w:vertAlign w:val="superscript"/>
                <w:lang w:val="en-US"/>
              </w:rPr>
              <w:t>9</w:t>
            </w:r>
          </w:p>
        </w:tc>
        <w:tc>
          <w:tcPr>
            <w:tcW w:w="3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53C0B1" w14:textId="77777777" w:rsidR="004C3BB1" w:rsidRPr="004C3BB1" w:rsidRDefault="004C3BB1" w:rsidP="004C3BB1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100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61411E7" w14:textId="77777777" w:rsidR="004C3BB1" w:rsidRPr="004C3BB1" w:rsidRDefault="004C3BB1" w:rsidP="004C3BB1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sz w:val="20"/>
                <w:szCs w:val="20"/>
                <w:lang w:val="en-US"/>
              </w:rPr>
              <w:t>&lt; 2.2e-16</w:t>
            </w:r>
          </w:p>
        </w:tc>
      </w:tr>
      <w:tr w:rsidR="004C3BB1" w:rsidRPr="004C3BB1" w14:paraId="0FA3540A" w14:textId="77777777" w:rsidTr="004C3BB1">
        <w:trPr>
          <w:trHeight w:val="255"/>
        </w:trPr>
        <w:tc>
          <w:tcPr>
            <w:tcW w:w="296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DF5C5EB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lag(Δ9THC_Exposure), 0:2</w:t>
            </w:r>
          </w:p>
        </w:tc>
        <w:tc>
          <w:tcPr>
            <w:tcW w:w="31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28B675C8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Median Household Income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D12FFA" w14:textId="77777777" w:rsidR="004C3BB1" w:rsidRPr="004C3BB1" w:rsidRDefault="004C3BB1" w:rsidP="004C3BB1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8.2E-06</w:t>
            </w:r>
          </w:p>
        </w:tc>
        <w:tc>
          <w:tcPr>
            <w:tcW w:w="18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2A7E1C" w14:textId="77777777" w:rsidR="004C3BB1" w:rsidRPr="004C3BB1" w:rsidRDefault="004C3BB1" w:rsidP="004C3BB1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(8.2E-06-8.2E-06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734CE6A" w14:textId="77777777" w:rsidR="004C3BB1" w:rsidRPr="004C3BB1" w:rsidRDefault="004C3BB1" w:rsidP="004C3BB1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sz w:val="20"/>
                <w:szCs w:val="20"/>
                <w:lang w:val="en-US"/>
              </w:rPr>
              <w:t>&lt; 2.2e-16</w:t>
            </w:r>
          </w:p>
        </w:tc>
        <w:tc>
          <w:tcPr>
            <w:tcW w:w="84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DF94F7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0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62CD7A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3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71A400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00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EAD7661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</w:tr>
      <w:tr w:rsidR="004C3BB1" w:rsidRPr="004C3BB1" w14:paraId="6AFDEE97" w14:textId="77777777" w:rsidTr="004C3BB1">
        <w:trPr>
          <w:trHeight w:val="255"/>
        </w:trPr>
        <w:tc>
          <w:tcPr>
            <w:tcW w:w="296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7DBAD39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lag(Cannabigerol_Exposure), 0:2</w:t>
            </w:r>
          </w:p>
        </w:tc>
        <w:tc>
          <w:tcPr>
            <w:tcW w:w="31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11910FEB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Cigarettes, Monthly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1C644B" w14:textId="77777777" w:rsidR="004C3BB1" w:rsidRPr="004C3BB1" w:rsidRDefault="004C3BB1" w:rsidP="004C3BB1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4.8841</w:t>
            </w:r>
          </w:p>
        </w:tc>
        <w:tc>
          <w:tcPr>
            <w:tcW w:w="18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405462" w14:textId="77777777" w:rsidR="004C3BB1" w:rsidRPr="004C3BB1" w:rsidRDefault="004C3BB1" w:rsidP="004C3BB1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(4.82-4.95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7F203DA" w14:textId="77777777" w:rsidR="004C3BB1" w:rsidRPr="004C3BB1" w:rsidRDefault="004C3BB1" w:rsidP="004C3BB1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sz w:val="20"/>
                <w:szCs w:val="20"/>
                <w:lang w:val="en-US"/>
              </w:rPr>
              <w:t>&lt; 2.2e-16</w:t>
            </w:r>
          </w:p>
        </w:tc>
        <w:tc>
          <w:tcPr>
            <w:tcW w:w="84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8A8A47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0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E79597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3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62ACDB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00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E8E0FB8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</w:tr>
      <w:tr w:rsidR="004C3BB1" w:rsidRPr="004C3BB1" w14:paraId="34491C81" w14:textId="77777777" w:rsidTr="004C3BB1">
        <w:trPr>
          <w:trHeight w:val="255"/>
        </w:trPr>
        <w:tc>
          <w:tcPr>
            <w:tcW w:w="296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AB71483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Cocaine_Annual</w:t>
            </w:r>
          </w:p>
        </w:tc>
        <w:tc>
          <w:tcPr>
            <w:tcW w:w="31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4C9AB098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Hispanic Ethnicity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758A3D" w14:textId="77777777" w:rsidR="004C3BB1" w:rsidRPr="004C3BB1" w:rsidRDefault="004C3BB1" w:rsidP="004C3BB1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0.1297</w:t>
            </w:r>
          </w:p>
        </w:tc>
        <w:tc>
          <w:tcPr>
            <w:tcW w:w="18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4529E3" w14:textId="77777777" w:rsidR="004C3BB1" w:rsidRPr="004C3BB1" w:rsidRDefault="004C3BB1" w:rsidP="004C3BB1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(0.13-0.13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D64E09A" w14:textId="77777777" w:rsidR="004C3BB1" w:rsidRPr="004C3BB1" w:rsidRDefault="004C3BB1" w:rsidP="004C3BB1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sz w:val="20"/>
                <w:szCs w:val="20"/>
                <w:lang w:val="en-US"/>
              </w:rPr>
              <w:t>&lt; 2.2e-16</w:t>
            </w:r>
          </w:p>
        </w:tc>
        <w:tc>
          <w:tcPr>
            <w:tcW w:w="84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094671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0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E0365D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3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927B68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00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A9514BB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</w:tr>
      <w:tr w:rsidR="004C3BB1" w:rsidRPr="004C3BB1" w14:paraId="16F99958" w14:textId="77777777" w:rsidTr="004C3BB1">
        <w:trPr>
          <w:trHeight w:val="255"/>
        </w:trPr>
        <w:tc>
          <w:tcPr>
            <w:tcW w:w="296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3D76125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31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28B6B1F1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Mean_Days_Cannabis_Potency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D53ACE" w14:textId="77777777" w:rsidR="004C3BB1" w:rsidRPr="004C3BB1" w:rsidRDefault="004C3BB1" w:rsidP="004C3BB1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0.2185</w:t>
            </w:r>
          </w:p>
        </w:tc>
        <w:tc>
          <w:tcPr>
            <w:tcW w:w="18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3D928E" w14:textId="77777777" w:rsidR="004C3BB1" w:rsidRPr="004C3BB1" w:rsidRDefault="004C3BB1" w:rsidP="004C3BB1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(0.21-0.23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32C2163" w14:textId="77777777" w:rsidR="004C3BB1" w:rsidRPr="004C3BB1" w:rsidRDefault="004C3BB1" w:rsidP="004C3BB1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sz w:val="20"/>
                <w:szCs w:val="20"/>
                <w:lang w:val="en-US"/>
              </w:rPr>
              <w:t>&lt; 2.2e-16</w:t>
            </w:r>
          </w:p>
        </w:tc>
        <w:tc>
          <w:tcPr>
            <w:tcW w:w="84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099799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0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09B11B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3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DC41A2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00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0CEC21E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</w:tr>
      <w:tr w:rsidR="004C3BB1" w:rsidRPr="004C3BB1" w14:paraId="4AF587BC" w14:textId="77777777" w:rsidTr="004C3BB1">
        <w:trPr>
          <w:trHeight w:val="255"/>
        </w:trPr>
        <w:tc>
          <w:tcPr>
            <w:tcW w:w="296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07C9167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31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45E2BF86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Analgesics, Annual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DA4220" w14:textId="77777777" w:rsidR="004C3BB1" w:rsidRPr="004C3BB1" w:rsidRDefault="004C3BB1" w:rsidP="004C3BB1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0.1762</w:t>
            </w:r>
          </w:p>
        </w:tc>
        <w:tc>
          <w:tcPr>
            <w:tcW w:w="18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278312" w14:textId="77777777" w:rsidR="004C3BB1" w:rsidRPr="004C3BB1" w:rsidRDefault="004C3BB1" w:rsidP="004C3BB1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(0.17-0.19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CDBFAEA" w14:textId="77777777" w:rsidR="004C3BB1" w:rsidRPr="004C3BB1" w:rsidRDefault="004C3BB1" w:rsidP="004C3BB1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sz w:val="20"/>
                <w:szCs w:val="20"/>
                <w:lang w:val="en-US"/>
              </w:rPr>
              <w:t>&lt; 2.2e-16</w:t>
            </w:r>
          </w:p>
        </w:tc>
        <w:tc>
          <w:tcPr>
            <w:tcW w:w="84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35D7BF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0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A2943B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3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1D46BE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00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82FC06B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</w:tr>
      <w:tr w:rsidR="004C3BB1" w:rsidRPr="004C3BB1" w14:paraId="5AB09F46" w14:textId="77777777" w:rsidTr="004C3BB1">
        <w:trPr>
          <w:trHeight w:val="495"/>
        </w:trPr>
        <w:tc>
          <w:tcPr>
            <w:tcW w:w="296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8652059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31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6A96C322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Cigarettes: Mean_Days_Cannabis_Potency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C8D029" w14:textId="77777777" w:rsidR="004C3BB1" w:rsidRPr="004C3BB1" w:rsidRDefault="004C3BB1" w:rsidP="004C3BB1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-0.9664</w:t>
            </w:r>
          </w:p>
        </w:tc>
        <w:tc>
          <w:tcPr>
            <w:tcW w:w="18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E68273" w14:textId="77777777" w:rsidR="004C3BB1" w:rsidRPr="004C3BB1" w:rsidRDefault="004C3BB1" w:rsidP="004C3BB1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(-1.01--0.92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427292E" w14:textId="77777777" w:rsidR="004C3BB1" w:rsidRPr="004C3BB1" w:rsidRDefault="004C3BB1" w:rsidP="004C3BB1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sz w:val="20"/>
                <w:szCs w:val="20"/>
                <w:lang w:val="en-US"/>
              </w:rPr>
              <w:t>&lt; 2.2e-16</w:t>
            </w:r>
          </w:p>
        </w:tc>
        <w:tc>
          <w:tcPr>
            <w:tcW w:w="84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63946B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0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418405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3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7281AB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00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FE54C65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</w:tr>
      <w:tr w:rsidR="004C3BB1" w:rsidRPr="004C3BB1" w14:paraId="40A83D2C" w14:textId="77777777" w:rsidTr="004C3BB1">
        <w:trPr>
          <w:trHeight w:val="255"/>
        </w:trPr>
        <w:tc>
          <w:tcPr>
            <w:tcW w:w="296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4DB1F70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lastRenderedPageBreak/>
              <w:t> </w:t>
            </w:r>
          </w:p>
        </w:tc>
        <w:tc>
          <w:tcPr>
            <w:tcW w:w="31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2551F1D1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White Ethnicity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B6A881" w14:textId="77777777" w:rsidR="004C3BB1" w:rsidRPr="004C3BB1" w:rsidRDefault="004C3BB1" w:rsidP="004C3BB1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-8.7028</w:t>
            </w:r>
          </w:p>
        </w:tc>
        <w:tc>
          <w:tcPr>
            <w:tcW w:w="18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6B44F1" w14:textId="77777777" w:rsidR="004C3BB1" w:rsidRPr="004C3BB1" w:rsidRDefault="004C3BB1" w:rsidP="004C3BB1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(-8.72--8.69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B40907E" w14:textId="77777777" w:rsidR="004C3BB1" w:rsidRPr="004C3BB1" w:rsidRDefault="004C3BB1" w:rsidP="004C3BB1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sz w:val="20"/>
                <w:szCs w:val="20"/>
                <w:lang w:val="en-US"/>
              </w:rPr>
              <w:t>&lt; 2.2e-16</w:t>
            </w:r>
          </w:p>
        </w:tc>
        <w:tc>
          <w:tcPr>
            <w:tcW w:w="84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F3FB6D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0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0173A4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3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BE3BC4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00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80771DF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</w:tr>
      <w:tr w:rsidR="004C3BB1" w:rsidRPr="004C3BB1" w14:paraId="5372EC8F" w14:textId="77777777" w:rsidTr="004C3BB1">
        <w:trPr>
          <w:trHeight w:val="255"/>
        </w:trPr>
        <w:tc>
          <w:tcPr>
            <w:tcW w:w="296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13F8D90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31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E269937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D0ACE5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8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85A5D6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337B1A6" w14:textId="77777777" w:rsidR="004C3BB1" w:rsidRPr="004C3BB1" w:rsidRDefault="004C3BB1" w:rsidP="004C3BB1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84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A6FBE7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0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1ABB84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3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986E54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00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9CD48E8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</w:tr>
      <w:tr w:rsidR="004C3BB1" w:rsidRPr="004C3BB1" w14:paraId="424E8AFA" w14:textId="77777777" w:rsidTr="004C3BB1">
        <w:trPr>
          <w:trHeight w:val="255"/>
        </w:trPr>
        <w:tc>
          <w:tcPr>
            <w:tcW w:w="296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AEA0296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31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E72301F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AD0A5F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8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73DB1D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1A9EA6F" w14:textId="77777777" w:rsidR="004C3BB1" w:rsidRPr="004C3BB1" w:rsidRDefault="004C3BB1" w:rsidP="004C3BB1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84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938AC0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0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3ECD35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3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531B7B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00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852247C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</w:tr>
      <w:tr w:rsidR="004C3BB1" w:rsidRPr="004C3BB1" w14:paraId="40865118" w14:textId="77777777" w:rsidTr="004C3BB1">
        <w:trPr>
          <w:trHeight w:val="270"/>
        </w:trPr>
        <w:tc>
          <w:tcPr>
            <w:tcW w:w="9960" w:type="dxa"/>
            <w:gridSpan w:val="5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5A36822B" w14:textId="77777777" w:rsidR="004C3BB1" w:rsidRPr="004C3BB1" w:rsidRDefault="004C3BB1" w:rsidP="004C3BB1">
            <w:pPr>
              <w:rPr>
                <w:rFonts w:eastAsia="Times New Roman"/>
                <w:b/>
                <w:bCs/>
                <w:i/>
                <w:iCs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b/>
                <w:bCs/>
                <w:i/>
                <w:iCs/>
                <w:sz w:val="20"/>
                <w:szCs w:val="20"/>
                <w:lang w:val="en-US"/>
              </w:rPr>
              <w:t>FIRST TRIMESTER PREGNANCY DAILY CANNABIS USE RATES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2C944B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0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41F7EE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3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D15AE0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00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C980F0E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</w:tr>
      <w:tr w:rsidR="004C3BB1" w:rsidRPr="004C3BB1" w14:paraId="0F881543" w14:textId="77777777" w:rsidTr="004C3BB1">
        <w:trPr>
          <w:trHeight w:val="270"/>
        </w:trPr>
        <w:tc>
          <w:tcPr>
            <w:tcW w:w="296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BE1EAB8" w14:textId="77777777" w:rsidR="004C3BB1" w:rsidRPr="004C3BB1" w:rsidRDefault="004C3BB1" w:rsidP="004C3BB1">
            <w:pPr>
              <w:rPr>
                <w:rFonts w:eastAsia="Times New Roman"/>
                <w:b/>
                <w:bCs/>
                <w:i/>
                <w:iCs/>
                <w:color w:val="0000FF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b/>
                <w:bCs/>
                <w:i/>
                <w:iCs/>
                <w:color w:val="0000FF"/>
                <w:sz w:val="20"/>
                <w:szCs w:val="20"/>
                <w:lang w:val="en-US"/>
              </w:rPr>
              <w:t>Low Estimates</w:t>
            </w:r>
          </w:p>
        </w:tc>
        <w:tc>
          <w:tcPr>
            <w:tcW w:w="31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4F68F5A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E648F0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8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88DF7B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FF21F51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84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A831A7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0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85BB99" w14:textId="77777777" w:rsidR="004C3BB1" w:rsidRPr="004C3BB1" w:rsidRDefault="004C3BB1" w:rsidP="004C3BB1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3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7A8D95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00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E968564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</w:tr>
      <w:tr w:rsidR="004C3BB1" w:rsidRPr="004C3BB1" w14:paraId="74606DD9" w14:textId="77777777" w:rsidTr="004C3BB1">
        <w:trPr>
          <w:trHeight w:val="270"/>
        </w:trPr>
        <w:tc>
          <w:tcPr>
            <w:tcW w:w="296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2A46D33" w14:textId="77777777" w:rsidR="004C3BB1" w:rsidRPr="004C3BB1" w:rsidRDefault="004C3BB1" w:rsidP="004C3BB1">
            <w:pPr>
              <w:rPr>
                <w:rFonts w:eastAsia="Times New Roman"/>
                <w:b/>
                <w:bCs/>
                <w:i/>
                <w:iCs/>
                <w:color w:val="0000FF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b/>
                <w:bCs/>
                <w:i/>
                <w:iCs/>
                <w:color w:val="0000FF"/>
                <w:sz w:val="20"/>
                <w:szCs w:val="20"/>
                <w:lang w:val="en-US"/>
              </w:rPr>
              <w:t>2 Lags, 1 Interactions</w:t>
            </w:r>
          </w:p>
        </w:tc>
        <w:tc>
          <w:tcPr>
            <w:tcW w:w="31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8FE30C5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A1B721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8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FB445A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A7A28F5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84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8206F0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0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50E70D" w14:textId="77777777" w:rsidR="004C3BB1" w:rsidRPr="004C3BB1" w:rsidRDefault="004C3BB1" w:rsidP="004C3BB1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3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BCAA9A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00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8E9975C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</w:tr>
      <w:tr w:rsidR="004C3BB1" w:rsidRPr="004C3BB1" w14:paraId="1C486EC6" w14:textId="77777777" w:rsidTr="004C3BB1">
        <w:trPr>
          <w:trHeight w:val="285"/>
        </w:trPr>
        <w:tc>
          <w:tcPr>
            <w:tcW w:w="296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2631E56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lag(Cannabis, Monthly), 0:2</w:t>
            </w:r>
          </w:p>
        </w:tc>
        <w:tc>
          <w:tcPr>
            <w:tcW w:w="31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F8F9080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First_Trimester_Cannabis_Exposure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A74E5F" w14:textId="77777777" w:rsidR="004C3BB1" w:rsidRPr="004C3BB1" w:rsidRDefault="004C3BB1" w:rsidP="004C3BB1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0.1400</w:t>
            </w:r>
          </w:p>
        </w:tc>
        <w:tc>
          <w:tcPr>
            <w:tcW w:w="18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76847A" w14:textId="77777777" w:rsidR="004C3BB1" w:rsidRPr="004C3BB1" w:rsidRDefault="004C3BB1" w:rsidP="004C3BB1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(0.11-0.17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FC520B9" w14:textId="77777777" w:rsidR="004C3BB1" w:rsidRPr="004C3BB1" w:rsidRDefault="004C3BB1" w:rsidP="004C3BB1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sz w:val="20"/>
                <w:szCs w:val="20"/>
                <w:lang w:val="en-US"/>
              </w:rPr>
              <w:t>&lt; 2.2e-16</w:t>
            </w:r>
          </w:p>
        </w:tc>
        <w:tc>
          <w:tcPr>
            <w:tcW w:w="84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854255" w14:textId="77777777" w:rsidR="004C3BB1" w:rsidRPr="004C3BB1" w:rsidRDefault="004C3BB1" w:rsidP="004C3BB1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0.9984</w:t>
            </w:r>
          </w:p>
        </w:tc>
        <w:tc>
          <w:tcPr>
            <w:tcW w:w="10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4E8AA7" w14:textId="77777777" w:rsidR="004C3BB1" w:rsidRPr="004C3BB1" w:rsidRDefault="004C3BB1" w:rsidP="004C3BB1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5727.8</w:t>
            </w:r>
          </w:p>
        </w:tc>
        <w:tc>
          <w:tcPr>
            <w:tcW w:w="3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29DEFE" w14:textId="77777777" w:rsidR="004C3BB1" w:rsidRPr="004C3BB1" w:rsidRDefault="004C3BB1" w:rsidP="004C3BB1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100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45C8432" w14:textId="77777777" w:rsidR="004C3BB1" w:rsidRPr="004C3BB1" w:rsidRDefault="004C3BB1" w:rsidP="004C3BB1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sz w:val="20"/>
                <w:szCs w:val="20"/>
                <w:lang w:val="en-US"/>
              </w:rPr>
              <w:t>&lt; 2.2e-16</w:t>
            </w:r>
          </w:p>
        </w:tc>
      </w:tr>
      <w:tr w:rsidR="004C3BB1" w:rsidRPr="004C3BB1" w14:paraId="259560F1" w14:textId="77777777" w:rsidTr="004C3BB1">
        <w:trPr>
          <w:trHeight w:val="525"/>
        </w:trPr>
        <w:tc>
          <w:tcPr>
            <w:tcW w:w="296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1CE581B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lag(Δ9THC_Exposure), 0:2</w:t>
            </w:r>
          </w:p>
        </w:tc>
        <w:tc>
          <w:tcPr>
            <w:tcW w:w="31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416C3CD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First_Trimester_Cannabis_Exposure: THC_Potency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624797" w14:textId="77777777" w:rsidR="004C3BB1" w:rsidRPr="004C3BB1" w:rsidRDefault="004C3BB1" w:rsidP="004C3BB1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-0.0651</w:t>
            </w:r>
          </w:p>
        </w:tc>
        <w:tc>
          <w:tcPr>
            <w:tcW w:w="18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616DEE" w14:textId="77777777" w:rsidR="004C3BB1" w:rsidRPr="004C3BB1" w:rsidRDefault="004C3BB1" w:rsidP="004C3BB1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(-0.07--0.06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DC329E3" w14:textId="77777777" w:rsidR="004C3BB1" w:rsidRPr="004C3BB1" w:rsidRDefault="004C3BB1" w:rsidP="004C3BB1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sz w:val="20"/>
                <w:szCs w:val="20"/>
                <w:lang w:val="en-US"/>
              </w:rPr>
              <w:t>&lt; 2.2e-16</w:t>
            </w:r>
          </w:p>
        </w:tc>
        <w:tc>
          <w:tcPr>
            <w:tcW w:w="84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2ACEFE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0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53C4D6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3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B30210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00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262DBC2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</w:tr>
      <w:tr w:rsidR="004C3BB1" w:rsidRPr="004C3BB1" w14:paraId="1AE5F3E9" w14:textId="77777777" w:rsidTr="004C3BB1">
        <w:trPr>
          <w:trHeight w:val="255"/>
        </w:trPr>
        <w:tc>
          <w:tcPr>
            <w:tcW w:w="296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EB4D19F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lag(Cannabigerol_Exposure), 0:2</w:t>
            </w:r>
          </w:p>
        </w:tc>
        <w:tc>
          <w:tcPr>
            <w:tcW w:w="31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9DAA9F6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White Ethnicity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B71D1B" w14:textId="77777777" w:rsidR="004C3BB1" w:rsidRPr="004C3BB1" w:rsidRDefault="004C3BB1" w:rsidP="004C3BB1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-5.0199</w:t>
            </w:r>
          </w:p>
        </w:tc>
        <w:tc>
          <w:tcPr>
            <w:tcW w:w="18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E46D60" w14:textId="77777777" w:rsidR="004C3BB1" w:rsidRPr="004C3BB1" w:rsidRDefault="004C3BB1" w:rsidP="004C3BB1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(-5.71--4.33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944CA2D" w14:textId="77777777" w:rsidR="004C3BB1" w:rsidRPr="004C3BB1" w:rsidRDefault="004C3BB1" w:rsidP="004C3BB1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sz w:val="20"/>
                <w:szCs w:val="20"/>
                <w:lang w:val="en-US"/>
              </w:rPr>
              <w:t>&lt; 2.2e-16</w:t>
            </w:r>
          </w:p>
        </w:tc>
        <w:tc>
          <w:tcPr>
            <w:tcW w:w="84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0CF312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0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D5C165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3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6920F2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00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121DB46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</w:tr>
      <w:tr w:rsidR="004C3BB1" w:rsidRPr="004C3BB1" w14:paraId="11247390" w14:textId="77777777" w:rsidTr="004C3BB1">
        <w:trPr>
          <w:trHeight w:val="255"/>
        </w:trPr>
        <w:tc>
          <w:tcPr>
            <w:tcW w:w="296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2CADF34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Cocaine_Annual</w:t>
            </w:r>
          </w:p>
        </w:tc>
        <w:tc>
          <w:tcPr>
            <w:tcW w:w="31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BE19227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Cocaine, Annual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B0A7DA" w14:textId="77777777" w:rsidR="004C3BB1" w:rsidRPr="004C3BB1" w:rsidRDefault="004C3BB1" w:rsidP="004C3BB1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0.1935</w:t>
            </w:r>
          </w:p>
        </w:tc>
        <w:tc>
          <w:tcPr>
            <w:tcW w:w="18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244431" w14:textId="77777777" w:rsidR="004C3BB1" w:rsidRPr="004C3BB1" w:rsidRDefault="004C3BB1" w:rsidP="004C3BB1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(0.12-0.26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D58D828" w14:textId="77777777" w:rsidR="004C3BB1" w:rsidRPr="004C3BB1" w:rsidRDefault="004C3BB1" w:rsidP="004C3BB1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sz w:val="20"/>
                <w:szCs w:val="20"/>
                <w:lang w:val="en-US"/>
              </w:rPr>
              <w:t>7.12E-08</w:t>
            </w:r>
          </w:p>
        </w:tc>
        <w:tc>
          <w:tcPr>
            <w:tcW w:w="84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692D87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0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047A53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3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D57362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00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7B8370C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</w:tr>
      <w:tr w:rsidR="004C3BB1" w:rsidRPr="004C3BB1" w14:paraId="2E116C7D" w14:textId="77777777" w:rsidTr="004C3BB1">
        <w:trPr>
          <w:trHeight w:val="255"/>
        </w:trPr>
        <w:tc>
          <w:tcPr>
            <w:tcW w:w="296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E722878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31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3C8768BB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C99185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8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E06F04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90F9BCE" w14:textId="77777777" w:rsidR="004C3BB1" w:rsidRPr="004C3BB1" w:rsidRDefault="004C3BB1" w:rsidP="004C3BB1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84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D92640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0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9D14C2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3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321018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00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7A05CB6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</w:tr>
      <w:tr w:rsidR="004C3BB1" w:rsidRPr="004C3BB1" w14:paraId="0F3F5190" w14:textId="77777777" w:rsidTr="004C3BB1">
        <w:trPr>
          <w:trHeight w:val="270"/>
        </w:trPr>
        <w:tc>
          <w:tcPr>
            <w:tcW w:w="296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D7BBDFD" w14:textId="77777777" w:rsidR="004C3BB1" w:rsidRPr="004C3BB1" w:rsidRDefault="004C3BB1" w:rsidP="004C3BB1">
            <w:pPr>
              <w:rPr>
                <w:rFonts w:eastAsia="Times New Roman"/>
                <w:b/>
                <w:bCs/>
                <w:i/>
                <w:iCs/>
                <w:color w:val="0000FF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b/>
                <w:bCs/>
                <w:i/>
                <w:iCs/>
                <w:color w:val="0000FF"/>
                <w:sz w:val="20"/>
                <w:szCs w:val="20"/>
                <w:lang w:val="en-US"/>
              </w:rPr>
              <w:t>High Estimates</w:t>
            </w:r>
          </w:p>
        </w:tc>
        <w:tc>
          <w:tcPr>
            <w:tcW w:w="31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F349729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97CA4C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8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38AD9C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2691801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84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CAD280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0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FA672C" w14:textId="77777777" w:rsidR="004C3BB1" w:rsidRPr="004C3BB1" w:rsidRDefault="004C3BB1" w:rsidP="004C3BB1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3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54C166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00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68C4BA8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</w:tr>
      <w:tr w:rsidR="004C3BB1" w:rsidRPr="004C3BB1" w14:paraId="759BDD42" w14:textId="77777777" w:rsidTr="004C3BB1">
        <w:trPr>
          <w:trHeight w:val="270"/>
        </w:trPr>
        <w:tc>
          <w:tcPr>
            <w:tcW w:w="296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B28B983" w14:textId="77777777" w:rsidR="004C3BB1" w:rsidRPr="004C3BB1" w:rsidRDefault="004C3BB1" w:rsidP="004C3BB1">
            <w:pPr>
              <w:rPr>
                <w:rFonts w:eastAsia="Times New Roman"/>
                <w:b/>
                <w:bCs/>
                <w:i/>
                <w:iCs/>
                <w:color w:val="0000FF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b/>
                <w:bCs/>
                <w:i/>
                <w:iCs/>
                <w:color w:val="0000FF"/>
                <w:sz w:val="20"/>
                <w:szCs w:val="20"/>
                <w:lang w:val="en-US"/>
              </w:rPr>
              <w:t>2 Lags, 1 Interactions</w:t>
            </w:r>
          </w:p>
        </w:tc>
        <w:tc>
          <w:tcPr>
            <w:tcW w:w="31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46192E8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4DB097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8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7C5052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D222DDC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84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46231F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0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BE19B5" w14:textId="77777777" w:rsidR="004C3BB1" w:rsidRPr="004C3BB1" w:rsidRDefault="004C3BB1" w:rsidP="004C3BB1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3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ECE623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00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A4574BB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</w:tr>
      <w:tr w:rsidR="004C3BB1" w:rsidRPr="004C3BB1" w14:paraId="0EBCC0D1" w14:textId="77777777" w:rsidTr="004C3BB1">
        <w:trPr>
          <w:trHeight w:val="285"/>
        </w:trPr>
        <w:tc>
          <w:tcPr>
            <w:tcW w:w="296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7841712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lag(Cannabis, Monthly), 0:2</w:t>
            </w:r>
          </w:p>
        </w:tc>
        <w:tc>
          <w:tcPr>
            <w:tcW w:w="31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21761589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First_Trimester_Cannabis_Exposure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24F652" w14:textId="77777777" w:rsidR="004C3BB1" w:rsidRPr="004C3BB1" w:rsidRDefault="004C3BB1" w:rsidP="004C3BB1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0.1484</w:t>
            </w:r>
          </w:p>
        </w:tc>
        <w:tc>
          <w:tcPr>
            <w:tcW w:w="18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0A818F" w14:textId="77777777" w:rsidR="004C3BB1" w:rsidRPr="004C3BB1" w:rsidRDefault="004C3BB1" w:rsidP="004C3BB1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(0.12-0.18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918EF4A" w14:textId="77777777" w:rsidR="004C3BB1" w:rsidRPr="004C3BB1" w:rsidRDefault="004C3BB1" w:rsidP="004C3BB1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sz w:val="20"/>
                <w:szCs w:val="20"/>
                <w:lang w:val="en-US"/>
              </w:rPr>
              <w:t>&lt; 2.2e-16</w:t>
            </w:r>
          </w:p>
        </w:tc>
        <w:tc>
          <w:tcPr>
            <w:tcW w:w="84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A0C766" w14:textId="77777777" w:rsidR="004C3BB1" w:rsidRPr="004C3BB1" w:rsidRDefault="004C3BB1" w:rsidP="004C3BB1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0.9978</w:t>
            </w:r>
          </w:p>
        </w:tc>
        <w:tc>
          <w:tcPr>
            <w:tcW w:w="10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0E3B8C" w14:textId="77777777" w:rsidR="004C3BB1" w:rsidRPr="004C3BB1" w:rsidRDefault="004C3BB1" w:rsidP="004C3BB1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5702.4</w:t>
            </w:r>
          </w:p>
        </w:tc>
        <w:tc>
          <w:tcPr>
            <w:tcW w:w="3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0F12C6" w14:textId="77777777" w:rsidR="004C3BB1" w:rsidRPr="004C3BB1" w:rsidRDefault="004C3BB1" w:rsidP="004C3BB1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100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D4FF026" w14:textId="77777777" w:rsidR="004C3BB1" w:rsidRPr="004C3BB1" w:rsidRDefault="004C3BB1" w:rsidP="004C3BB1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sz w:val="20"/>
                <w:szCs w:val="20"/>
                <w:lang w:val="en-US"/>
              </w:rPr>
              <w:t>&lt; 2.2e-16</w:t>
            </w:r>
          </w:p>
        </w:tc>
      </w:tr>
      <w:tr w:rsidR="004C3BB1" w:rsidRPr="004C3BB1" w14:paraId="121837C9" w14:textId="77777777" w:rsidTr="004C3BB1">
        <w:trPr>
          <w:trHeight w:val="525"/>
        </w:trPr>
        <w:tc>
          <w:tcPr>
            <w:tcW w:w="296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A3DD1B0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lag(Δ9THC_Exposure), 0:2</w:t>
            </w:r>
          </w:p>
        </w:tc>
        <w:tc>
          <w:tcPr>
            <w:tcW w:w="31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30A23CE2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First_Trimester_Cannabis_Exposure: THC_Potency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066BF6" w14:textId="77777777" w:rsidR="004C3BB1" w:rsidRPr="004C3BB1" w:rsidRDefault="004C3BB1" w:rsidP="004C3BB1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-0.0690</w:t>
            </w:r>
          </w:p>
        </w:tc>
        <w:tc>
          <w:tcPr>
            <w:tcW w:w="18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68AF9C" w14:textId="77777777" w:rsidR="004C3BB1" w:rsidRPr="004C3BB1" w:rsidRDefault="004C3BB1" w:rsidP="004C3BB1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(-0.08--0.06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B25B515" w14:textId="77777777" w:rsidR="004C3BB1" w:rsidRPr="004C3BB1" w:rsidRDefault="004C3BB1" w:rsidP="004C3BB1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sz w:val="20"/>
                <w:szCs w:val="20"/>
                <w:lang w:val="en-US"/>
              </w:rPr>
              <w:t>&lt; 2.2e-16</w:t>
            </w:r>
          </w:p>
        </w:tc>
        <w:tc>
          <w:tcPr>
            <w:tcW w:w="84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A0D66D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0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4EC75F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3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43750E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00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8EE895B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</w:tr>
      <w:tr w:rsidR="004C3BB1" w:rsidRPr="004C3BB1" w14:paraId="71207725" w14:textId="77777777" w:rsidTr="004C3BB1">
        <w:trPr>
          <w:trHeight w:val="255"/>
        </w:trPr>
        <w:tc>
          <w:tcPr>
            <w:tcW w:w="296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620D7AF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lag(Cannabigerol_Exposure), 0:2</w:t>
            </w:r>
          </w:p>
        </w:tc>
        <w:tc>
          <w:tcPr>
            <w:tcW w:w="31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74FF4138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White Ethnicity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75E9B7" w14:textId="77777777" w:rsidR="004C3BB1" w:rsidRPr="004C3BB1" w:rsidRDefault="004C3BB1" w:rsidP="004C3BB1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-5.3810</w:t>
            </w:r>
          </w:p>
        </w:tc>
        <w:tc>
          <w:tcPr>
            <w:tcW w:w="18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9412BB" w14:textId="77777777" w:rsidR="004C3BB1" w:rsidRPr="004C3BB1" w:rsidRDefault="004C3BB1" w:rsidP="004C3BB1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(-6.12--4.64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09F7682" w14:textId="77777777" w:rsidR="004C3BB1" w:rsidRPr="004C3BB1" w:rsidRDefault="004C3BB1" w:rsidP="004C3BB1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sz w:val="20"/>
                <w:szCs w:val="20"/>
                <w:lang w:val="en-US"/>
              </w:rPr>
              <w:t>&lt; 2.2e-16</w:t>
            </w:r>
          </w:p>
        </w:tc>
        <w:tc>
          <w:tcPr>
            <w:tcW w:w="84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924C9E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0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9218BF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3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CC3EF0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00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897583A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</w:tr>
      <w:tr w:rsidR="004C3BB1" w:rsidRPr="004C3BB1" w14:paraId="7673773C" w14:textId="77777777" w:rsidTr="004C3BB1">
        <w:trPr>
          <w:trHeight w:val="270"/>
        </w:trPr>
        <w:tc>
          <w:tcPr>
            <w:tcW w:w="2960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587AAA0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Cocaine_Annual</w:t>
            </w:r>
          </w:p>
        </w:tc>
        <w:tc>
          <w:tcPr>
            <w:tcW w:w="31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40A96A0E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Cocaine, Annual</w:t>
            </w:r>
          </w:p>
        </w:tc>
        <w:tc>
          <w:tcPr>
            <w:tcW w:w="97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568230" w14:textId="77777777" w:rsidR="004C3BB1" w:rsidRPr="004C3BB1" w:rsidRDefault="004C3BB1" w:rsidP="004C3BB1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0.2041</w:t>
            </w:r>
          </w:p>
        </w:tc>
        <w:tc>
          <w:tcPr>
            <w:tcW w:w="187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CD42E2" w14:textId="77777777" w:rsidR="004C3BB1" w:rsidRPr="004C3BB1" w:rsidRDefault="004C3BB1" w:rsidP="004C3BB1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(0.13-0.28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88B8A9B" w14:textId="77777777" w:rsidR="004C3BB1" w:rsidRPr="004C3BB1" w:rsidRDefault="004C3BB1" w:rsidP="004C3BB1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sz w:val="20"/>
                <w:szCs w:val="20"/>
                <w:lang w:val="en-US"/>
              </w:rPr>
              <w:t>1.07E-07</w:t>
            </w:r>
          </w:p>
        </w:tc>
        <w:tc>
          <w:tcPr>
            <w:tcW w:w="840" w:type="dxa"/>
            <w:tcBorders>
              <w:top w:val="nil"/>
              <w:left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51201E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04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4A0780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33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0E82DB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00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5BEDEBB" w14:textId="77777777" w:rsidR="004C3BB1" w:rsidRPr="004C3BB1" w:rsidRDefault="004C3BB1" w:rsidP="004C3BB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C3BB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</w:tr>
    </w:tbl>
    <w:p w14:paraId="59FD135B" w14:textId="46B227B1" w:rsidR="004C3BB1" w:rsidRDefault="004C3BB1" w:rsidP="009A0F3A">
      <w:pPr>
        <w:jc w:val="center"/>
      </w:pPr>
      <w:r>
        <w:fldChar w:fldCharType="end"/>
      </w:r>
    </w:p>
    <w:p w14:paraId="5E09CA55" w14:textId="77777777" w:rsidR="009A0F3A" w:rsidRDefault="009A0F3A" w:rsidP="009A0F3A">
      <w:pPr>
        <w:jc w:val="center"/>
      </w:pPr>
    </w:p>
    <w:p w14:paraId="38A3FEF0" w14:textId="77777777" w:rsidR="009A0F3A" w:rsidRDefault="009A0F3A" w:rsidP="009A0F3A">
      <w:r>
        <w:br w:type="page"/>
      </w:r>
    </w:p>
    <w:p w14:paraId="5F8E5623" w14:textId="0A44AE87" w:rsidR="004E3790" w:rsidRDefault="004E3790" w:rsidP="004E3790">
      <w:pPr>
        <w:jc w:val="center"/>
      </w:pPr>
      <w:r>
        <w:rPr>
          <w:b/>
          <w:bCs/>
          <w:u w:val="single"/>
        </w:rPr>
        <w:lastRenderedPageBreak/>
        <w:t xml:space="preserve">eTable </w:t>
      </w:r>
      <w:r w:rsidR="00E7000F">
        <w:rPr>
          <w:b/>
          <w:bCs/>
          <w:u w:val="single"/>
        </w:rPr>
        <w:t>5</w:t>
      </w:r>
      <w:r w:rsidR="00AD3D57">
        <w:rPr>
          <w:b/>
          <w:bCs/>
          <w:u w:val="single"/>
        </w:rPr>
        <w:t>.</w:t>
      </w:r>
      <w:r>
        <w:rPr>
          <w:b/>
          <w:bCs/>
          <w:u w:val="single"/>
        </w:rPr>
        <w:t xml:space="preserve">:  </w:t>
      </w:r>
      <w:r w:rsidR="00264637" w:rsidRPr="00264637">
        <w:rPr>
          <w:b/>
          <w:bCs/>
          <w:u w:val="single"/>
        </w:rPr>
        <w:t>Spatiotemporal spreml Lagged Models with Drugs, Ethnicity and Socioeconomic Covariates</w:t>
      </w:r>
    </w:p>
    <w:p w14:paraId="728B6277" w14:textId="1AFBF6CA" w:rsidR="004E3790" w:rsidRDefault="004E3790" w:rsidP="004E3790">
      <w:pPr>
        <w:jc w:val="center"/>
      </w:pPr>
    </w:p>
    <w:p w14:paraId="59D2D044" w14:textId="07B6E969" w:rsidR="00727B68" w:rsidRDefault="00727B68">
      <w:r>
        <w:fldChar w:fldCharType="begin"/>
      </w:r>
      <w:r>
        <w:instrText xml:space="preserve"> LINK </w:instrText>
      </w:r>
      <w:r w:rsidR="00BB1A10">
        <w:instrText xml:space="preserve">Excel.Sheet.12 "D:\\1ASReece\\Research\\2020 Res\\Autism\\Autism Op Exp 6.xlsx" "ST5 spreml Op!R2C3:R30C11" </w:instrText>
      </w:r>
      <w:r>
        <w:instrText xml:space="preserve">\a \f 4 \h </w:instrText>
      </w:r>
      <w:r>
        <w:fldChar w:fldCharType="separate"/>
      </w:r>
    </w:p>
    <w:tbl>
      <w:tblPr>
        <w:tblW w:w="11012" w:type="dxa"/>
        <w:jc w:val="center"/>
        <w:tblLook w:val="04A0" w:firstRow="1" w:lastRow="0" w:firstColumn="1" w:lastColumn="0" w:noHBand="0" w:noVBand="1"/>
      </w:tblPr>
      <w:tblGrid>
        <w:gridCol w:w="1800"/>
        <w:gridCol w:w="3716"/>
        <w:gridCol w:w="896"/>
        <w:gridCol w:w="1050"/>
        <w:gridCol w:w="722"/>
        <w:gridCol w:w="801"/>
        <w:gridCol w:w="1106"/>
        <w:gridCol w:w="750"/>
        <w:gridCol w:w="812"/>
      </w:tblGrid>
      <w:tr w:rsidR="00727B68" w:rsidRPr="00727B68" w14:paraId="2CA82599" w14:textId="77777777" w:rsidTr="00727B68">
        <w:trPr>
          <w:trHeight w:val="315"/>
          <w:jc w:val="center"/>
        </w:trPr>
        <w:tc>
          <w:tcPr>
            <w:tcW w:w="180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B97AF23" w14:textId="16CD3765" w:rsidR="00727B68" w:rsidRPr="00727B68" w:rsidRDefault="00727B68" w:rsidP="00727B68">
            <w:pPr>
              <w:jc w:val="center"/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  <w:t>General</w:t>
            </w:r>
          </w:p>
        </w:tc>
        <w:tc>
          <w:tcPr>
            <w:tcW w:w="6012" w:type="dxa"/>
            <w:gridSpan w:val="4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1526BE97" w14:textId="77777777" w:rsidR="00727B68" w:rsidRPr="00727B68" w:rsidRDefault="00727B68" w:rsidP="00727B68">
            <w:pPr>
              <w:jc w:val="center"/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  <w:t>Parameters</w:t>
            </w:r>
          </w:p>
        </w:tc>
        <w:tc>
          <w:tcPr>
            <w:tcW w:w="3200" w:type="dxa"/>
            <w:gridSpan w:val="4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0A6A576A" w14:textId="77777777" w:rsidR="00727B68" w:rsidRPr="00727B68" w:rsidRDefault="00727B68" w:rsidP="00727B68">
            <w:pPr>
              <w:jc w:val="center"/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  <w:t xml:space="preserve">Model </w:t>
            </w:r>
          </w:p>
        </w:tc>
      </w:tr>
      <w:tr w:rsidR="00727B68" w:rsidRPr="00727B68" w14:paraId="4741BD43" w14:textId="77777777" w:rsidTr="00727B68">
        <w:trPr>
          <w:trHeight w:val="495"/>
          <w:jc w:val="center"/>
        </w:trPr>
        <w:tc>
          <w:tcPr>
            <w:tcW w:w="180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9B718E0" w14:textId="77777777" w:rsidR="00727B68" w:rsidRPr="00727B68" w:rsidRDefault="00727B68" w:rsidP="00727B68">
            <w:pPr>
              <w:jc w:val="center"/>
              <w:rPr>
                <w:rFonts w:eastAsia="Times New Roman"/>
                <w:b/>
                <w:bCs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b/>
                <w:bCs/>
                <w:sz w:val="18"/>
                <w:szCs w:val="18"/>
                <w:lang w:val="en-US"/>
              </w:rPr>
              <w:t xml:space="preserve">Instumental </w:t>
            </w:r>
            <w:r w:rsidRPr="00727B68">
              <w:rPr>
                <w:rFonts w:eastAsia="Times New Roman"/>
                <w:sz w:val="18"/>
                <w:szCs w:val="18"/>
                <w:u w:val="single"/>
                <w:lang w:val="en-US"/>
              </w:rPr>
              <w:t>+</w:t>
            </w:r>
            <w:r w:rsidRPr="00727B68">
              <w:rPr>
                <w:rFonts w:eastAsia="Times New Roman"/>
                <w:sz w:val="18"/>
                <w:szCs w:val="18"/>
                <w:lang w:val="en-US"/>
              </w:rPr>
              <w:t xml:space="preserve"> </w:t>
            </w:r>
            <w:r w:rsidRPr="00727B68">
              <w:rPr>
                <w:rFonts w:eastAsia="Times New Roman"/>
                <w:b/>
                <w:bCs/>
                <w:color w:val="FFFFFF"/>
                <w:sz w:val="18"/>
                <w:szCs w:val="18"/>
                <w:lang w:val="en-US"/>
              </w:rPr>
              <w:t xml:space="preserve">L </w:t>
            </w:r>
            <w:r w:rsidRPr="00727B68">
              <w:rPr>
                <w:rFonts w:eastAsia="Times New Roman"/>
                <w:b/>
                <w:bCs/>
                <w:sz w:val="18"/>
                <w:szCs w:val="18"/>
                <w:lang w:val="en-US"/>
              </w:rPr>
              <w:t xml:space="preserve">      Lagged Variables</w:t>
            </w:r>
          </w:p>
        </w:tc>
        <w:tc>
          <w:tcPr>
            <w:tcW w:w="353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0422F5B" w14:textId="77777777" w:rsidR="00727B68" w:rsidRPr="00727B68" w:rsidRDefault="00727B68" w:rsidP="00727B68">
            <w:pPr>
              <w:jc w:val="center"/>
              <w:rPr>
                <w:rFonts w:eastAsia="Times New Roman"/>
                <w:b/>
                <w:bCs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b/>
                <w:bCs/>
                <w:sz w:val="18"/>
                <w:szCs w:val="18"/>
                <w:lang w:val="en-US"/>
              </w:rPr>
              <w:t>Parameter</w:t>
            </w:r>
          </w:p>
        </w:tc>
        <w:tc>
          <w:tcPr>
            <w:tcW w:w="7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1F71B3" w14:textId="77777777" w:rsidR="00727B68" w:rsidRPr="00727B68" w:rsidRDefault="00727B68" w:rsidP="00727B68">
            <w:pPr>
              <w:jc w:val="center"/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  <w:t>Estimate</w:t>
            </w:r>
          </w:p>
        </w:tc>
        <w:tc>
          <w:tcPr>
            <w:tcW w:w="10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59D059" w14:textId="77777777" w:rsidR="00727B68" w:rsidRPr="00727B68" w:rsidRDefault="00727B68" w:rsidP="00727B68">
            <w:pPr>
              <w:jc w:val="center"/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  <w:t>95% C.I.</w:t>
            </w:r>
          </w:p>
        </w:tc>
        <w:tc>
          <w:tcPr>
            <w:tcW w:w="7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9AA487" w14:textId="77777777" w:rsidR="00727B68" w:rsidRPr="00727B68" w:rsidRDefault="00727B68" w:rsidP="00727B68">
            <w:pPr>
              <w:jc w:val="center"/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  <w:t>P-Value</w:t>
            </w:r>
          </w:p>
        </w:tc>
        <w:tc>
          <w:tcPr>
            <w:tcW w:w="656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A67960" w14:textId="77777777" w:rsidR="00727B68" w:rsidRPr="00727B68" w:rsidRDefault="00727B68" w:rsidP="00727B68">
            <w:pPr>
              <w:jc w:val="center"/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  <w:t>LogLik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8B49C4" w14:textId="77777777" w:rsidR="00727B68" w:rsidRPr="00727B68" w:rsidRDefault="00727B68" w:rsidP="00727B68">
            <w:pPr>
              <w:jc w:val="center"/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  <w:t>Parameters</w:t>
            </w:r>
          </w:p>
        </w:tc>
        <w:tc>
          <w:tcPr>
            <w:tcW w:w="7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199C1A5" w14:textId="77777777" w:rsidR="00727B68" w:rsidRPr="00727B68" w:rsidRDefault="00727B68" w:rsidP="00727B68">
            <w:pPr>
              <w:jc w:val="center"/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  <w:t>Value</w:t>
            </w:r>
          </w:p>
        </w:tc>
        <w:tc>
          <w:tcPr>
            <w:tcW w:w="812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2A67777" w14:textId="77777777" w:rsidR="00727B68" w:rsidRPr="00727B68" w:rsidRDefault="00727B68" w:rsidP="00727B68">
            <w:pPr>
              <w:jc w:val="center"/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  <w:t>P-Value</w:t>
            </w:r>
          </w:p>
        </w:tc>
      </w:tr>
      <w:tr w:rsidR="00727B68" w:rsidRPr="00727B68" w14:paraId="03AB727E" w14:textId="77777777" w:rsidTr="00727B68">
        <w:trPr>
          <w:trHeight w:val="300"/>
          <w:jc w:val="center"/>
        </w:trPr>
        <w:tc>
          <w:tcPr>
            <w:tcW w:w="1800" w:type="dxa"/>
            <w:tcBorders>
              <w:top w:val="single" w:sz="8" w:space="0" w:color="auto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0069F0C" w14:textId="77777777" w:rsidR="00727B68" w:rsidRPr="00727B68" w:rsidRDefault="00727B68" w:rsidP="00727B68">
            <w:pPr>
              <w:jc w:val="center"/>
              <w:rPr>
                <w:rFonts w:eastAsia="Times New Roman"/>
                <w:b/>
                <w:bCs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b/>
                <w:bCs/>
                <w:sz w:val="18"/>
                <w:szCs w:val="18"/>
                <w:lang w:val="en-US"/>
              </w:rPr>
              <w:t> </w:t>
            </w:r>
          </w:p>
        </w:tc>
        <w:tc>
          <w:tcPr>
            <w:tcW w:w="3530" w:type="dxa"/>
            <w:tcBorders>
              <w:top w:val="single" w:sz="8" w:space="0" w:color="auto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9106992" w14:textId="77777777" w:rsidR="00727B68" w:rsidRPr="00727B68" w:rsidRDefault="00727B68" w:rsidP="00727B68">
            <w:pPr>
              <w:jc w:val="center"/>
              <w:rPr>
                <w:rFonts w:eastAsia="Times New Roman"/>
                <w:b/>
                <w:bCs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b/>
                <w:bCs/>
                <w:sz w:val="18"/>
                <w:szCs w:val="18"/>
                <w:lang w:val="en-US"/>
              </w:rPr>
              <w:t> </w:t>
            </w:r>
          </w:p>
        </w:tc>
        <w:tc>
          <w:tcPr>
            <w:tcW w:w="710" w:type="dxa"/>
            <w:tcBorders>
              <w:top w:val="single" w:sz="8" w:space="0" w:color="auto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AEFA8D" w14:textId="77777777" w:rsidR="00727B68" w:rsidRPr="00727B68" w:rsidRDefault="00727B68" w:rsidP="00727B68">
            <w:pPr>
              <w:jc w:val="center"/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050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CEDE60" w14:textId="77777777" w:rsidR="00727B68" w:rsidRPr="00727B68" w:rsidRDefault="00727B68" w:rsidP="00727B68">
            <w:pPr>
              <w:jc w:val="center"/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722" w:type="dxa"/>
            <w:tcBorders>
              <w:top w:val="single" w:sz="8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F35B29D" w14:textId="77777777" w:rsidR="00727B68" w:rsidRPr="00727B68" w:rsidRDefault="00727B68" w:rsidP="00727B68">
            <w:pPr>
              <w:jc w:val="center"/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656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11EB2F" w14:textId="77777777" w:rsidR="00727B68" w:rsidRPr="00727B68" w:rsidRDefault="00727B68" w:rsidP="00727B68">
            <w:pPr>
              <w:jc w:val="center"/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82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781BC1" w14:textId="77777777" w:rsidR="00727B68" w:rsidRPr="00727B68" w:rsidRDefault="00727B68" w:rsidP="00727B68">
            <w:pPr>
              <w:jc w:val="center"/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750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CD7EFF" w14:textId="77777777" w:rsidR="00727B68" w:rsidRPr="00727B68" w:rsidRDefault="00727B68" w:rsidP="00727B68">
            <w:pPr>
              <w:jc w:val="center"/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812" w:type="dxa"/>
            <w:tcBorders>
              <w:top w:val="single" w:sz="8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48DEC34" w14:textId="77777777" w:rsidR="00727B68" w:rsidRPr="00727B68" w:rsidRDefault="00727B68" w:rsidP="00727B68">
            <w:pPr>
              <w:jc w:val="center"/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  <w:t> </w:t>
            </w:r>
          </w:p>
        </w:tc>
      </w:tr>
      <w:tr w:rsidR="00727B68" w:rsidRPr="00727B68" w14:paraId="5F9748E1" w14:textId="77777777" w:rsidTr="00727B68">
        <w:trPr>
          <w:trHeight w:val="300"/>
          <w:jc w:val="center"/>
        </w:trPr>
        <w:tc>
          <w:tcPr>
            <w:tcW w:w="180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353F8F4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mrjmon</w:t>
            </w:r>
          </w:p>
        </w:tc>
        <w:tc>
          <w:tcPr>
            <w:tcW w:w="353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78296C9" w14:textId="77777777" w:rsidR="00727B68" w:rsidRPr="00727B68" w:rsidRDefault="00727B68" w:rsidP="00727B68">
            <w:pPr>
              <w:rPr>
                <w:rFonts w:eastAsia="Times New Roman"/>
                <w:b/>
                <w:bCs/>
                <w:i/>
                <w:iCs/>
                <w:color w:val="0000FF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b/>
                <w:bCs/>
                <w:i/>
                <w:iCs/>
                <w:color w:val="0000FF"/>
                <w:sz w:val="18"/>
                <w:szCs w:val="18"/>
                <w:lang w:val="en-US"/>
              </w:rPr>
              <w:t>0 Lags</w:t>
            </w:r>
          </w:p>
        </w:tc>
        <w:tc>
          <w:tcPr>
            <w:tcW w:w="71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DF774F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0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F0E6D2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72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ED3C6F3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844F1C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DBE885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742031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81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403C487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</w:tr>
      <w:tr w:rsidR="00727B68" w:rsidRPr="00727B68" w14:paraId="000EB589" w14:textId="77777777" w:rsidTr="00727B68">
        <w:trPr>
          <w:trHeight w:val="300"/>
          <w:jc w:val="center"/>
        </w:trPr>
        <w:tc>
          <w:tcPr>
            <w:tcW w:w="180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9D3D7C6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Δ9THC</w:t>
            </w:r>
          </w:p>
        </w:tc>
        <w:tc>
          <w:tcPr>
            <w:tcW w:w="353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F09A051" w14:textId="77777777" w:rsidR="00727B68" w:rsidRPr="00727B68" w:rsidRDefault="00727B68" w:rsidP="00727B68">
            <w:pPr>
              <w:rPr>
                <w:rFonts w:eastAsia="Times New Roman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sz w:val="18"/>
                <w:szCs w:val="18"/>
                <w:lang w:val="en-US"/>
              </w:rPr>
              <w:t>NHWhite Ethnicity</w:t>
            </w:r>
          </w:p>
        </w:tc>
        <w:tc>
          <w:tcPr>
            <w:tcW w:w="71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583804" w14:textId="77777777" w:rsidR="00727B68" w:rsidRPr="00727B68" w:rsidRDefault="00727B68" w:rsidP="00727B6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2.20</w:t>
            </w:r>
          </w:p>
        </w:tc>
        <w:tc>
          <w:tcPr>
            <w:tcW w:w="10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69BD35" w14:textId="77777777" w:rsidR="00727B68" w:rsidRPr="00727B68" w:rsidRDefault="00727B68" w:rsidP="00727B6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(1.7-2.7)</w:t>
            </w:r>
          </w:p>
        </w:tc>
        <w:tc>
          <w:tcPr>
            <w:tcW w:w="72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18C663B" w14:textId="77777777" w:rsidR="00727B68" w:rsidRPr="00727B68" w:rsidRDefault="00727B68" w:rsidP="00727B6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&lt; 2.2e-16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3AC650" w14:textId="77777777" w:rsidR="00727B68" w:rsidRPr="00727B68" w:rsidRDefault="00727B68" w:rsidP="00727B68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sz w:val="18"/>
                <w:szCs w:val="18"/>
                <w:lang w:val="en-US"/>
              </w:rPr>
              <w:t>220.313</w:t>
            </w:r>
          </w:p>
        </w:tc>
        <w:tc>
          <w:tcPr>
            <w:tcW w:w="9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D6E5F3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phi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404A8E" w14:textId="77777777" w:rsidR="00727B68" w:rsidRPr="00727B68" w:rsidRDefault="00727B68" w:rsidP="00727B6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5.7E-07</w:t>
            </w:r>
          </w:p>
        </w:tc>
        <w:tc>
          <w:tcPr>
            <w:tcW w:w="81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B791B07" w14:textId="77777777" w:rsidR="00727B68" w:rsidRPr="00727B68" w:rsidRDefault="00727B68" w:rsidP="00727B6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</w:tr>
      <w:tr w:rsidR="00727B68" w:rsidRPr="00727B68" w14:paraId="0CF9B1F6" w14:textId="77777777" w:rsidTr="00727B68">
        <w:trPr>
          <w:trHeight w:val="300"/>
          <w:jc w:val="center"/>
        </w:trPr>
        <w:tc>
          <w:tcPr>
            <w:tcW w:w="180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F570204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Cannabigerol</w:t>
            </w:r>
          </w:p>
        </w:tc>
        <w:tc>
          <w:tcPr>
            <w:tcW w:w="353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7F5249A" w14:textId="77777777" w:rsidR="00727B68" w:rsidRPr="00727B68" w:rsidRDefault="00727B68" w:rsidP="00727B68">
            <w:pPr>
              <w:rPr>
                <w:rFonts w:eastAsia="Times New Roman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sz w:val="18"/>
                <w:szCs w:val="18"/>
                <w:lang w:val="en-US"/>
              </w:rPr>
              <w:t>NHAsian Ethnicity</w:t>
            </w:r>
          </w:p>
        </w:tc>
        <w:tc>
          <w:tcPr>
            <w:tcW w:w="71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8A048E" w14:textId="77777777" w:rsidR="00727B68" w:rsidRPr="00727B68" w:rsidRDefault="00727B68" w:rsidP="00727B6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0.47</w:t>
            </w:r>
          </w:p>
        </w:tc>
        <w:tc>
          <w:tcPr>
            <w:tcW w:w="10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DDA8E8" w14:textId="77777777" w:rsidR="00727B68" w:rsidRPr="00727B68" w:rsidRDefault="00727B68" w:rsidP="00727B6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(0.38-0.55)</w:t>
            </w:r>
          </w:p>
        </w:tc>
        <w:tc>
          <w:tcPr>
            <w:tcW w:w="72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9A5A6B8" w14:textId="77777777" w:rsidR="00727B68" w:rsidRPr="00727B68" w:rsidRDefault="00727B68" w:rsidP="00727B6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&lt; 2.2e-16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F9C3E6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DD2D58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psi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2133D3" w14:textId="77777777" w:rsidR="00727B68" w:rsidRPr="00727B68" w:rsidRDefault="00727B68" w:rsidP="00727B6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0.9396</w:t>
            </w:r>
          </w:p>
        </w:tc>
        <w:tc>
          <w:tcPr>
            <w:tcW w:w="81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6CE21F5" w14:textId="77777777" w:rsidR="00727B68" w:rsidRPr="00727B68" w:rsidRDefault="00727B68" w:rsidP="00727B6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&lt; 2.2e-16</w:t>
            </w:r>
          </w:p>
        </w:tc>
      </w:tr>
      <w:tr w:rsidR="00727B68" w:rsidRPr="00727B68" w14:paraId="6A3DC3F2" w14:textId="77777777" w:rsidTr="00727B68">
        <w:trPr>
          <w:trHeight w:val="300"/>
          <w:jc w:val="center"/>
        </w:trPr>
        <w:tc>
          <w:tcPr>
            <w:tcW w:w="180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22CEACE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NHWhite_Score</w:t>
            </w:r>
          </w:p>
        </w:tc>
        <w:tc>
          <w:tcPr>
            <w:tcW w:w="353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038C2C4" w14:textId="77777777" w:rsidR="00727B68" w:rsidRPr="00727B68" w:rsidRDefault="00727B68" w:rsidP="00727B68">
            <w:pPr>
              <w:rPr>
                <w:rFonts w:eastAsia="Times New Roman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sz w:val="18"/>
                <w:szCs w:val="18"/>
                <w:lang w:val="en-US"/>
              </w:rPr>
              <w:t>NHAIAN Ethnicity</w:t>
            </w:r>
          </w:p>
        </w:tc>
        <w:tc>
          <w:tcPr>
            <w:tcW w:w="71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94C28D" w14:textId="77777777" w:rsidR="00727B68" w:rsidRPr="00727B68" w:rsidRDefault="00727B68" w:rsidP="00727B6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-0.05</w:t>
            </w:r>
          </w:p>
        </w:tc>
        <w:tc>
          <w:tcPr>
            <w:tcW w:w="10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F8840D" w14:textId="77777777" w:rsidR="00727B68" w:rsidRPr="00727B68" w:rsidRDefault="00727B68" w:rsidP="00727B6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(-0.07--0.02)</w:t>
            </w:r>
          </w:p>
        </w:tc>
        <w:tc>
          <w:tcPr>
            <w:tcW w:w="72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5EE9E9F" w14:textId="77777777" w:rsidR="00727B68" w:rsidRPr="00727B68" w:rsidRDefault="00727B68" w:rsidP="00727B6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7.6E-0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480093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4AC478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rho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600ADC" w14:textId="77777777" w:rsidR="00727B68" w:rsidRPr="00727B68" w:rsidRDefault="00727B68" w:rsidP="00727B6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-0.5652</w:t>
            </w:r>
          </w:p>
        </w:tc>
        <w:tc>
          <w:tcPr>
            <w:tcW w:w="81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58D568B" w14:textId="77777777" w:rsidR="00727B68" w:rsidRPr="00727B68" w:rsidRDefault="00727B68" w:rsidP="00727B6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4.8E-08</w:t>
            </w:r>
          </w:p>
        </w:tc>
      </w:tr>
      <w:tr w:rsidR="00727B68" w:rsidRPr="00727B68" w14:paraId="7B5275CC" w14:textId="77777777" w:rsidTr="00727B68">
        <w:trPr>
          <w:trHeight w:val="300"/>
          <w:jc w:val="center"/>
        </w:trPr>
        <w:tc>
          <w:tcPr>
            <w:tcW w:w="180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E93169E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NHBlack_Score</w:t>
            </w:r>
          </w:p>
        </w:tc>
        <w:tc>
          <w:tcPr>
            <w:tcW w:w="353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BD7A754" w14:textId="77777777" w:rsidR="00727B68" w:rsidRPr="00727B68" w:rsidRDefault="00727B68" w:rsidP="00727B68">
            <w:pPr>
              <w:rPr>
                <w:rFonts w:eastAsia="Times New Roman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sz w:val="18"/>
                <w:szCs w:val="18"/>
                <w:lang w:val="en-US"/>
              </w:rPr>
              <w:t>Abuse/Dependence_Alcohol</w:t>
            </w:r>
          </w:p>
        </w:tc>
        <w:tc>
          <w:tcPr>
            <w:tcW w:w="71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3B2BFE" w14:textId="77777777" w:rsidR="00727B68" w:rsidRPr="00727B68" w:rsidRDefault="00727B68" w:rsidP="00727B6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-30.58</w:t>
            </w:r>
          </w:p>
        </w:tc>
        <w:tc>
          <w:tcPr>
            <w:tcW w:w="10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136706" w14:textId="77777777" w:rsidR="00727B68" w:rsidRPr="00727B68" w:rsidRDefault="00727B68" w:rsidP="00727B6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(-51.74--9.42)</w:t>
            </w:r>
          </w:p>
        </w:tc>
        <w:tc>
          <w:tcPr>
            <w:tcW w:w="72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B640A0D" w14:textId="77777777" w:rsidR="00727B68" w:rsidRPr="00727B68" w:rsidRDefault="00727B68" w:rsidP="00727B68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sz w:val="18"/>
                <w:szCs w:val="18"/>
                <w:lang w:val="en-US"/>
              </w:rPr>
              <w:t>0.00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E26965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F204E9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lambda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B3217B" w14:textId="77777777" w:rsidR="00727B68" w:rsidRPr="00727B68" w:rsidRDefault="00727B68" w:rsidP="00727B6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0.5374</w:t>
            </w:r>
          </w:p>
        </w:tc>
        <w:tc>
          <w:tcPr>
            <w:tcW w:w="81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118466C" w14:textId="77777777" w:rsidR="00727B68" w:rsidRPr="00727B68" w:rsidRDefault="00727B68" w:rsidP="00727B6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&lt; 2.2e-16</w:t>
            </w:r>
          </w:p>
        </w:tc>
      </w:tr>
      <w:tr w:rsidR="00727B68" w:rsidRPr="00727B68" w14:paraId="471F6A3B" w14:textId="77777777" w:rsidTr="00727B68">
        <w:trPr>
          <w:trHeight w:val="600"/>
          <w:jc w:val="center"/>
        </w:trPr>
        <w:tc>
          <w:tcPr>
            <w:tcW w:w="180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57E07C6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Hispanic_Score</w:t>
            </w:r>
          </w:p>
        </w:tc>
        <w:tc>
          <w:tcPr>
            <w:tcW w:w="353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EFD09B9" w14:textId="77777777" w:rsidR="00727B68" w:rsidRPr="00727B68" w:rsidRDefault="00727B68" w:rsidP="00727B68">
            <w:pPr>
              <w:rPr>
                <w:rFonts w:eastAsia="Times New Roman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sz w:val="18"/>
                <w:szCs w:val="18"/>
                <w:lang w:val="en-US"/>
              </w:rPr>
              <w:t>Cannabis_Monthly: Abuse/Dependence_Alcohol</w:t>
            </w:r>
          </w:p>
        </w:tc>
        <w:tc>
          <w:tcPr>
            <w:tcW w:w="71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6AF364" w14:textId="77777777" w:rsidR="00727B68" w:rsidRPr="00727B68" w:rsidRDefault="00727B68" w:rsidP="00727B6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-10.59</w:t>
            </w:r>
          </w:p>
        </w:tc>
        <w:tc>
          <w:tcPr>
            <w:tcW w:w="10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0846D4" w14:textId="77777777" w:rsidR="00727B68" w:rsidRPr="00727B68" w:rsidRDefault="00727B68" w:rsidP="00727B6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(-18.15--3.02)</w:t>
            </w:r>
          </w:p>
        </w:tc>
        <w:tc>
          <w:tcPr>
            <w:tcW w:w="72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E920477" w14:textId="77777777" w:rsidR="00727B68" w:rsidRPr="00727B68" w:rsidRDefault="00727B68" w:rsidP="00727B68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sz w:val="18"/>
                <w:szCs w:val="18"/>
                <w:lang w:val="en-US"/>
              </w:rPr>
              <w:t>0.006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C20DB8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950012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307D2B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81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33EB129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</w:tr>
      <w:tr w:rsidR="00727B68" w:rsidRPr="00727B68" w14:paraId="219D534A" w14:textId="77777777" w:rsidTr="00727B68">
        <w:trPr>
          <w:trHeight w:val="300"/>
          <w:jc w:val="center"/>
        </w:trPr>
        <w:tc>
          <w:tcPr>
            <w:tcW w:w="180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B3B287C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NHAsian_Score</w:t>
            </w:r>
          </w:p>
        </w:tc>
        <w:tc>
          <w:tcPr>
            <w:tcW w:w="353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78CE8B9" w14:textId="77777777" w:rsidR="00727B68" w:rsidRPr="00727B68" w:rsidRDefault="00727B68" w:rsidP="00727B68">
            <w:pPr>
              <w:rPr>
                <w:rFonts w:eastAsia="Times New Roman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sz w:val="18"/>
                <w:szCs w:val="18"/>
                <w:lang w:val="en-US"/>
              </w:rPr>
              <w:t>Cannabis_Monthly</w:t>
            </w:r>
          </w:p>
        </w:tc>
        <w:tc>
          <w:tcPr>
            <w:tcW w:w="71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C8EC95" w14:textId="77777777" w:rsidR="00727B68" w:rsidRPr="00727B68" w:rsidRDefault="00727B68" w:rsidP="00727B6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0.76</w:t>
            </w:r>
          </w:p>
        </w:tc>
        <w:tc>
          <w:tcPr>
            <w:tcW w:w="10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28CEC5" w14:textId="77777777" w:rsidR="00727B68" w:rsidRPr="00727B68" w:rsidRDefault="00727B68" w:rsidP="00727B6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(0.15-1.37)</w:t>
            </w:r>
          </w:p>
        </w:tc>
        <w:tc>
          <w:tcPr>
            <w:tcW w:w="72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E912FB7" w14:textId="77777777" w:rsidR="00727B68" w:rsidRPr="00727B68" w:rsidRDefault="00727B68" w:rsidP="00727B68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sz w:val="18"/>
                <w:szCs w:val="18"/>
                <w:lang w:val="en-US"/>
              </w:rPr>
              <w:t>0.01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E03247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F5D3D8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CCB74B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81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AA0B06F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</w:tr>
      <w:tr w:rsidR="00727B68" w:rsidRPr="00727B68" w14:paraId="7C39182C" w14:textId="77777777" w:rsidTr="00727B68">
        <w:trPr>
          <w:trHeight w:val="300"/>
          <w:jc w:val="center"/>
        </w:trPr>
        <w:tc>
          <w:tcPr>
            <w:tcW w:w="180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B9103DE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NHAIAN_Score</w:t>
            </w:r>
          </w:p>
        </w:tc>
        <w:tc>
          <w:tcPr>
            <w:tcW w:w="353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54E2826" w14:textId="77777777" w:rsidR="00727B68" w:rsidRPr="00727B68" w:rsidRDefault="00727B68" w:rsidP="00727B68">
            <w:pPr>
              <w:rPr>
                <w:rFonts w:eastAsia="Times New Roman"/>
                <w:color w:val="FF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FF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71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67251A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0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07347B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72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1752AF3" w14:textId="77777777" w:rsidR="00727B68" w:rsidRPr="00727B68" w:rsidRDefault="00727B68" w:rsidP="00727B68">
            <w:pPr>
              <w:rPr>
                <w:rFonts w:eastAsia="Times New Roman"/>
                <w:color w:val="FF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FF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FD8511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E6C062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6F35F5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81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E75E759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</w:tr>
      <w:tr w:rsidR="00727B68" w:rsidRPr="00727B68" w14:paraId="2F194648" w14:textId="77777777" w:rsidTr="00727B68">
        <w:trPr>
          <w:trHeight w:val="300"/>
          <w:jc w:val="center"/>
        </w:trPr>
        <w:tc>
          <w:tcPr>
            <w:tcW w:w="180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5613DD5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353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E8DD2F1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71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E25B17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0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CD5ECA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72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8BA58A1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E6EC09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F9DD0D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A21604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81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9334636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</w:tr>
      <w:tr w:rsidR="00727B68" w:rsidRPr="00727B68" w14:paraId="6BCA5BAF" w14:textId="77777777" w:rsidTr="00727B68">
        <w:trPr>
          <w:trHeight w:val="300"/>
          <w:jc w:val="center"/>
        </w:trPr>
        <w:tc>
          <w:tcPr>
            <w:tcW w:w="180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7AA08A0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mrjmon,0:2</w:t>
            </w:r>
          </w:p>
        </w:tc>
        <w:tc>
          <w:tcPr>
            <w:tcW w:w="353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119E579" w14:textId="77777777" w:rsidR="00727B68" w:rsidRPr="00727B68" w:rsidRDefault="00727B68" w:rsidP="00727B68">
            <w:pPr>
              <w:rPr>
                <w:rFonts w:eastAsia="Times New Roman"/>
                <w:b/>
                <w:bCs/>
                <w:i/>
                <w:iCs/>
                <w:color w:val="0000FF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b/>
                <w:bCs/>
                <w:i/>
                <w:iCs/>
                <w:color w:val="0000FF"/>
                <w:sz w:val="18"/>
                <w:szCs w:val="18"/>
                <w:lang w:val="en-US"/>
              </w:rPr>
              <w:t>2 Lags</w:t>
            </w:r>
          </w:p>
        </w:tc>
        <w:tc>
          <w:tcPr>
            <w:tcW w:w="71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853CD4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0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7B841B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72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887D9A6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B586FA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07FE37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B02BD8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81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78EC938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</w:tr>
      <w:tr w:rsidR="00727B68" w:rsidRPr="00727B68" w14:paraId="383A0CEC" w14:textId="77777777" w:rsidTr="00727B68">
        <w:trPr>
          <w:trHeight w:val="300"/>
          <w:jc w:val="center"/>
        </w:trPr>
        <w:tc>
          <w:tcPr>
            <w:tcW w:w="180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D2C2975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Δ9THC, 0:2</w:t>
            </w:r>
          </w:p>
        </w:tc>
        <w:tc>
          <w:tcPr>
            <w:tcW w:w="353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23F4219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NHWhite Ethnicity</w:t>
            </w:r>
          </w:p>
        </w:tc>
        <w:tc>
          <w:tcPr>
            <w:tcW w:w="71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D795B2" w14:textId="77777777" w:rsidR="00727B68" w:rsidRPr="00727B68" w:rsidRDefault="00727B68" w:rsidP="00727B6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2.20</w:t>
            </w:r>
          </w:p>
        </w:tc>
        <w:tc>
          <w:tcPr>
            <w:tcW w:w="10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96949F" w14:textId="77777777" w:rsidR="00727B68" w:rsidRPr="00727B68" w:rsidRDefault="00727B68" w:rsidP="00727B6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(1.62-2.77)</w:t>
            </w:r>
          </w:p>
        </w:tc>
        <w:tc>
          <w:tcPr>
            <w:tcW w:w="72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7D07220" w14:textId="77777777" w:rsidR="00727B68" w:rsidRPr="00727B68" w:rsidRDefault="00727B68" w:rsidP="00727B6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6.0E-1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B711B7" w14:textId="77777777" w:rsidR="00727B68" w:rsidRPr="00727B68" w:rsidRDefault="00727B68" w:rsidP="00727B68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sz w:val="18"/>
                <w:szCs w:val="18"/>
                <w:lang w:val="en-US"/>
              </w:rPr>
              <w:t>172.681</w:t>
            </w:r>
          </w:p>
        </w:tc>
        <w:tc>
          <w:tcPr>
            <w:tcW w:w="9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2F5605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phi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03F508" w14:textId="77777777" w:rsidR="00727B68" w:rsidRPr="00727B68" w:rsidRDefault="00727B68" w:rsidP="00727B6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5.1E-06</w:t>
            </w:r>
          </w:p>
        </w:tc>
        <w:tc>
          <w:tcPr>
            <w:tcW w:w="81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DDBE702" w14:textId="77777777" w:rsidR="00727B68" w:rsidRPr="00727B68" w:rsidRDefault="00727B68" w:rsidP="00727B6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</w:tr>
      <w:tr w:rsidR="00727B68" w:rsidRPr="00727B68" w14:paraId="21C993EE" w14:textId="77777777" w:rsidTr="00727B68">
        <w:trPr>
          <w:trHeight w:val="300"/>
          <w:jc w:val="center"/>
        </w:trPr>
        <w:tc>
          <w:tcPr>
            <w:tcW w:w="180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60E815E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Cannabigerol, 0:2</w:t>
            </w:r>
          </w:p>
        </w:tc>
        <w:tc>
          <w:tcPr>
            <w:tcW w:w="353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585BF81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NHAsian Ethnicity</w:t>
            </w:r>
          </w:p>
        </w:tc>
        <w:tc>
          <w:tcPr>
            <w:tcW w:w="71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106EDC" w14:textId="77777777" w:rsidR="00727B68" w:rsidRPr="00727B68" w:rsidRDefault="00727B68" w:rsidP="00727B6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0.40</w:t>
            </w:r>
          </w:p>
        </w:tc>
        <w:tc>
          <w:tcPr>
            <w:tcW w:w="10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79D433" w14:textId="77777777" w:rsidR="00727B68" w:rsidRPr="00727B68" w:rsidRDefault="00727B68" w:rsidP="00727B6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(0.29-0.51)</w:t>
            </w:r>
          </w:p>
        </w:tc>
        <w:tc>
          <w:tcPr>
            <w:tcW w:w="72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8CE800B" w14:textId="77777777" w:rsidR="00727B68" w:rsidRPr="00727B68" w:rsidRDefault="00727B68" w:rsidP="00727B6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3.3E-1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1305D5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D37C12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psi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4B8127" w14:textId="77777777" w:rsidR="00727B68" w:rsidRPr="00727B68" w:rsidRDefault="00727B68" w:rsidP="00727B6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0.9415</w:t>
            </w:r>
          </w:p>
        </w:tc>
        <w:tc>
          <w:tcPr>
            <w:tcW w:w="81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4A67B01" w14:textId="77777777" w:rsidR="00727B68" w:rsidRPr="00727B68" w:rsidRDefault="00727B68" w:rsidP="00727B6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</w:tr>
      <w:tr w:rsidR="00727B68" w:rsidRPr="00727B68" w14:paraId="1F87F4EE" w14:textId="77777777" w:rsidTr="00727B68">
        <w:trPr>
          <w:trHeight w:val="300"/>
          <w:jc w:val="center"/>
        </w:trPr>
        <w:tc>
          <w:tcPr>
            <w:tcW w:w="180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D3CDEA3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NHWhite_Score, 0:2</w:t>
            </w:r>
          </w:p>
        </w:tc>
        <w:tc>
          <w:tcPr>
            <w:tcW w:w="353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335F080" w14:textId="77777777" w:rsidR="00727B68" w:rsidRPr="00727B68" w:rsidRDefault="00727B68" w:rsidP="00727B68">
            <w:pPr>
              <w:rPr>
                <w:rFonts w:eastAsia="Times New Roman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sz w:val="18"/>
                <w:szCs w:val="18"/>
                <w:lang w:val="en-US"/>
              </w:rPr>
              <w:t>NHAIAN Ethnicity</w:t>
            </w:r>
          </w:p>
        </w:tc>
        <w:tc>
          <w:tcPr>
            <w:tcW w:w="71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583DCF" w14:textId="77777777" w:rsidR="00727B68" w:rsidRPr="00727B68" w:rsidRDefault="00727B68" w:rsidP="00727B68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sz w:val="18"/>
                <w:szCs w:val="18"/>
                <w:lang w:val="en-US"/>
              </w:rPr>
              <w:t>-0.05</w:t>
            </w:r>
          </w:p>
        </w:tc>
        <w:tc>
          <w:tcPr>
            <w:tcW w:w="10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4809D6" w14:textId="77777777" w:rsidR="00727B68" w:rsidRPr="00727B68" w:rsidRDefault="00727B68" w:rsidP="00727B6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(-0.07--0.02)</w:t>
            </w:r>
          </w:p>
        </w:tc>
        <w:tc>
          <w:tcPr>
            <w:tcW w:w="72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9AE3634" w14:textId="77777777" w:rsidR="00727B68" w:rsidRPr="00727B68" w:rsidRDefault="00727B68" w:rsidP="00727B68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sz w:val="18"/>
                <w:szCs w:val="18"/>
                <w:lang w:val="en-US"/>
              </w:rPr>
              <w:t>5.1E-0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622C1A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42B8AA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rho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B315B7" w14:textId="77777777" w:rsidR="00727B68" w:rsidRPr="00727B68" w:rsidRDefault="00727B68" w:rsidP="00727B6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-0.5333</w:t>
            </w:r>
          </w:p>
        </w:tc>
        <w:tc>
          <w:tcPr>
            <w:tcW w:w="81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3550404" w14:textId="77777777" w:rsidR="00727B68" w:rsidRPr="00727B68" w:rsidRDefault="00727B68" w:rsidP="00727B6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5.2E-06</w:t>
            </w:r>
          </w:p>
        </w:tc>
      </w:tr>
      <w:tr w:rsidR="00727B68" w:rsidRPr="00727B68" w14:paraId="3FD26D31" w14:textId="77777777" w:rsidTr="00727B68">
        <w:trPr>
          <w:trHeight w:val="600"/>
          <w:jc w:val="center"/>
        </w:trPr>
        <w:tc>
          <w:tcPr>
            <w:tcW w:w="180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DCC2275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NHBlack_Score, 0:2</w:t>
            </w:r>
          </w:p>
        </w:tc>
        <w:tc>
          <w:tcPr>
            <w:tcW w:w="353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B52ADBB" w14:textId="77777777" w:rsidR="00727B68" w:rsidRPr="00727B68" w:rsidRDefault="00727B68" w:rsidP="00727B68">
            <w:pPr>
              <w:rPr>
                <w:rFonts w:eastAsia="Times New Roman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sz w:val="18"/>
                <w:szCs w:val="18"/>
                <w:lang w:val="en-US"/>
              </w:rPr>
              <w:t>Cigarettes :Cannabis_Monthly :Abuse/Dependence_Alcohol</w:t>
            </w:r>
          </w:p>
        </w:tc>
        <w:tc>
          <w:tcPr>
            <w:tcW w:w="71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DFC6DD" w14:textId="77777777" w:rsidR="00727B68" w:rsidRPr="00727B68" w:rsidRDefault="00727B68" w:rsidP="00727B68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sz w:val="18"/>
                <w:szCs w:val="18"/>
                <w:lang w:val="en-US"/>
              </w:rPr>
              <w:t>8.41</w:t>
            </w:r>
          </w:p>
        </w:tc>
        <w:tc>
          <w:tcPr>
            <w:tcW w:w="10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DCBD49" w14:textId="77777777" w:rsidR="00727B68" w:rsidRPr="00727B68" w:rsidRDefault="00727B68" w:rsidP="00727B6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(3.08-13.74)</w:t>
            </w:r>
          </w:p>
        </w:tc>
        <w:tc>
          <w:tcPr>
            <w:tcW w:w="72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B5691C8" w14:textId="77777777" w:rsidR="00727B68" w:rsidRPr="00727B68" w:rsidRDefault="00727B68" w:rsidP="00727B68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sz w:val="18"/>
                <w:szCs w:val="18"/>
                <w:lang w:val="en-US"/>
              </w:rPr>
              <w:t>0.002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236D96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2FFBB7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lambda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D88EB9" w14:textId="77777777" w:rsidR="00727B68" w:rsidRPr="00727B68" w:rsidRDefault="00727B68" w:rsidP="00727B6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0.5042</w:t>
            </w:r>
          </w:p>
        </w:tc>
        <w:tc>
          <w:tcPr>
            <w:tcW w:w="81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6E8109E" w14:textId="77777777" w:rsidR="00727B68" w:rsidRPr="00727B68" w:rsidRDefault="00727B68" w:rsidP="00727B6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1.36E-14</w:t>
            </w:r>
          </w:p>
        </w:tc>
      </w:tr>
      <w:tr w:rsidR="00727B68" w:rsidRPr="00727B68" w14:paraId="77B4D8A7" w14:textId="77777777" w:rsidTr="00727B68">
        <w:trPr>
          <w:trHeight w:val="300"/>
          <w:jc w:val="center"/>
        </w:trPr>
        <w:tc>
          <w:tcPr>
            <w:tcW w:w="180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6B3CAF1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Hispanic_Score, 0:2</w:t>
            </w:r>
          </w:p>
        </w:tc>
        <w:tc>
          <w:tcPr>
            <w:tcW w:w="353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A7D46BC" w14:textId="77777777" w:rsidR="00727B68" w:rsidRPr="00727B68" w:rsidRDefault="00727B68" w:rsidP="00727B68">
            <w:pPr>
              <w:rPr>
                <w:rFonts w:eastAsia="Times New Roman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sz w:val="18"/>
                <w:szCs w:val="18"/>
                <w:lang w:val="en-US"/>
              </w:rPr>
              <w:t>NHBlack Ethnicity</w:t>
            </w:r>
          </w:p>
        </w:tc>
        <w:tc>
          <w:tcPr>
            <w:tcW w:w="71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0F6333" w14:textId="77777777" w:rsidR="00727B68" w:rsidRPr="00727B68" w:rsidRDefault="00727B68" w:rsidP="00727B68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sz w:val="18"/>
                <w:szCs w:val="18"/>
                <w:lang w:val="en-US"/>
              </w:rPr>
              <w:t>0.11</w:t>
            </w:r>
          </w:p>
        </w:tc>
        <w:tc>
          <w:tcPr>
            <w:tcW w:w="10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5D919E" w14:textId="77777777" w:rsidR="00727B68" w:rsidRPr="00727B68" w:rsidRDefault="00727B68" w:rsidP="00727B6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(0.03-0.19)</w:t>
            </w:r>
          </w:p>
        </w:tc>
        <w:tc>
          <w:tcPr>
            <w:tcW w:w="72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0A81811" w14:textId="77777777" w:rsidR="00727B68" w:rsidRPr="00727B68" w:rsidRDefault="00727B68" w:rsidP="00727B68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sz w:val="18"/>
                <w:szCs w:val="18"/>
                <w:lang w:val="en-US"/>
              </w:rPr>
              <w:t>0.00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B00A76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8E12E1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771C8E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81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88F2CC3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</w:tr>
      <w:tr w:rsidR="00727B68" w:rsidRPr="00727B68" w14:paraId="6E9536DD" w14:textId="77777777" w:rsidTr="00727B68">
        <w:trPr>
          <w:trHeight w:val="600"/>
          <w:jc w:val="center"/>
        </w:trPr>
        <w:tc>
          <w:tcPr>
            <w:tcW w:w="180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FE87820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lastRenderedPageBreak/>
              <w:t>NHAsian_Score, 0:2</w:t>
            </w:r>
          </w:p>
        </w:tc>
        <w:tc>
          <w:tcPr>
            <w:tcW w:w="353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4554E66" w14:textId="77777777" w:rsidR="00727B68" w:rsidRPr="00727B68" w:rsidRDefault="00727B68" w:rsidP="00727B68">
            <w:pPr>
              <w:rPr>
                <w:rFonts w:eastAsia="Times New Roman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sz w:val="18"/>
                <w:szCs w:val="18"/>
                <w:lang w:val="en-US"/>
              </w:rPr>
              <w:t>Cannabis_Monthly:Abuse/Dependence_Alcohol</w:t>
            </w:r>
          </w:p>
        </w:tc>
        <w:tc>
          <w:tcPr>
            <w:tcW w:w="71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AD72C1" w14:textId="77777777" w:rsidR="00727B68" w:rsidRPr="00727B68" w:rsidRDefault="00727B68" w:rsidP="00727B68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sz w:val="18"/>
                <w:szCs w:val="18"/>
                <w:lang w:val="en-US"/>
              </w:rPr>
              <w:t>-2.38</w:t>
            </w:r>
          </w:p>
        </w:tc>
        <w:tc>
          <w:tcPr>
            <w:tcW w:w="10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180577" w14:textId="77777777" w:rsidR="00727B68" w:rsidRPr="00727B68" w:rsidRDefault="00727B68" w:rsidP="00727B6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(-4.07--0.68)</w:t>
            </w:r>
          </w:p>
        </w:tc>
        <w:tc>
          <w:tcPr>
            <w:tcW w:w="72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8969EA4" w14:textId="77777777" w:rsidR="00727B68" w:rsidRPr="00727B68" w:rsidRDefault="00727B68" w:rsidP="00727B68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sz w:val="18"/>
                <w:szCs w:val="18"/>
                <w:lang w:val="en-US"/>
              </w:rPr>
              <w:t>0.006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50CF86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360845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E80892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81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F9DAA25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</w:tr>
      <w:tr w:rsidR="00727B68" w:rsidRPr="00727B68" w14:paraId="073B5EA6" w14:textId="77777777" w:rsidTr="00727B68">
        <w:trPr>
          <w:trHeight w:val="300"/>
          <w:jc w:val="center"/>
        </w:trPr>
        <w:tc>
          <w:tcPr>
            <w:tcW w:w="180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D66ABED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NHAIAN_Score, 0:2</w:t>
            </w:r>
          </w:p>
        </w:tc>
        <w:tc>
          <w:tcPr>
            <w:tcW w:w="353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6DE95D1" w14:textId="77777777" w:rsidR="00727B68" w:rsidRPr="00727B68" w:rsidRDefault="00727B68" w:rsidP="00727B68">
            <w:pPr>
              <w:rPr>
                <w:rFonts w:eastAsia="Times New Roman"/>
                <w:color w:val="FF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FF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71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2629FF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0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2608E1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72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92F99A6" w14:textId="77777777" w:rsidR="00727B68" w:rsidRPr="00727B68" w:rsidRDefault="00727B68" w:rsidP="00727B68">
            <w:pPr>
              <w:rPr>
                <w:rFonts w:eastAsia="Times New Roman"/>
                <w:color w:val="FF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FF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263D2A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052F28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EEBC2B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81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EB595AA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</w:tr>
      <w:tr w:rsidR="00727B68" w:rsidRPr="00727B68" w14:paraId="172BA003" w14:textId="77777777" w:rsidTr="00727B68">
        <w:trPr>
          <w:trHeight w:val="300"/>
          <w:jc w:val="center"/>
        </w:trPr>
        <w:tc>
          <w:tcPr>
            <w:tcW w:w="180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BAAA926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353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D27DC0A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71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313F2D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0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518F7F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72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4FAAF35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208DAC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E7DE6C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4C8E07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81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8F1969B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</w:tr>
      <w:tr w:rsidR="00727B68" w:rsidRPr="00727B68" w14:paraId="2B6C20A0" w14:textId="77777777" w:rsidTr="00727B68">
        <w:trPr>
          <w:trHeight w:val="300"/>
          <w:jc w:val="center"/>
        </w:trPr>
        <w:tc>
          <w:tcPr>
            <w:tcW w:w="180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FA6558C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mrjmon,0:3</w:t>
            </w:r>
          </w:p>
        </w:tc>
        <w:tc>
          <w:tcPr>
            <w:tcW w:w="353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B2CE07C" w14:textId="77777777" w:rsidR="00727B68" w:rsidRPr="00727B68" w:rsidRDefault="00727B68" w:rsidP="00727B68">
            <w:pPr>
              <w:rPr>
                <w:rFonts w:eastAsia="Times New Roman"/>
                <w:b/>
                <w:bCs/>
                <w:i/>
                <w:iCs/>
                <w:color w:val="0000FF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b/>
                <w:bCs/>
                <w:i/>
                <w:iCs/>
                <w:color w:val="0000FF"/>
                <w:sz w:val="18"/>
                <w:szCs w:val="18"/>
                <w:lang w:val="en-US"/>
              </w:rPr>
              <w:t>3 Lags</w:t>
            </w:r>
          </w:p>
        </w:tc>
        <w:tc>
          <w:tcPr>
            <w:tcW w:w="71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ACBC00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0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B54CBA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72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A4D57CE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2E6AAF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BF5DF8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84B4E1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81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11C0804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</w:tr>
      <w:tr w:rsidR="00727B68" w:rsidRPr="00727B68" w14:paraId="61B9BC1B" w14:textId="77777777" w:rsidTr="00727B68">
        <w:trPr>
          <w:trHeight w:val="300"/>
          <w:jc w:val="center"/>
        </w:trPr>
        <w:tc>
          <w:tcPr>
            <w:tcW w:w="180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E2C632E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Δ9THC, 0:3</w:t>
            </w:r>
          </w:p>
        </w:tc>
        <w:tc>
          <w:tcPr>
            <w:tcW w:w="353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7E5C4E0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NHWhite Ethnicity</w:t>
            </w:r>
          </w:p>
        </w:tc>
        <w:tc>
          <w:tcPr>
            <w:tcW w:w="71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BE897D" w14:textId="77777777" w:rsidR="00727B68" w:rsidRPr="00727B68" w:rsidRDefault="00727B68" w:rsidP="00727B6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2.36</w:t>
            </w:r>
          </w:p>
        </w:tc>
        <w:tc>
          <w:tcPr>
            <w:tcW w:w="10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AD3829" w14:textId="77777777" w:rsidR="00727B68" w:rsidRPr="00727B68" w:rsidRDefault="00727B68" w:rsidP="00727B6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(1.74-2.98)</w:t>
            </w:r>
          </w:p>
        </w:tc>
        <w:tc>
          <w:tcPr>
            <w:tcW w:w="72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C5035C4" w14:textId="77777777" w:rsidR="00727B68" w:rsidRPr="00727B68" w:rsidRDefault="00727B68" w:rsidP="00727B6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9.0E-1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2B74DF" w14:textId="77777777" w:rsidR="00727B68" w:rsidRPr="00727B68" w:rsidRDefault="00727B68" w:rsidP="00727B6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148.126</w:t>
            </w:r>
          </w:p>
        </w:tc>
        <w:tc>
          <w:tcPr>
            <w:tcW w:w="9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2F7297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phi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4BF421" w14:textId="77777777" w:rsidR="00727B68" w:rsidRPr="00727B68" w:rsidRDefault="00727B68" w:rsidP="00727B6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1.7E-05</w:t>
            </w:r>
          </w:p>
        </w:tc>
        <w:tc>
          <w:tcPr>
            <w:tcW w:w="81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1E177B2" w14:textId="77777777" w:rsidR="00727B68" w:rsidRPr="00727B68" w:rsidRDefault="00727B68" w:rsidP="00727B6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1.0000</w:t>
            </w:r>
          </w:p>
        </w:tc>
      </w:tr>
      <w:tr w:rsidR="00727B68" w:rsidRPr="00727B68" w14:paraId="220E5637" w14:textId="77777777" w:rsidTr="00727B68">
        <w:trPr>
          <w:trHeight w:val="300"/>
          <w:jc w:val="center"/>
        </w:trPr>
        <w:tc>
          <w:tcPr>
            <w:tcW w:w="180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D724CD9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Cannabigerol, 0:3</w:t>
            </w:r>
          </w:p>
        </w:tc>
        <w:tc>
          <w:tcPr>
            <w:tcW w:w="353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4FAF009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NHAsian Ethnicity</w:t>
            </w:r>
          </w:p>
        </w:tc>
        <w:tc>
          <w:tcPr>
            <w:tcW w:w="71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D73C84" w14:textId="77777777" w:rsidR="00727B68" w:rsidRPr="00727B68" w:rsidRDefault="00727B68" w:rsidP="00727B6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0.46</w:t>
            </w:r>
          </w:p>
        </w:tc>
        <w:tc>
          <w:tcPr>
            <w:tcW w:w="10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399D72" w14:textId="77777777" w:rsidR="00727B68" w:rsidRPr="00727B68" w:rsidRDefault="00727B68" w:rsidP="00727B6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(0.33-0.58)</w:t>
            </w:r>
          </w:p>
        </w:tc>
        <w:tc>
          <w:tcPr>
            <w:tcW w:w="72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A5A043E" w14:textId="77777777" w:rsidR="00727B68" w:rsidRPr="00727B68" w:rsidRDefault="00727B68" w:rsidP="00727B6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4.2E-1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619297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41A36A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psi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26FD50" w14:textId="77777777" w:rsidR="00727B68" w:rsidRPr="00727B68" w:rsidRDefault="00727B68" w:rsidP="00727B6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0.9485</w:t>
            </w:r>
          </w:p>
        </w:tc>
        <w:tc>
          <w:tcPr>
            <w:tcW w:w="81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BD0BDCE" w14:textId="77777777" w:rsidR="00727B68" w:rsidRPr="00727B68" w:rsidRDefault="00727B68" w:rsidP="00727B6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&lt; 2.2e-16</w:t>
            </w:r>
          </w:p>
        </w:tc>
      </w:tr>
      <w:tr w:rsidR="00727B68" w:rsidRPr="00727B68" w14:paraId="37485FDB" w14:textId="77777777" w:rsidTr="00727B68">
        <w:trPr>
          <w:trHeight w:val="300"/>
          <w:jc w:val="center"/>
        </w:trPr>
        <w:tc>
          <w:tcPr>
            <w:tcW w:w="180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B0E2F4F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NHWhite_Score, 0:3</w:t>
            </w:r>
          </w:p>
        </w:tc>
        <w:tc>
          <w:tcPr>
            <w:tcW w:w="353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A39AD70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NHAIAN Ethnicity</w:t>
            </w:r>
          </w:p>
        </w:tc>
        <w:tc>
          <w:tcPr>
            <w:tcW w:w="71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BF5CF4" w14:textId="77777777" w:rsidR="00727B68" w:rsidRPr="00727B68" w:rsidRDefault="00727B68" w:rsidP="00727B6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-0.05</w:t>
            </w:r>
          </w:p>
        </w:tc>
        <w:tc>
          <w:tcPr>
            <w:tcW w:w="10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5DF07C" w14:textId="77777777" w:rsidR="00727B68" w:rsidRPr="00727B68" w:rsidRDefault="00727B68" w:rsidP="00727B6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(-0.07--0.03)</w:t>
            </w:r>
          </w:p>
        </w:tc>
        <w:tc>
          <w:tcPr>
            <w:tcW w:w="72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FDF717A" w14:textId="77777777" w:rsidR="00727B68" w:rsidRPr="00727B68" w:rsidRDefault="00727B68" w:rsidP="00727B6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9.4E-06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114A82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643A5D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rho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1FD328" w14:textId="77777777" w:rsidR="00727B68" w:rsidRPr="00727B68" w:rsidRDefault="00727B68" w:rsidP="00727B6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-0.4960</w:t>
            </w:r>
          </w:p>
        </w:tc>
        <w:tc>
          <w:tcPr>
            <w:tcW w:w="81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3F48969" w14:textId="77777777" w:rsidR="00727B68" w:rsidRPr="00727B68" w:rsidRDefault="00727B68" w:rsidP="00727B6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0.0002</w:t>
            </w:r>
          </w:p>
        </w:tc>
      </w:tr>
      <w:tr w:rsidR="00727B68" w:rsidRPr="00727B68" w14:paraId="668B8398" w14:textId="77777777" w:rsidTr="00727B68">
        <w:trPr>
          <w:trHeight w:val="300"/>
          <w:jc w:val="center"/>
        </w:trPr>
        <w:tc>
          <w:tcPr>
            <w:tcW w:w="180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E921ECF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NHBlack_Score, 0:3</w:t>
            </w:r>
          </w:p>
        </w:tc>
        <w:tc>
          <w:tcPr>
            <w:tcW w:w="353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6B4EBA0" w14:textId="77777777" w:rsidR="00727B68" w:rsidRPr="00727B68" w:rsidRDefault="00727B68" w:rsidP="00727B68">
            <w:pPr>
              <w:rPr>
                <w:rFonts w:eastAsia="Times New Roman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sz w:val="18"/>
                <w:szCs w:val="18"/>
                <w:lang w:val="en-US"/>
              </w:rPr>
              <w:t>Cigarettes</w:t>
            </w:r>
          </w:p>
        </w:tc>
        <w:tc>
          <w:tcPr>
            <w:tcW w:w="71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C03FDB" w14:textId="77777777" w:rsidR="00727B68" w:rsidRPr="00727B68" w:rsidRDefault="00727B68" w:rsidP="00727B68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sz w:val="18"/>
                <w:szCs w:val="18"/>
                <w:lang w:val="en-US"/>
              </w:rPr>
              <w:t>-12.23</w:t>
            </w:r>
          </w:p>
        </w:tc>
        <w:tc>
          <w:tcPr>
            <w:tcW w:w="10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5E693D" w14:textId="77777777" w:rsidR="00727B68" w:rsidRPr="00727B68" w:rsidRDefault="00727B68" w:rsidP="00727B6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(-21.63--2.82)</w:t>
            </w:r>
          </w:p>
        </w:tc>
        <w:tc>
          <w:tcPr>
            <w:tcW w:w="72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FF7F0DF" w14:textId="77777777" w:rsidR="00727B68" w:rsidRPr="00727B68" w:rsidRDefault="00727B68" w:rsidP="00727B68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sz w:val="18"/>
                <w:szCs w:val="18"/>
                <w:lang w:val="en-US"/>
              </w:rPr>
              <w:t>0.011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E07F31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7C4F05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lambda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F052F3" w14:textId="77777777" w:rsidR="00727B68" w:rsidRPr="00727B68" w:rsidRDefault="00727B68" w:rsidP="00727B6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0.4458</w:t>
            </w:r>
          </w:p>
        </w:tc>
        <w:tc>
          <w:tcPr>
            <w:tcW w:w="81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DAB0FD7" w14:textId="77777777" w:rsidR="00727B68" w:rsidRPr="00727B68" w:rsidRDefault="00727B68" w:rsidP="00727B6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1.6E-08</w:t>
            </w:r>
          </w:p>
        </w:tc>
      </w:tr>
      <w:tr w:rsidR="00727B68" w:rsidRPr="00727B68" w14:paraId="0A6E9644" w14:textId="77777777" w:rsidTr="00727B68">
        <w:trPr>
          <w:trHeight w:val="300"/>
          <w:jc w:val="center"/>
        </w:trPr>
        <w:tc>
          <w:tcPr>
            <w:tcW w:w="180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1444BEB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Hispanic_Score, 0:3</w:t>
            </w:r>
          </w:p>
        </w:tc>
        <w:tc>
          <w:tcPr>
            <w:tcW w:w="353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42126DB" w14:textId="77777777" w:rsidR="00727B68" w:rsidRPr="00727B68" w:rsidRDefault="00727B68" w:rsidP="00727B68">
            <w:pPr>
              <w:rPr>
                <w:rFonts w:eastAsia="Times New Roman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sz w:val="18"/>
                <w:szCs w:val="18"/>
                <w:lang w:val="en-US"/>
              </w:rPr>
              <w:t>Cigarettes :Cannabis_Monthly</w:t>
            </w:r>
          </w:p>
        </w:tc>
        <w:tc>
          <w:tcPr>
            <w:tcW w:w="71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DC40AE" w14:textId="77777777" w:rsidR="00727B68" w:rsidRPr="00727B68" w:rsidRDefault="00727B68" w:rsidP="00727B68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sz w:val="18"/>
                <w:szCs w:val="18"/>
                <w:lang w:val="en-US"/>
              </w:rPr>
              <w:t>-3.87</w:t>
            </w:r>
          </w:p>
        </w:tc>
        <w:tc>
          <w:tcPr>
            <w:tcW w:w="10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AA11A0" w14:textId="77777777" w:rsidR="00727B68" w:rsidRPr="00727B68" w:rsidRDefault="00727B68" w:rsidP="00727B6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(-7.29--0.45)</w:t>
            </w:r>
          </w:p>
        </w:tc>
        <w:tc>
          <w:tcPr>
            <w:tcW w:w="72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9730CB9" w14:textId="77777777" w:rsidR="00727B68" w:rsidRPr="00727B68" w:rsidRDefault="00727B68" w:rsidP="00727B68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sz w:val="18"/>
                <w:szCs w:val="18"/>
                <w:lang w:val="en-US"/>
              </w:rPr>
              <w:t>0.026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BC2119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4E9AB7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924820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81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DE5F82C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</w:tr>
      <w:tr w:rsidR="00727B68" w:rsidRPr="00727B68" w14:paraId="2660D267" w14:textId="77777777" w:rsidTr="00727B68">
        <w:trPr>
          <w:trHeight w:val="300"/>
          <w:jc w:val="center"/>
        </w:trPr>
        <w:tc>
          <w:tcPr>
            <w:tcW w:w="180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F875FDB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NHAsian_Score, 0:3</w:t>
            </w:r>
          </w:p>
        </w:tc>
        <w:tc>
          <w:tcPr>
            <w:tcW w:w="353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7753465" w14:textId="77777777" w:rsidR="00727B68" w:rsidRPr="00727B68" w:rsidRDefault="00727B68" w:rsidP="00727B68">
            <w:pPr>
              <w:rPr>
                <w:rFonts w:eastAsia="Times New Roman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sz w:val="18"/>
                <w:szCs w:val="18"/>
                <w:lang w:val="en-US"/>
              </w:rPr>
              <w:t>NHBlack Ethnicity</w:t>
            </w:r>
          </w:p>
        </w:tc>
        <w:tc>
          <w:tcPr>
            <w:tcW w:w="71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67C662" w14:textId="77777777" w:rsidR="00727B68" w:rsidRPr="00727B68" w:rsidRDefault="00727B68" w:rsidP="00727B68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sz w:val="18"/>
                <w:szCs w:val="18"/>
                <w:lang w:val="en-US"/>
              </w:rPr>
              <w:t>0.09</w:t>
            </w:r>
          </w:p>
        </w:tc>
        <w:tc>
          <w:tcPr>
            <w:tcW w:w="10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326036" w14:textId="77777777" w:rsidR="00727B68" w:rsidRPr="00727B68" w:rsidRDefault="00727B68" w:rsidP="00727B6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(0.01-0.17)</w:t>
            </w:r>
          </w:p>
        </w:tc>
        <w:tc>
          <w:tcPr>
            <w:tcW w:w="72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5A1E3D0" w14:textId="77777777" w:rsidR="00727B68" w:rsidRPr="00727B68" w:rsidRDefault="00727B68" w:rsidP="00727B68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sz w:val="18"/>
                <w:szCs w:val="18"/>
                <w:lang w:val="en-US"/>
              </w:rPr>
              <w:t>0.027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AD877F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33B9F3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717C91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81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DC47F9E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</w:tr>
      <w:tr w:rsidR="00727B68" w:rsidRPr="00727B68" w14:paraId="53AE267E" w14:textId="77777777" w:rsidTr="00727B68">
        <w:trPr>
          <w:trHeight w:val="315"/>
          <w:jc w:val="center"/>
        </w:trPr>
        <w:tc>
          <w:tcPr>
            <w:tcW w:w="1800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B747296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NHAIAN_Score, 0:3</w:t>
            </w:r>
          </w:p>
        </w:tc>
        <w:tc>
          <w:tcPr>
            <w:tcW w:w="3530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D5CD508" w14:textId="77777777" w:rsidR="00727B68" w:rsidRPr="00727B68" w:rsidRDefault="00727B68" w:rsidP="00727B68">
            <w:pPr>
              <w:rPr>
                <w:rFonts w:eastAsia="Times New Roman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sz w:val="18"/>
                <w:szCs w:val="18"/>
                <w:lang w:val="en-US"/>
              </w:rPr>
              <w:t>Cannabis_Monthly</w:t>
            </w:r>
          </w:p>
        </w:tc>
        <w:tc>
          <w:tcPr>
            <w:tcW w:w="710" w:type="dxa"/>
            <w:tcBorders>
              <w:top w:val="nil"/>
              <w:left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658D84" w14:textId="77777777" w:rsidR="00727B68" w:rsidRPr="00727B68" w:rsidRDefault="00727B68" w:rsidP="00727B68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sz w:val="18"/>
                <w:szCs w:val="18"/>
                <w:lang w:val="en-US"/>
              </w:rPr>
              <w:t>0.91</w:t>
            </w:r>
          </w:p>
        </w:tc>
        <w:tc>
          <w:tcPr>
            <w:tcW w:w="10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F2D34C" w14:textId="77777777" w:rsidR="00727B68" w:rsidRPr="00727B68" w:rsidRDefault="00727B68" w:rsidP="00727B6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(0.04-1.78)</w:t>
            </w:r>
          </w:p>
        </w:tc>
        <w:tc>
          <w:tcPr>
            <w:tcW w:w="72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DA0FC5B" w14:textId="77777777" w:rsidR="00727B68" w:rsidRPr="00727B68" w:rsidRDefault="00727B68" w:rsidP="00727B68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sz w:val="18"/>
                <w:szCs w:val="18"/>
                <w:lang w:val="en-US"/>
              </w:rPr>
              <w:t>0.040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FDD831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8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5BC549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7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AC7A88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81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EE5745E" w14:textId="77777777" w:rsidR="00727B68" w:rsidRPr="00727B68" w:rsidRDefault="00727B68" w:rsidP="00727B6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727B6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</w:tr>
    </w:tbl>
    <w:p w14:paraId="08CB52BE" w14:textId="5B07A2A3" w:rsidR="00727B68" w:rsidRDefault="00727B68">
      <w:r>
        <w:fldChar w:fldCharType="end"/>
      </w:r>
    </w:p>
    <w:p w14:paraId="48D586A2" w14:textId="77777777" w:rsidR="00727B68" w:rsidRDefault="00727B68"/>
    <w:p w14:paraId="4A7C1101" w14:textId="77777777" w:rsidR="00727B68" w:rsidRDefault="00727B68"/>
    <w:p w14:paraId="1F56BA7B" w14:textId="77777777" w:rsidR="00727B68" w:rsidRDefault="00727B68"/>
    <w:p w14:paraId="4E807384" w14:textId="14A52A5C" w:rsidR="004E3790" w:rsidRDefault="004E3790">
      <w:r>
        <w:br w:type="page"/>
      </w:r>
    </w:p>
    <w:p w14:paraId="7ACAFC87" w14:textId="4300127B" w:rsidR="004E3790" w:rsidRDefault="004E3790" w:rsidP="004E3790">
      <w:pPr>
        <w:jc w:val="center"/>
        <w:rPr>
          <w:b/>
          <w:bCs/>
          <w:u w:val="single"/>
        </w:rPr>
      </w:pPr>
      <w:r>
        <w:rPr>
          <w:b/>
          <w:bCs/>
          <w:u w:val="single"/>
        </w:rPr>
        <w:lastRenderedPageBreak/>
        <w:t xml:space="preserve">eTable </w:t>
      </w:r>
      <w:r w:rsidR="00E7000F">
        <w:rPr>
          <w:b/>
          <w:bCs/>
          <w:u w:val="single"/>
        </w:rPr>
        <w:t>6</w:t>
      </w:r>
      <w:r w:rsidR="00AD3D57">
        <w:rPr>
          <w:b/>
          <w:bCs/>
          <w:u w:val="single"/>
        </w:rPr>
        <w:t>.</w:t>
      </w:r>
      <w:r>
        <w:rPr>
          <w:b/>
          <w:bCs/>
          <w:u w:val="single"/>
        </w:rPr>
        <w:t xml:space="preserve">:  </w:t>
      </w:r>
      <w:r w:rsidR="00264637" w:rsidRPr="00264637">
        <w:rPr>
          <w:b/>
          <w:bCs/>
          <w:u w:val="single"/>
        </w:rPr>
        <w:t>Spatiotemporal spreml Lagged Models with Drugs, Ethnic Cannabis Use and Socioeconomic Covariates</w:t>
      </w:r>
    </w:p>
    <w:p w14:paraId="0BF9AC18" w14:textId="044BD10A" w:rsidR="000B3F11" w:rsidRDefault="000B3F11" w:rsidP="004E3790">
      <w:pPr>
        <w:jc w:val="center"/>
      </w:pPr>
    </w:p>
    <w:p w14:paraId="55D58A1C" w14:textId="2F6A4131" w:rsidR="00311311" w:rsidRDefault="00311311" w:rsidP="00F1426A">
      <w:pPr>
        <w:jc w:val="center"/>
      </w:pPr>
    </w:p>
    <w:p w14:paraId="2B08AA25" w14:textId="47B7D836" w:rsidR="00D15181" w:rsidRDefault="00D15181" w:rsidP="00F1426A">
      <w:pPr>
        <w:jc w:val="center"/>
      </w:pPr>
      <w:r>
        <w:fldChar w:fldCharType="begin"/>
      </w:r>
      <w:r>
        <w:instrText xml:space="preserve"> LINK </w:instrText>
      </w:r>
      <w:r w:rsidR="00BB1A10">
        <w:instrText xml:space="preserve">Excel.Sheet.12 "D:\\1ASReece\\Research\\2020 Res\\Autism\\Autism Op Exp 6.xlsx" "ST6 Total Products!R2C2:R33C10" </w:instrText>
      </w:r>
      <w:r>
        <w:instrText xml:space="preserve">\a \f 4 \h </w:instrText>
      </w:r>
      <w:r>
        <w:fldChar w:fldCharType="separate"/>
      </w:r>
    </w:p>
    <w:tbl>
      <w:tblPr>
        <w:tblW w:w="10560" w:type="dxa"/>
        <w:jc w:val="center"/>
        <w:tblLook w:val="04A0" w:firstRow="1" w:lastRow="0" w:firstColumn="1" w:lastColumn="0" w:noHBand="0" w:noVBand="1"/>
      </w:tblPr>
      <w:tblGrid>
        <w:gridCol w:w="2020"/>
        <w:gridCol w:w="2716"/>
        <w:gridCol w:w="896"/>
        <w:gridCol w:w="1312"/>
        <w:gridCol w:w="748"/>
        <w:gridCol w:w="801"/>
        <w:gridCol w:w="1106"/>
        <w:gridCol w:w="760"/>
        <w:gridCol w:w="745"/>
      </w:tblGrid>
      <w:tr w:rsidR="00D15181" w:rsidRPr="00D15181" w14:paraId="6C6F9BCF" w14:textId="77777777" w:rsidTr="00D15181">
        <w:trPr>
          <w:trHeight w:val="270"/>
          <w:jc w:val="center"/>
        </w:trPr>
        <w:tc>
          <w:tcPr>
            <w:tcW w:w="202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1C0D907" w14:textId="6BEE2B86" w:rsidR="00D15181" w:rsidRPr="00D15181" w:rsidRDefault="00D15181" w:rsidP="00D15181">
            <w:pPr>
              <w:jc w:val="center"/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  <w:t>General</w:t>
            </w:r>
          </w:p>
        </w:tc>
        <w:tc>
          <w:tcPr>
            <w:tcW w:w="5500" w:type="dxa"/>
            <w:gridSpan w:val="4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52ACFF" w14:textId="77777777" w:rsidR="00D15181" w:rsidRPr="00D15181" w:rsidRDefault="00D15181" w:rsidP="00D15181">
            <w:pPr>
              <w:jc w:val="center"/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  <w:t>Parameters</w:t>
            </w:r>
          </w:p>
        </w:tc>
        <w:tc>
          <w:tcPr>
            <w:tcW w:w="3040" w:type="dxa"/>
            <w:gridSpan w:val="4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54C3891A" w14:textId="77777777" w:rsidR="00D15181" w:rsidRPr="00D15181" w:rsidRDefault="00D15181" w:rsidP="00D15181">
            <w:pPr>
              <w:jc w:val="center"/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  <w:t xml:space="preserve">Model </w:t>
            </w:r>
          </w:p>
        </w:tc>
      </w:tr>
      <w:tr w:rsidR="00D15181" w:rsidRPr="00D15181" w14:paraId="004503B6" w14:textId="77777777" w:rsidTr="00D15181">
        <w:trPr>
          <w:trHeight w:val="495"/>
          <w:jc w:val="center"/>
        </w:trPr>
        <w:tc>
          <w:tcPr>
            <w:tcW w:w="202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0B94D96" w14:textId="77777777" w:rsidR="00D15181" w:rsidRPr="00D15181" w:rsidRDefault="00D15181" w:rsidP="00D15181">
            <w:pPr>
              <w:jc w:val="center"/>
              <w:rPr>
                <w:rFonts w:eastAsia="Times New Roman"/>
                <w:b/>
                <w:bCs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b/>
                <w:bCs/>
                <w:sz w:val="18"/>
                <w:szCs w:val="18"/>
                <w:lang w:val="en-US"/>
              </w:rPr>
              <w:t xml:space="preserve">Instumental </w:t>
            </w:r>
            <w:r w:rsidRPr="00D15181">
              <w:rPr>
                <w:rFonts w:eastAsia="Times New Roman"/>
                <w:sz w:val="18"/>
                <w:szCs w:val="18"/>
                <w:u w:val="single"/>
                <w:lang w:val="en-US"/>
              </w:rPr>
              <w:t>+</w:t>
            </w:r>
            <w:r w:rsidRPr="00D15181">
              <w:rPr>
                <w:rFonts w:eastAsia="Times New Roman"/>
                <w:sz w:val="18"/>
                <w:szCs w:val="18"/>
                <w:lang w:val="en-US"/>
              </w:rPr>
              <w:t xml:space="preserve"> </w:t>
            </w:r>
            <w:r w:rsidRPr="00D15181">
              <w:rPr>
                <w:rFonts w:eastAsia="Times New Roman"/>
                <w:b/>
                <w:bCs/>
                <w:color w:val="FFFFFF"/>
                <w:sz w:val="18"/>
                <w:szCs w:val="18"/>
                <w:lang w:val="en-US"/>
              </w:rPr>
              <w:t xml:space="preserve">L </w:t>
            </w:r>
            <w:r w:rsidRPr="00D15181">
              <w:rPr>
                <w:rFonts w:eastAsia="Times New Roman"/>
                <w:b/>
                <w:bCs/>
                <w:sz w:val="18"/>
                <w:szCs w:val="18"/>
                <w:lang w:val="en-US"/>
              </w:rPr>
              <w:t xml:space="preserve">      Lagged Variables</w:t>
            </w:r>
          </w:p>
        </w:tc>
        <w:tc>
          <w:tcPr>
            <w:tcW w:w="2623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FE230DC" w14:textId="77777777" w:rsidR="00D15181" w:rsidRPr="00D15181" w:rsidRDefault="00D15181" w:rsidP="00D15181">
            <w:pPr>
              <w:jc w:val="center"/>
              <w:rPr>
                <w:rFonts w:eastAsia="Times New Roman"/>
                <w:b/>
                <w:bCs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b/>
                <w:bCs/>
                <w:sz w:val="18"/>
                <w:szCs w:val="18"/>
                <w:lang w:val="en-US"/>
              </w:rPr>
              <w:t>Parameter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7938B3" w14:textId="77777777" w:rsidR="00D15181" w:rsidRPr="00D15181" w:rsidRDefault="00D15181" w:rsidP="00D15181">
            <w:pPr>
              <w:jc w:val="center"/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  <w:t>Estimate</w:t>
            </w:r>
          </w:p>
        </w:tc>
        <w:tc>
          <w:tcPr>
            <w:tcW w:w="131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80D729" w14:textId="77777777" w:rsidR="00D15181" w:rsidRPr="00D15181" w:rsidRDefault="00D15181" w:rsidP="00D15181">
            <w:pPr>
              <w:jc w:val="center"/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  <w:t>95% C.I.</w:t>
            </w: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CB1935" w14:textId="77777777" w:rsidR="00D15181" w:rsidRPr="00D15181" w:rsidRDefault="00D15181" w:rsidP="00D15181">
            <w:pPr>
              <w:jc w:val="center"/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  <w:t>P-Value</w:t>
            </w:r>
          </w:p>
        </w:tc>
        <w:tc>
          <w:tcPr>
            <w:tcW w:w="615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92F3E0" w14:textId="77777777" w:rsidR="00D15181" w:rsidRPr="00D15181" w:rsidRDefault="00D15181" w:rsidP="00D15181">
            <w:pPr>
              <w:jc w:val="center"/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  <w:t>LogLik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A2A840" w14:textId="77777777" w:rsidR="00D15181" w:rsidRPr="00D15181" w:rsidRDefault="00D15181" w:rsidP="00D15181">
            <w:pPr>
              <w:jc w:val="center"/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  <w:t>Parameters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1D6ADA" w14:textId="77777777" w:rsidR="00D15181" w:rsidRPr="00D15181" w:rsidRDefault="00D15181" w:rsidP="00D15181">
            <w:pPr>
              <w:jc w:val="center"/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  <w:t>Value</w:t>
            </w:r>
          </w:p>
        </w:tc>
        <w:tc>
          <w:tcPr>
            <w:tcW w:w="74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9991199" w14:textId="77777777" w:rsidR="00D15181" w:rsidRPr="00D15181" w:rsidRDefault="00D15181" w:rsidP="00D15181">
            <w:pPr>
              <w:jc w:val="center"/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  <w:t>P-Value</w:t>
            </w:r>
          </w:p>
        </w:tc>
      </w:tr>
      <w:tr w:rsidR="00D15181" w:rsidRPr="00D15181" w14:paraId="6D967A18" w14:textId="77777777" w:rsidTr="00D15181">
        <w:trPr>
          <w:trHeight w:val="255"/>
          <w:jc w:val="center"/>
        </w:trPr>
        <w:tc>
          <w:tcPr>
            <w:tcW w:w="202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2AC0A99" w14:textId="77777777" w:rsidR="00D15181" w:rsidRPr="00D15181" w:rsidRDefault="00D15181" w:rsidP="00D15181">
            <w:pPr>
              <w:jc w:val="center"/>
              <w:rPr>
                <w:rFonts w:eastAsia="Times New Roman"/>
                <w:b/>
                <w:bCs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b/>
                <w:bCs/>
                <w:sz w:val="18"/>
                <w:szCs w:val="18"/>
                <w:lang w:val="en-US"/>
              </w:rPr>
              <w:t> </w:t>
            </w:r>
          </w:p>
        </w:tc>
        <w:tc>
          <w:tcPr>
            <w:tcW w:w="2623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D1F733D" w14:textId="77777777" w:rsidR="00D15181" w:rsidRPr="00D15181" w:rsidRDefault="00D15181" w:rsidP="00D15181">
            <w:pPr>
              <w:jc w:val="center"/>
              <w:rPr>
                <w:rFonts w:eastAsia="Times New Roman"/>
                <w:b/>
                <w:bCs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b/>
                <w:bCs/>
                <w:sz w:val="18"/>
                <w:szCs w:val="18"/>
                <w:lang w:val="en-US"/>
              </w:rPr>
              <w:t> </w:t>
            </w:r>
          </w:p>
        </w:tc>
        <w:tc>
          <w:tcPr>
            <w:tcW w:w="817" w:type="dxa"/>
            <w:tcBorders>
              <w:top w:val="single" w:sz="8" w:space="0" w:color="auto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94C35A" w14:textId="77777777" w:rsidR="00D15181" w:rsidRPr="00D15181" w:rsidRDefault="00D15181" w:rsidP="00D15181">
            <w:pPr>
              <w:jc w:val="center"/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312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172584" w14:textId="77777777" w:rsidR="00D15181" w:rsidRPr="00D15181" w:rsidRDefault="00D15181" w:rsidP="00D15181">
            <w:pPr>
              <w:jc w:val="center"/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748" w:type="dxa"/>
            <w:tcBorders>
              <w:top w:val="single" w:sz="8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B072048" w14:textId="77777777" w:rsidR="00D15181" w:rsidRPr="00D15181" w:rsidRDefault="00D15181" w:rsidP="00D15181">
            <w:pPr>
              <w:jc w:val="center"/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615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6E3024" w14:textId="77777777" w:rsidR="00D15181" w:rsidRPr="00D15181" w:rsidRDefault="00D15181" w:rsidP="00D15181">
            <w:pPr>
              <w:jc w:val="center"/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20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39A194" w14:textId="77777777" w:rsidR="00D15181" w:rsidRPr="00D15181" w:rsidRDefault="00D15181" w:rsidP="00D15181">
            <w:pPr>
              <w:jc w:val="center"/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760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F89610" w14:textId="77777777" w:rsidR="00D15181" w:rsidRPr="00D15181" w:rsidRDefault="00D15181" w:rsidP="00D15181">
            <w:pPr>
              <w:jc w:val="center"/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745" w:type="dxa"/>
            <w:tcBorders>
              <w:top w:val="single" w:sz="8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9A1C1DA" w14:textId="77777777" w:rsidR="00D15181" w:rsidRPr="00D15181" w:rsidRDefault="00D15181" w:rsidP="00D15181">
            <w:pPr>
              <w:jc w:val="center"/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  <w:t> </w:t>
            </w:r>
          </w:p>
        </w:tc>
      </w:tr>
      <w:tr w:rsidR="00D15181" w:rsidRPr="00D15181" w14:paraId="77488FCA" w14:textId="77777777" w:rsidTr="00D15181">
        <w:trPr>
          <w:trHeight w:val="255"/>
          <w:jc w:val="center"/>
        </w:trPr>
        <w:tc>
          <w:tcPr>
            <w:tcW w:w="202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0D6E9DF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1518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26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FD6F34C" w14:textId="77777777" w:rsidR="00D15181" w:rsidRPr="00D15181" w:rsidRDefault="00D15181" w:rsidP="00D15181">
            <w:pPr>
              <w:rPr>
                <w:rFonts w:eastAsia="Times New Roman"/>
                <w:b/>
                <w:bCs/>
                <w:i/>
                <w:iCs/>
                <w:color w:val="0000FF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b/>
                <w:bCs/>
                <w:i/>
                <w:iCs/>
                <w:color w:val="0000FF"/>
                <w:sz w:val="18"/>
                <w:szCs w:val="18"/>
                <w:lang w:val="en-US"/>
              </w:rPr>
              <w:t>0 Lags</w:t>
            </w:r>
          </w:p>
        </w:tc>
        <w:tc>
          <w:tcPr>
            <w:tcW w:w="817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405192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3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863942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74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24F9669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6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49F051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9539C7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D665C6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80B5F01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</w:tr>
      <w:tr w:rsidR="00D15181" w:rsidRPr="00D15181" w14:paraId="1E83FC12" w14:textId="77777777" w:rsidTr="00D15181">
        <w:trPr>
          <w:trHeight w:val="255"/>
          <w:jc w:val="center"/>
        </w:trPr>
        <w:tc>
          <w:tcPr>
            <w:tcW w:w="202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5C11DD6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15181">
              <w:rPr>
                <w:rFonts w:eastAsia="Times New Roman"/>
                <w:color w:val="000000"/>
                <w:sz w:val="20"/>
                <w:szCs w:val="20"/>
                <w:lang w:val="en-US"/>
              </w:rPr>
              <w:t>Cannabis, Monthly,0:2</w:t>
            </w:r>
          </w:p>
        </w:tc>
        <w:tc>
          <w:tcPr>
            <w:tcW w:w="26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CA2727C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 xml:space="preserve">Median Household Income </w:t>
            </w:r>
          </w:p>
        </w:tc>
        <w:tc>
          <w:tcPr>
            <w:tcW w:w="817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0ECD6D" w14:textId="77777777" w:rsidR="00D15181" w:rsidRPr="00D15181" w:rsidRDefault="00D15181" w:rsidP="00D15181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0.454</w:t>
            </w:r>
          </w:p>
        </w:tc>
        <w:tc>
          <w:tcPr>
            <w:tcW w:w="13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EB81EC" w14:textId="77777777" w:rsidR="00D15181" w:rsidRPr="00D15181" w:rsidRDefault="00D15181" w:rsidP="00D15181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(0.28-0.63)</w:t>
            </w:r>
          </w:p>
        </w:tc>
        <w:tc>
          <w:tcPr>
            <w:tcW w:w="74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6E424D4" w14:textId="77777777" w:rsidR="00D15181" w:rsidRPr="00D15181" w:rsidRDefault="00D15181" w:rsidP="00D15181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5.1E-07</w:t>
            </w:r>
          </w:p>
        </w:tc>
        <w:tc>
          <w:tcPr>
            <w:tcW w:w="6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65E103" w14:textId="77777777" w:rsidR="00D15181" w:rsidRPr="00D15181" w:rsidRDefault="00D15181" w:rsidP="00D15181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193.321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75FDA4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phi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905657" w14:textId="77777777" w:rsidR="00D15181" w:rsidRPr="00D15181" w:rsidRDefault="00D15181" w:rsidP="00D15181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1.5E-05</w:t>
            </w:r>
          </w:p>
        </w:tc>
        <w:tc>
          <w:tcPr>
            <w:tcW w:w="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54D38AD" w14:textId="77777777" w:rsidR="00D15181" w:rsidRPr="00D15181" w:rsidRDefault="00D15181" w:rsidP="00D15181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</w:tr>
      <w:tr w:rsidR="00D15181" w:rsidRPr="00D15181" w14:paraId="13CA5031" w14:textId="77777777" w:rsidTr="00D15181">
        <w:trPr>
          <w:trHeight w:val="255"/>
          <w:jc w:val="center"/>
        </w:trPr>
        <w:tc>
          <w:tcPr>
            <w:tcW w:w="202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86A135C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15181">
              <w:rPr>
                <w:rFonts w:eastAsia="Times New Roman"/>
                <w:color w:val="000000"/>
                <w:sz w:val="20"/>
                <w:szCs w:val="20"/>
                <w:lang w:val="en-US"/>
              </w:rPr>
              <w:t>Δ9THC, 0:2</w:t>
            </w:r>
          </w:p>
        </w:tc>
        <w:tc>
          <w:tcPr>
            <w:tcW w:w="26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8757B94" w14:textId="6775C9E2" w:rsidR="00D15181" w:rsidRPr="00D15181" w:rsidRDefault="00D15181" w:rsidP="00D15181">
            <w:pPr>
              <w:rPr>
                <w:rFonts w:eastAsia="Times New Roman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sz w:val="18"/>
                <w:szCs w:val="18"/>
                <w:lang w:val="en-US"/>
              </w:rPr>
              <w:t>Ethnic_Cannabis_</w:t>
            </w:r>
            <w:r w:rsidR="00070C61">
              <w:rPr>
                <w:rFonts w:eastAsia="Times New Roman"/>
                <w:sz w:val="18"/>
                <w:szCs w:val="18"/>
                <w:lang w:val="en-US"/>
              </w:rPr>
              <w:t>Exposure</w:t>
            </w:r>
            <w:r w:rsidRPr="00D15181">
              <w:rPr>
                <w:rFonts w:eastAsia="Times New Roman"/>
                <w:sz w:val="18"/>
                <w:szCs w:val="18"/>
                <w:lang w:val="en-US"/>
              </w:rPr>
              <w:t>_Score</w:t>
            </w:r>
          </w:p>
        </w:tc>
        <w:tc>
          <w:tcPr>
            <w:tcW w:w="817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12975C" w14:textId="77777777" w:rsidR="00D15181" w:rsidRPr="00D15181" w:rsidRDefault="00D15181" w:rsidP="00D15181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sz w:val="18"/>
                <w:szCs w:val="18"/>
                <w:lang w:val="en-US"/>
              </w:rPr>
              <w:t>0.177</w:t>
            </w:r>
          </w:p>
        </w:tc>
        <w:tc>
          <w:tcPr>
            <w:tcW w:w="13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457FE8" w14:textId="77777777" w:rsidR="00D15181" w:rsidRPr="00D15181" w:rsidRDefault="00D15181" w:rsidP="00D15181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(0.09-0.26)</w:t>
            </w:r>
          </w:p>
        </w:tc>
        <w:tc>
          <w:tcPr>
            <w:tcW w:w="74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748DF2C" w14:textId="77777777" w:rsidR="00D15181" w:rsidRPr="00D15181" w:rsidRDefault="00D15181" w:rsidP="00D15181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sz w:val="18"/>
                <w:szCs w:val="18"/>
                <w:lang w:val="en-US"/>
              </w:rPr>
              <w:t>4.6E-05</w:t>
            </w:r>
          </w:p>
        </w:tc>
        <w:tc>
          <w:tcPr>
            <w:tcW w:w="6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A64014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F4EF5F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psi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8FDA84" w14:textId="77777777" w:rsidR="00D15181" w:rsidRPr="00D15181" w:rsidRDefault="00D15181" w:rsidP="00D15181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0.9426</w:t>
            </w:r>
          </w:p>
        </w:tc>
        <w:tc>
          <w:tcPr>
            <w:tcW w:w="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5BECCF9" w14:textId="77777777" w:rsidR="00D15181" w:rsidRPr="00D15181" w:rsidRDefault="00D15181" w:rsidP="00D15181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&lt; 2.2e-16</w:t>
            </w:r>
          </w:p>
        </w:tc>
      </w:tr>
      <w:tr w:rsidR="00D15181" w:rsidRPr="00D15181" w14:paraId="1A91E782" w14:textId="77777777" w:rsidTr="00D15181">
        <w:trPr>
          <w:trHeight w:val="495"/>
          <w:jc w:val="center"/>
        </w:trPr>
        <w:tc>
          <w:tcPr>
            <w:tcW w:w="202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3731236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15181">
              <w:rPr>
                <w:rFonts w:eastAsia="Times New Roman"/>
                <w:color w:val="000000"/>
                <w:sz w:val="20"/>
                <w:szCs w:val="20"/>
                <w:lang w:val="en-US"/>
              </w:rPr>
              <w:t>Cannabigerol, 0:2</w:t>
            </w:r>
          </w:p>
        </w:tc>
        <w:tc>
          <w:tcPr>
            <w:tcW w:w="26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08E741E" w14:textId="77777777" w:rsidR="00D15181" w:rsidRPr="00D15181" w:rsidRDefault="00D15181" w:rsidP="00D15181">
            <w:pPr>
              <w:rPr>
                <w:rFonts w:eastAsia="Times New Roman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sz w:val="18"/>
                <w:szCs w:val="18"/>
                <w:lang w:val="en-US"/>
              </w:rPr>
              <w:t>Cigarettes: Abuse/Dependence_Alcohol</w:t>
            </w:r>
          </w:p>
        </w:tc>
        <w:tc>
          <w:tcPr>
            <w:tcW w:w="817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0955D9" w14:textId="77777777" w:rsidR="00D15181" w:rsidRPr="00D15181" w:rsidRDefault="00D15181" w:rsidP="00D15181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sz w:val="18"/>
                <w:szCs w:val="18"/>
                <w:lang w:val="en-US"/>
              </w:rPr>
              <w:t>-55.483</w:t>
            </w:r>
          </w:p>
        </w:tc>
        <w:tc>
          <w:tcPr>
            <w:tcW w:w="13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2F5375" w14:textId="77777777" w:rsidR="00D15181" w:rsidRPr="00D15181" w:rsidRDefault="00D15181" w:rsidP="00D15181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(-88.24--22.72)</w:t>
            </w:r>
          </w:p>
        </w:tc>
        <w:tc>
          <w:tcPr>
            <w:tcW w:w="74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3A164A1" w14:textId="77777777" w:rsidR="00D15181" w:rsidRPr="00D15181" w:rsidRDefault="00D15181" w:rsidP="00D15181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sz w:val="18"/>
                <w:szCs w:val="18"/>
                <w:lang w:val="en-US"/>
              </w:rPr>
              <w:t>0.001</w:t>
            </w:r>
          </w:p>
        </w:tc>
        <w:tc>
          <w:tcPr>
            <w:tcW w:w="6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9E4604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F0AC8B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rho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1826F7" w14:textId="77777777" w:rsidR="00D15181" w:rsidRPr="00D15181" w:rsidRDefault="00D15181" w:rsidP="00D15181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-0.7467</w:t>
            </w:r>
          </w:p>
        </w:tc>
        <w:tc>
          <w:tcPr>
            <w:tcW w:w="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C9BA83D" w14:textId="77777777" w:rsidR="00D15181" w:rsidRPr="00D15181" w:rsidRDefault="00D15181" w:rsidP="00D15181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&lt; 2.2e-16</w:t>
            </w:r>
          </w:p>
        </w:tc>
      </w:tr>
      <w:tr w:rsidR="00D15181" w:rsidRPr="00D15181" w14:paraId="1B973F57" w14:textId="77777777" w:rsidTr="00D15181">
        <w:trPr>
          <w:trHeight w:val="495"/>
          <w:jc w:val="center"/>
        </w:trPr>
        <w:tc>
          <w:tcPr>
            <w:tcW w:w="202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A6B144E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15181">
              <w:rPr>
                <w:rFonts w:eastAsia="Times New Roman"/>
                <w:color w:val="000000"/>
                <w:sz w:val="20"/>
                <w:szCs w:val="20"/>
                <w:lang w:val="en-US"/>
              </w:rPr>
              <w:t>NHWhite_Score</w:t>
            </w:r>
          </w:p>
        </w:tc>
        <w:tc>
          <w:tcPr>
            <w:tcW w:w="26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8F6E960" w14:textId="77777777" w:rsidR="00D15181" w:rsidRPr="00D15181" w:rsidRDefault="00D15181" w:rsidP="00D15181">
            <w:pPr>
              <w:rPr>
                <w:rFonts w:eastAsia="Times New Roman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sz w:val="18"/>
                <w:szCs w:val="18"/>
                <w:lang w:val="en-US"/>
              </w:rPr>
              <w:t>Cannabis, Monthly: Abuse/Dependence_Alcohol</w:t>
            </w:r>
          </w:p>
        </w:tc>
        <w:tc>
          <w:tcPr>
            <w:tcW w:w="817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63D714" w14:textId="77777777" w:rsidR="00D15181" w:rsidRPr="00D15181" w:rsidRDefault="00D15181" w:rsidP="00D15181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sz w:val="18"/>
                <w:szCs w:val="18"/>
                <w:lang w:val="en-US"/>
              </w:rPr>
              <w:t>-4.851</w:t>
            </w:r>
          </w:p>
        </w:tc>
        <w:tc>
          <w:tcPr>
            <w:tcW w:w="13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3ECD84" w14:textId="77777777" w:rsidR="00D15181" w:rsidRPr="00D15181" w:rsidRDefault="00D15181" w:rsidP="00D15181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(-8.01--1.69)</w:t>
            </w:r>
          </w:p>
        </w:tc>
        <w:tc>
          <w:tcPr>
            <w:tcW w:w="74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C5F2416" w14:textId="77777777" w:rsidR="00D15181" w:rsidRPr="00D15181" w:rsidRDefault="00D15181" w:rsidP="00D15181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sz w:val="18"/>
                <w:szCs w:val="18"/>
                <w:lang w:val="en-US"/>
              </w:rPr>
              <w:t>0.003</w:t>
            </w:r>
          </w:p>
        </w:tc>
        <w:tc>
          <w:tcPr>
            <w:tcW w:w="6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F81F61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D8BFB4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lambda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3F32B6" w14:textId="77777777" w:rsidR="00D15181" w:rsidRPr="00D15181" w:rsidRDefault="00D15181" w:rsidP="00D15181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0.6971</w:t>
            </w:r>
          </w:p>
        </w:tc>
        <w:tc>
          <w:tcPr>
            <w:tcW w:w="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A892D30" w14:textId="77777777" w:rsidR="00D15181" w:rsidRPr="00D15181" w:rsidRDefault="00D15181" w:rsidP="00D15181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&lt; 2.2e-16</w:t>
            </w:r>
          </w:p>
        </w:tc>
      </w:tr>
      <w:tr w:rsidR="00D15181" w:rsidRPr="00D15181" w14:paraId="2F3068EE" w14:textId="77777777" w:rsidTr="00D15181">
        <w:trPr>
          <w:trHeight w:val="255"/>
          <w:jc w:val="center"/>
        </w:trPr>
        <w:tc>
          <w:tcPr>
            <w:tcW w:w="202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465A93A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15181">
              <w:rPr>
                <w:rFonts w:eastAsia="Times New Roman"/>
                <w:color w:val="000000"/>
                <w:sz w:val="20"/>
                <w:szCs w:val="20"/>
                <w:lang w:val="en-US"/>
              </w:rPr>
              <w:t>NHBlack_Score</w:t>
            </w:r>
          </w:p>
        </w:tc>
        <w:tc>
          <w:tcPr>
            <w:tcW w:w="26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B19C787" w14:textId="77777777" w:rsidR="00D15181" w:rsidRPr="00D15181" w:rsidRDefault="00D15181" w:rsidP="00D15181">
            <w:pPr>
              <w:rPr>
                <w:rFonts w:eastAsia="Times New Roman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sz w:val="18"/>
                <w:szCs w:val="18"/>
                <w:lang w:val="en-US"/>
              </w:rPr>
              <w:t>Cannabis, Monthly</w:t>
            </w:r>
          </w:p>
        </w:tc>
        <w:tc>
          <w:tcPr>
            <w:tcW w:w="817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083506" w14:textId="77777777" w:rsidR="00D15181" w:rsidRPr="00D15181" w:rsidRDefault="00D15181" w:rsidP="00D15181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sz w:val="18"/>
                <w:szCs w:val="18"/>
                <w:lang w:val="en-US"/>
              </w:rPr>
              <w:t>0.631</w:t>
            </w:r>
          </w:p>
        </w:tc>
        <w:tc>
          <w:tcPr>
            <w:tcW w:w="13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E6FCC0" w14:textId="77777777" w:rsidR="00D15181" w:rsidRPr="00D15181" w:rsidRDefault="00D15181" w:rsidP="00D15181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(0.13-1.13)</w:t>
            </w:r>
          </w:p>
        </w:tc>
        <w:tc>
          <w:tcPr>
            <w:tcW w:w="74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87B15DC" w14:textId="77777777" w:rsidR="00D15181" w:rsidRPr="00D15181" w:rsidRDefault="00D15181" w:rsidP="00D15181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sz w:val="18"/>
                <w:szCs w:val="18"/>
                <w:lang w:val="en-US"/>
              </w:rPr>
              <w:t>0.014</w:t>
            </w:r>
          </w:p>
        </w:tc>
        <w:tc>
          <w:tcPr>
            <w:tcW w:w="6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027709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9D4D24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A532C0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F98ACF7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</w:tr>
      <w:tr w:rsidR="00D15181" w:rsidRPr="00D15181" w14:paraId="2370FD91" w14:textId="77777777" w:rsidTr="00D15181">
        <w:trPr>
          <w:trHeight w:val="255"/>
          <w:jc w:val="center"/>
        </w:trPr>
        <w:tc>
          <w:tcPr>
            <w:tcW w:w="202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F364D32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15181">
              <w:rPr>
                <w:rFonts w:eastAsia="Times New Roman"/>
                <w:color w:val="000000"/>
                <w:sz w:val="20"/>
                <w:szCs w:val="20"/>
                <w:lang w:val="en-US"/>
              </w:rPr>
              <w:t>Hispanic_Score</w:t>
            </w:r>
          </w:p>
        </w:tc>
        <w:tc>
          <w:tcPr>
            <w:tcW w:w="26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13C7619" w14:textId="77777777" w:rsidR="00D15181" w:rsidRPr="00D15181" w:rsidRDefault="00D15181" w:rsidP="00D15181">
            <w:pPr>
              <w:rPr>
                <w:rFonts w:eastAsia="Times New Roman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sz w:val="18"/>
                <w:szCs w:val="18"/>
                <w:lang w:val="en-US"/>
              </w:rPr>
              <w:t>Cigarettes: Cannabis, Monthly</w:t>
            </w:r>
          </w:p>
        </w:tc>
        <w:tc>
          <w:tcPr>
            <w:tcW w:w="817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8B452B" w14:textId="77777777" w:rsidR="00D15181" w:rsidRPr="00D15181" w:rsidRDefault="00D15181" w:rsidP="00D15181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sz w:val="18"/>
                <w:szCs w:val="18"/>
                <w:lang w:val="en-US"/>
              </w:rPr>
              <w:t>-1.064</w:t>
            </w:r>
          </w:p>
        </w:tc>
        <w:tc>
          <w:tcPr>
            <w:tcW w:w="13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E96348" w14:textId="77777777" w:rsidR="00D15181" w:rsidRPr="00D15181" w:rsidRDefault="00D15181" w:rsidP="00D15181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(-2.04--0.09)</w:t>
            </w:r>
          </w:p>
        </w:tc>
        <w:tc>
          <w:tcPr>
            <w:tcW w:w="74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89280C5" w14:textId="77777777" w:rsidR="00D15181" w:rsidRPr="00D15181" w:rsidRDefault="00D15181" w:rsidP="00D15181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sz w:val="18"/>
                <w:szCs w:val="18"/>
                <w:lang w:val="en-US"/>
              </w:rPr>
              <w:t>0.033</w:t>
            </w:r>
          </w:p>
        </w:tc>
        <w:tc>
          <w:tcPr>
            <w:tcW w:w="6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62E794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5ABC5A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F8D39D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3DAFEE3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</w:tr>
      <w:tr w:rsidR="00D15181" w:rsidRPr="00D15181" w14:paraId="7490F0F3" w14:textId="77777777" w:rsidTr="00D15181">
        <w:trPr>
          <w:trHeight w:val="255"/>
          <w:jc w:val="center"/>
        </w:trPr>
        <w:tc>
          <w:tcPr>
            <w:tcW w:w="202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0BC78DF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15181">
              <w:rPr>
                <w:rFonts w:eastAsia="Times New Roman"/>
                <w:color w:val="000000"/>
                <w:sz w:val="20"/>
                <w:szCs w:val="20"/>
                <w:lang w:val="en-US"/>
              </w:rPr>
              <w:t>NHAsian_Score</w:t>
            </w:r>
          </w:p>
        </w:tc>
        <w:tc>
          <w:tcPr>
            <w:tcW w:w="26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975CAA5" w14:textId="77777777" w:rsidR="00D15181" w:rsidRPr="00D15181" w:rsidRDefault="00D15181" w:rsidP="00D15181">
            <w:pPr>
              <w:rPr>
                <w:rFonts w:eastAsia="Times New Roman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sz w:val="18"/>
                <w:szCs w:val="18"/>
                <w:lang w:val="en-US"/>
              </w:rPr>
              <w:t> </w:t>
            </w:r>
          </w:p>
        </w:tc>
        <w:tc>
          <w:tcPr>
            <w:tcW w:w="817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EBE84B" w14:textId="77777777" w:rsidR="00D15181" w:rsidRPr="00D15181" w:rsidRDefault="00D15181" w:rsidP="00D15181">
            <w:pPr>
              <w:rPr>
                <w:rFonts w:eastAsia="Times New Roman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sz w:val="18"/>
                <w:szCs w:val="18"/>
                <w:lang w:val="en-US"/>
              </w:rPr>
              <w:t> </w:t>
            </w:r>
          </w:p>
        </w:tc>
        <w:tc>
          <w:tcPr>
            <w:tcW w:w="13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3B629C" w14:textId="77777777" w:rsidR="00D15181" w:rsidRPr="00D15181" w:rsidRDefault="00D15181" w:rsidP="00D15181">
            <w:pPr>
              <w:rPr>
                <w:rFonts w:eastAsia="Times New Roman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sz w:val="18"/>
                <w:szCs w:val="18"/>
                <w:lang w:val="en-US"/>
              </w:rPr>
              <w:t> </w:t>
            </w:r>
          </w:p>
        </w:tc>
        <w:tc>
          <w:tcPr>
            <w:tcW w:w="74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842BA97" w14:textId="77777777" w:rsidR="00D15181" w:rsidRPr="00D15181" w:rsidRDefault="00D15181" w:rsidP="00D15181">
            <w:pPr>
              <w:rPr>
                <w:rFonts w:eastAsia="Times New Roman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sz w:val="18"/>
                <w:szCs w:val="18"/>
                <w:lang w:val="en-US"/>
              </w:rPr>
              <w:t> </w:t>
            </w:r>
          </w:p>
        </w:tc>
        <w:tc>
          <w:tcPr>
            <w:tcW w:w="6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FCE403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C4008F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565402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6E183FA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</w:tr>
      <w:tr w:rsidR="00D15181" w:rsidRPr="00D15181" w14:paraId="7A419931" w14:textId="77777777" w:rsidTr="00D15181">
        <w:trPr>
          <w:trHeight w:val="255"/>
          <w:jc w:val="center"/>
        </w:trPr>
        <w:tc>
          <w:tcPr>
            <w:tcW w:w="202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7788007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15181">
              <w:rPr>
                <w:rFonts w:eastAsia="Times New Roman"/>
                <w:color w:val="000000"/>
                <w:sz w:val="20"/>
                <w:szCs w:val="20"/>
                <w:lang w:val="en-US"/>
              </w:rPr>
              <w:t>NHAIAN_Score</w:t>
            </w:r>
          </w:p>
        </w:tc>
        <w:tc>
          <w:tcPr>
            <w:tcW w:w="26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4D48028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817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4562DC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3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EE7414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74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5E7FB29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6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9B09D7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D574EA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F31FEF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61CCF17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</w:tr>
      <w:tr w:rsidR="00D15181" w:rsidRPr="00D15181" w14:paraId="2F2FC77A" w14:textId="77777777" w:rsidTr="00D15181">
        <w:trPr>
          <w:trHeight w:val="255"/>
          <w:jc w:val="center"/>
        </w:trPr>
        <w:tc>
          <w:tcPr>
            <w:tcW w:w="202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19EE5F6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1518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26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7E8DD45" w14:textId="77777777" w:rsidR="00D15181" w:rsidRPr="00D15181" w:rsidRDefault="00D15181" w:rsidP="00D15181">
            <w:pPr>
              <w:rPr>
                <w:rFonts w:eastAsia="Times New Roman"/>
                <w:color w:val="FF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FF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817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7D5DD0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3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849B73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74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14C6F07" w14:textId="77777777" w:rsidR="00D15181" w:rsidRPr="00D15181" w:rsidRDefault="00D15181" w:rsidP="00D15181">
            <w:pPr>
              <w:rPr>
                <w:rFonts w:eastAsia="Times New Roman"/>
                <w:color w:val="FF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FF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6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4C6119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35B1CE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F30EBD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6895FE0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</w:tr>
      <w:tr w:rsidR="00D15181" w:rsidRPr="00D15181" w14:paraId="5E2BFA08" w14:textId="77777777" w:rsidTr="00D15181">
        <w:trPr>
          <w:trHeight w:val="255"/>
          <w:jc w:val="center"/>
        </w:trPr>
        <w:tc>
          <w:tcPr>
            <w:tcW w:w="202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7046883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1518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26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F2A5795" w14:textId="77777777" w:rsidR="00D15181" w:rsidRPr="00D15181" w:rsidRDefault="00D15181" w:rsidP="00D15181">
            <w:pPr>
              <w:rPr>
                <w:rFonts w:eastAsia="Times New Roman"/>
                <w:b/>
                <w:bCs/>
                <w:i/>
                <w:iCs/>
                <w:color w:val="0000FF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b/>
                <w:bCs/>
                <w:i/>
                <w:iCs/>
                <w:color w:val="0000FF"/>
                <w:sz w:val="18"/>
                <w:szCs w:val="18"/>
                <w:lang w:val="en-US"/>
              </w:rPr>
              <w:t>2 Lags</w:t>
            </w:r>
          </w:p>
        </w:tc>
        <w:tc>
          <w:tcPr>
            <w:tcW w:w="817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6EE1D7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3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DAF8D5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74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988C371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6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BEAB81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C64B75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4987F1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4F10A7B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</w:tr>
      <w:tr w:rsidR="00D15181" w:rsidRPr="00D15181" w14:paraId="2B24FF2D" w14:textId="77777777" w:rsidTr="00D15181">
        <w:trPr>
          <w:trHeight w:val="495"/>
          <w:jc w:val="center"/>
        </w:trPr>
        <w:tc>
          <w:tcPr>
            <w:tcW w:w="202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823EDBB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15181">
              <w:rPr>
                <w:rFonts w:eastAsia="Times New Roman"/>
                <w:color w:val="000000"/>
                <w:sz w:val="20"/>
                <w:szCs w:val="20"/>
                <w:lang w:val="en-US"/>
              </w:rPr>
              <w:t>Cannabis, Monthly,0:2</w:t>
            </w:r>
          </w:p>
        </w:tc>
        <w:tc>
          <w:tcPr>
            <w:tcW w:w="26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563FD31" w14:textId="77777777" w:rsidR="00D15181" w:rsidRPr="00D15181" w:rsidRDefault="00D15181" w:rsidP="00D15181">
            <w:pPr>
              <w:rPr>
                <w:rFonts w:eastAsia="Times New Roman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sz w:val="18"/>
                <w:szCs w:val="18"/>
                <w:lang w:val="en-US"/>
              </w:rPr>
              <w:t>Cigarettes: Cannabis, Monthly: Abuse/Dependence_Alcohol</w:t>
            </w:r>
          </w:p>
        </w:tc>
        <w:tc>
          <w:tcPr>
            <w:tcW w:w="817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F52DF9" w14:textId="77777777" w:rsidR="00D15181" w:rsidRPr="00D15181" w:rsidRDefault="00D15181" w:rsidP="00D15181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sz w:val="18"/>
                <w:szCs w:val="18"/>
                <w:lang w:val="en-US"/>
              </w:rPr>
              <w:t>10.881</w:t>
            </w:r>
          </w:p>
        </w:tc>
        <w:tc>
          <w:tcPr>
            <w:tcW w:w="13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F175F6" w14:textId="77777777" w:rsidR="00D15181" w:rsidRPr="00D15181" w:rsidRDefault="00D15181" w:rsidP="00D15181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(5.97-15.79)</w:t>
            </w:r>
          </w:p>
        </w:tc>
        <w:tc>
          <w:tcPr>
            <w:tcW w:w="74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147234D" w14:textId="77777777" w:rsidR="00D15181" w:rsidRPr="00D15181" w:rsidRDefault="00D15181" w:rsidP="00D15181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sz w:val="18"/>
                <w:szCs w:val="18"/>
                <w:lang w:val="en-US"/>
              </w:rPr>
              <w:t>1.4E-05</w:t>
            </w:r>
          </w:p>
        </w:tc>
        <w:tc>
          <w:tcPr>
            <w:tcW w:w="6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221F02" w14:textId="77777777" w:rsidR="00D15181" w:rsidRPr="00D15181" w:rsidRDefault="00D15181" w:rsidP="00D15181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144.755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0C67FF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phi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FE5410" w14:textId="77777777" w:rsidR="00D15181" w:rsidRPr="00D15181" w:rsidRDefault="00D15181" w:rsidP="00D15181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2.9E-05</w:t>
            </w:r>
          </w:p>
        </w:tc>
        <w:tc>
          <w:tcPr>
            <w:tcW w:w="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2EBCD06" w14:textId="77777777" w:rsidR="00D15181" w:rsidRPr="00D15181" w:rsidRDefault="00D15181" w:rsidP="00D15181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</w:tr>
      <w:tr w:rsidR="00D15181" w:rsidRPr="00D15181" w14:paraId="528E9814" w14:textId="77777777" w:rsidTr="00D15181">
        <w:trPr>
          <w:trHeight w:val="495"/>
          <w:jc w:val="center"/>
        </w:trPr>
        <w:tc>
          <w:tcPr>
            <w:tcW w:w="202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55E2A55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15181">
              <w:rPr>
                <w:rFonts w:eastAsia="Times New Roman"/>
                <w:color w:val="000000"/>
                <w:sz w:val="20"/>
                <w:szCs w:val="20"/>
                <w:lang w:val="en-US"/>
              </w:rPr>
              <w:t>Δ9THC, 0:2</w:t>
            </w:r>
          </w:p>
        </w:tc>
        <w:tc>
          <w:tcPr>
            <w:tcW w:w="26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88AC636" w14:textId="77777777" w:rsidR="00D15181" w:rsidRPr="00D15181" w:rsidRDefault="00D15181" w:rsidP="00D15181">
            <w:pPr>
              <w:rPr>
                <w:rFonts w:eastAsia="Times New Roman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sz w:val="18"/>
                <w:szCs w:val="18"/>
                <w:lang w:val="en-US"/>
              </w:rPr>
              <w:t>Cannabis, Monthly: Abuse/Dependence_Alcohol</w:t>
            </w:r>
          </w:p>
        </w:tc>
        <w:tc>
          <w:tcPr>
            <w:tcW w:w="817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E2DC76" w14:textId="77777777" w:rsidR="00D15181" w:rsidRPr="00D15181" w:rsidRDefault="00D15181" w:rsidP="00D15181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sz w:val="18"/>
                <w:szCs w:val="18"/>
                <w:lang w:val="en-US"/>
              </w:rPr>
              <w:t>-2.654</w:t>
            </w:r>
          </w:p>
        </w:tc>
        <w:tc>
          <w:tcPr>
            <w:tcW w:w="13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30625A" w14:textId="77777777" w:rsidR="00D15181" w:rsidRPr="00D15181" w:rsidRDefault="00D15181" w:rsidP="00D15181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(-4.27--1.04)</w:t>
            </w:r>
          </w:p>
        </w:tc>
        <w:tc>
          <w:tcPr>
            <w:tcW w:w="74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B39D51C" w14:textId="77777777" w:rsidR="00D15181" w:rsidRPr="00D15181" w:rsidRDefault="00D15181" w:rsidP="00D15181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sz w:val="18"/>
                <w:szCs w:val="18"/>
                <w:lang w:val="en-US"/>
              </w:rPr>
              <w:t>0.001</w:t>
            </w:r>
          </w:p>
        </w:tc>
        <w:tc>
          <w:tcPr>
            <w:tcW w:w="6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B178C7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732976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psi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0A4C11" w14:textId="77777777" w:rsidR="00D15181" w:rsidRPr="00D15181" w:rsidRDefault="00D15181" w:rsidP="00D15181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0.9465</w:t>
            </w:r>
          </w:p>
        </w:tc>
        <w:tc>
          <w:tcPr>
            <w:tcW w:w="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E14E47F" w14:textId="77777777" w:rsidR="00D15181" w:rsidRPr="00D15181" w:rsidRDefault="00D15181" w:rsidP="00D15181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&lt; 2.2e-16</w:t>
            </w:r>
          </w:p>
        </w:tc>
      </w:tr>
      <w:tr w:rsidR="00D15181" w:rsidRPr="00D15181" w14:paraId="4F7F1969" w14:textId="77777777" w:rsidTr="00D15181">
        <w:trPr>
          <w:trHeight w:val="255"/>
          <w:jc w:val="center"/>
        </w:trPr>
        <w:tc>
          <w:tcPr>
            <w:tcW w:w="202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36D1D18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15181">
              <w:rPr>
                <w:rFonts w:eastAsia="Times New Roman"/>
                <w:color w:val="000000"/>
                <w:sz w:val="20"/>
                <w:szCs w:val="20"/>
                <w:lang w:val="en-US"/>
              </w:rPr>
              <w:t>Cannabigerol, 0:2</w:t>
            </w:r>
          </w:p>
        </w:tc>
        <w:tc>
          <w:tcPr>
            <w:tcW w:w="26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C01F5CA" w14:textId="40EE5173" w:rsidR="00D15181" w:rsidRPr="00D15181" w:rsidRDefault="00D15181" w:rsidP="00D15181">
            <w:pPr>
              <w:rPr>
                <w:rFonts w:eastAsia="Times New Roman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sz w:val="18"/>
                <w:szCs w:val="18"/>
                <w:lang w:val="en-US"/>
              </w:rPr>
              <w:t>Ethnic_Cannabis_</w:t>
            </w:r>
            <w:r w:rsidR="00070C61">
              <w:rPr>
                <w:rFonts w:eastAsia="Times New Roman"/>
                <w:sz w:val="18"/>
                <w:szCs w:val="18"/>
                <w:lang w:val="en-US"/>
              </w:rPr>
              <w:t>Exposure</w:t>
            </w:r>
            <w:r w:rsidRPr="00D15181">
              <w:rPr>
                <w:rFonts w:eastAsia="Times New Roman"/>
                <w:sz w:val="18"/>
                <w:szCs w:val="18"/>
                <w:lang w:val="en-US"/>
              </w:rPr>
              <w:t>_Score</w:t>
            </w:r>
          </w:p>
        </w:tc>
        <w:tc>
          <w:tcPr>
            <w:tcW w:w="817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3F1895" w14:textId="77777777" w:rsidR="00D15181" w:rsidRPr="00D15181" w:rsidRDefault="00D15181" w:rsidP="00D15181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sz w:val="18"/>
                <w:szCs w:val="18"/>
                <w:lang w:val="en-US"/>
              </w:rPr>
              <w:t>0.136</w:t>
            </w:r>
          </w:p>
        </w:tc>
        <w:tc>
          <w:tcPr>
            <w:tcW w:w="13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9EC992" w14:textId="77777777" w:rsidR="00D15181" w:rsidRPr="00D15181" w:rsidRDefault="00D15181" w:rsidP="00D15181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(0.05-0.22)</w:t>
            </w:r>
          </w:p>
        </w:tc>
        <w:tc>
          <w:tcPr>
            <w:tcW w:w="74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BA7BDC8" w14:textId="77777777" w:rsidR="00D15181" w:rsidRPr="00D15181" w:rsidRDefault="00D15181" w:rsidP="00D15181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sz w:val="18"/>
                <w:szCs w:val="18"/>
                <w:lang w:val="en-US"/>
              </w:rPr>
              <w:t>0.002</w:t>
            </w:r>
          </w:p>
        </w:tc>
        <w:tc>
          <w:tcPr>
            <w:tcW w:w="6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288709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D134F8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rho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E9D9A0" w14:textId="77777777" w:rsidR="00D15181" w:rsidRPr="00D15181" w:rsidRDefault="00D15181" w:rsidP="00D15181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-0.7320</w:t>
            </w:r>
          </w:p>
        </w:tc>
        <w:tc>
          <w:tcPr>
            <w:tcW w:w="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04E8633" w14:textId="77777777" w:rsidR="00D15181" w:rsidRPr="00D15181" w:rsidRDefault="00D15181" w:rsidP="00D15181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2.0E-12</w:t>
            </w:r>
          </w:p>
        </w:tc>
      </w:tr>
      <w:tr w:rsidR="00D15181" w:rsidRPr="00D15181" w14:paraId="0BC746BB" w14:textId="77777777" w:rsidTr="00D15181">
        <w:trPr>
          <w:trHeight w:val="255"/>
          <w:jc w:val="center"/>
        </w:trPr>
        <w:tc>
          <w:tcPr>
            <w:tcW w:w="202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9FEA48A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15181">
              <w:rPr>
                <w:rFonts w:eastAsia="Times New Roman"/>
                <w:color w:val="000000"/>
                <w:sz w:val="20"/>
                <w:szCs w:val="20"/>
                <w:lang w:val="en-US"/>
              </w:rPr>
              <w:t>NHWhite_Score, 0:2</w:t>
            </w:r>
          </w:p>
        </w:tc>
        <w:tc>
          <w:tcPr>
            <w:tcW w:w="26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8FB2258" w14:textId="77777777" w:rsidR="00D15181" w:rsidRPr="00D15181" w:rsidRDefault="00D15181" w:rsidP="00D15181">
            <w:pPr>
              <w:rPr>
                <w:rFonts w:eastAsia="Times New Roman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sz w:val="18"/>
                <w:szCs w:val="18"/>
                <w:lang w:val="en-US"/>
              </w:rPr>
              <w:t>MHInc</w:t>
            </w:r>
          </w:p>
        </w:tc>
        <w:tc>
          <w:tcPr>
            <w:tcW w:w="817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614622" w14:textId="77777777" w:rsidR="00D15181" w:rsidRPr="00D15181" w:rsidRDefault="00D15181" w:rsidP="00D15181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sz w:val="18"/>
                <w:szCs w:val="18"/>
                <w:lang w:val="en-US"/>
              </w:rPr>
              <w:t>0.326</w:t>
            </w:r>
          </w:p>
        </w:tc>
        <w:tc>
          <w:tcPr>
            <w:tcW w:w="13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CC8116" w14:textId="77777777" w:rsidR="00D15181" w:rsidRPr="00D15181" w:rsidRDefault="00D15181" w:rsidP="00D15181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(0.12-0.53)</w:t>
            </w:r>
          </w:p>
        </w:tc>
        <w:tc>
          <w:tcPr>
            <w:tcW w:w="74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380F0D9" w14:textId="77777777" w:rsidR="00D15181" w:rsidRPr="00D15181" w:rsidRDefault="00D15181" w:rsidP="00D15181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sz w:val="18"/>
                <w:szCs w:val="18"/>
                <w:lang w:val="en-US"/>
              </w:rPr>
              <w:t>0.002</w:t>
            </w:r>
          </w:p>
        </w:tc>
        <w:tc>
          <w:tcPr>
            <w:tcW w:w="6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A49618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1EC15B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lambda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EC8118" w14:textId="77777777" w:rsidR="00D15181" w:rsidRPr="00D15181" w:rsidRDefault="00D15181" w:rsidP="00D15181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0.6938</w:t>
            </w:r>
          </w:p>
        </w:tc>
        <w:tc>
          <w:tcPr>
            <w:tcW w:w="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B216909" w14:textId="77777777" w:rsidR="00D15181" w:rsidRPr="00D15181" w:rsidRDefault="00D15181" w:rsidP="00D15181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2.2E-16</w:t>
            </w:r>
          </w:p>
        </w:tc>
      </w:tr>
      <w:tr w:rsidR="00D15181" w:rsidRPr="00D15181" w14:paraId="09C8A63A" w14:textId="77777777" w:rsidTr="00D15181">
        <w:trPr>
          <w:trHeight w:val="255"/>
          <w:jc w:val="center"/>
        </w:trPr>
        <w:tc>
          <w:tcPr>
            <w:tcW w:w="202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6F119D8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15181">
              <w:rPr>
                <w:rFonts w:eastAsia="Times New Roman"/>
                <w:color w:val="000000"/>
                <w:sz w:val="20"/>
                <w:szCs w:val="20"/>
                <w:lang w:val="en-US"/>
              </w:rPr>
              <w:t>NHBlack_Score, 0:2</w:t>
            </w:r>
          </w:p>
        </w:tc>
        <w:tc>
          <w:tcPr>
            <w:tcW w:w="26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A79703A" w14:textId="77777777" w:rsidR="00D15181" w:rsidRPr="00D15181" w:rsidRDefault="00D15181" w:rsidP="00D15181">
            <w:pPr>
              <w:rPr>
                <w:rFonts w:eastAsia="Times New Roman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sz w:val="18"/>
                <w:szCs w:val="18"/>
                <w:lang w:val="en-US"/>
              </w:rPr>
              <w:t> </w:t>
            </w:r>
          </w:p>
        </w:tc>
        <w:tc>
          <w:tcPr>
            <w:tcW w:w="817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D3252E" w14:textId="77777777" w:rsidR="00D15181" w:rsidRPr="00D15181" w:rsidRDefault="00D15181" w:rsidP="00D15181">
            <w:pPr>
              <w:rPr>
                <w:rFonts w:eastAsia="Times New Roman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sz w:val="18"/>
                <w:szCs w:val="18"/>
                <w:lang w:val="en-US"/>
              </w:rPr>
              <w:t> </w:t>
            </w:r>
          </w:p>
        </w:tc>
        <w:tc>
          <w:tcPr>
            <w:tcW w:w="13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4633D3" w14:textId="77777777" w:rsidR="00D15181" w:rsidRPr="00D15181" w:rsidRDefault="00D15181" w:rsidP="00D15181">
            <w:pPr>
              <w:rPr>
                <w:rFonts w:eastAsia="Times New Roman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sz w:val="18"/>
                <w:szCs w:val="18"/>
                <w:lang w:val="en-US"/>
              </w:rPr>
              <w:t> </w:t>
            </w:r>
          </w:p>
        </w:tc>
        <w:tc>
          <w:tcPr>
            <w:tcW w:w="74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A3EDE85" w14:textId="77777777" w:rsidR="00D15181" w:rsidRPr="00D15181" w:rsidRDefault="00D15181" w:rsidP="00D15181">
            <w:pPr>
              <w:rPr>
                <w:rFonts w:eastAsia="Times New Roman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sz w:val="18"/>
                <w:szCs w:val="18"/>
                <w:lang w:val="en-US"/>
              </w:rPr>
              <w:t> </w:t>
            </w:r>
          </w:p>
        </w:tc>
        <w:tc>
          <w:tcPr>
            <w:tcW w:w="6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EB8F59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E72D0F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B88F96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D693FFD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</w:tr>
      <w:tr w:rsidR="00D15181" w:rsidRPr="00D15181" w14:paraId="0A364449" w14:textId="77777777" w:rsidTr="00D15181">
        <w:trPr>
          <w:trHeight w:val="255"/>
          <w:jc w:val="center"/>
        </w:trPr>
        <w:tc>
          <w:tcPr>
            <w:tcW w:w="202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19DC653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15181">
              <w:rPr>
                <w:rFonts w:eastAsia="Times New Roman"/>
                <w:color w:val="000000"/>
                <w:sz w:val="20"/>
                <w:szCs w:val="20"/>
                <w:lang w:val="en-US"/>
              </w:rPr>
              <w:t>Hispanic_Score, 0:2</w:t>
            </w:r>
          </w:p>
        </w:tc>
        <w:tc>
          <w:tcPr>
            <w:tcW w:w="26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CCE5464" w14:textId="77777777" w:rsidR="00D15181" w:rsidRPr="00D15181" w:rsidRDefault="00D15181" w:rsidP="00D15181">
            <w:pPr>
              <w:rPr>
                <w:rFonts w:eastAsia="Times New Roman"/>
                <w:color w:val="FF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FF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817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884C15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3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DB8D9B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74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ED45431" w14:textId="77777777" w:rsidR="00D15181" w:rsidRPr="00D15181" w:rsidRDefault="00D15181" w:rsidP="00D15181">
            <w:pPr>
              <w:rPr>
                <w:rFonts w:eastAsia="Times New Roman"/>
                <w:color w:val="FF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FF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6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AEB051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AF0F6F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EFE07B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D838948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</w:tr>
      <w:tr w:rsidR="00D15181" w:rsidRPr="00D15181" w14:paraId="4071A758" w14:textId="77777777" w:rsidTr="00D15181">
        <w:trPr>
          <w:trHeight w:val="255"/>
          <w:jc w:val="center"/>
        </w:trPr>
        <w:tc>
          <w:tcPr>
            <w:tcW w:w="202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EE65B2E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15181">
              <w:rPr>
                <w:rFonts w:eastAsia="Times New Roman"/>
                <w:color w:val="000000"/>
                <w:sz w:val="20"/>
                <w:szCs w:val="20"/>
                <w:lang w:val="en-US"/>
              </w:rPr>
              <w:t>NHAsian_Score, 0:2</w:t>
            </w:r>
          </w:p>
        </w:tc>
        <w:tc>
          <w:tcPr>
            <w:tcW w:w="26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644CDD0" w14:textId="77777777" w:rsidR="00D15181" w:rsidRPr="00D15181" w:rsidRDefault="00D15181" w:rsidP="00D15181">
            <w:pPr>
              <w:rPr>
                <w:rFonts w:eastAsia="Times New Roman"/>
                <w:color w:val="FF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FF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817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987B7A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3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C5EC22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74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000B503" w14:textId="77777777" w:rsidR="00D15181" w:rsidRPr="00D15181" w:rsidRDefault="00D15181" w:rsidP="00D15181">
            <w:pPr>
              <w:rPr>
                <w:rFonts w:eastAsia="Times New Roman"/>
                <w:color w:val="FF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FF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6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2CF3DB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93E223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574E94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16E52F7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</w:tr>
      <w:tr w:rsidR="00D15181" w:rsidRPr="00D15181" w14:paraId="0F7B67DA" w14:textId="77777777" w:rsidTr="00D15181">
        <w:trPr>
          <w:trHeight w:val="255"/>
          <w:jc w:val="center"/>
        </w:trPr>
        <w:tc>
          <w:tcPr>
            <w:tcW w:w="202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32DBE19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15181">
              <w:rPr>
                <w:rFonts w:eastAsia="Times New Roman"/>
                <w:color w:val="000000"/>
                <w:sz w:val="20"/>
                <w:szCs w:val="20"/>
                <w:lang w:val="en-US"/>
              </w:rPr>
              <w:t>NHAIAN_Score, 0:2</w:t>
            </w:r>
          </w:p>
        </w:tc>
        <w:tc>
          <w:tcPr>
            <w:tcW w:w="26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CE2AAD5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817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C0A0D8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3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E754DC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74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BAF6653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6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F52EEF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1643D2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347D39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0B4B472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</w:tr>
      <w:tr w:rsidR="00D15181" w:rsidRPr="00D15181" w14:paraId="45ACA81F" w14:textId="77777777" w:rsidTr="00D15181">
        <w:trPr>
          <w:trHeight w:val="255"/>
          <w:jc w:val="center"/>
        </w:trPr>
        <w:tc>
          <w:tcPr>
            <w:tcW w:w="202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C4BD6B6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15181">
              <w:rPr>
                <w:rFonts w:eastAsia="Times New Roman"/>
                <w:color w:val="000000"/>
                <w:sz w:val="20"/>
                <w:szCs w:val="20"/>
                <w:lang w:val="en-US"/>
              </w:rPr>
              <w:lastRenderedPageBreak/>
              <w:t> </w:t>
            </w:r>
          </w:p>
        </w:tc>
        <w:tc>
          <w:tcPr>
            <w:tcW w:w="26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478C6A7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817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69D9E6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3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D90F3D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74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52A8A53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6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0972F5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8C14EA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0B5523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BCDEA92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</w:tr>
      <w:tr w:rsidR="00D15181" w:rsidRPr="00D15181" w14:paraId="006FDEF2" w14:textId="77777777" w:rsidTr="00D15181">
        <w:trPr>
          <w:trHeight w:val="255"/>
          <w:jc w:val="center"/>
        </w:trPr>
        <w:tc>
          <w:tcPr>
            <w:tcW w:w="202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BBA993D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15181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26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09562D3" w14:textId="77777777" w:rsidR="00D15181" w:rsidRPr="00D15181" w:rsidRDefault="00D15181" w:rsidP="00D15181">
            <w:pPr>
              <w:rPr>
                <w:rFonts w:eastAsia="Times New Roman"/>
                <w:b/>
                <w:bCs/>
                <w:i/>
                <w:iCs/>
                <w:color w:val="0000FF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b/>
                <w:bCs/>
                <w:i/>
                <w:iCs/>
                <w:color w:val="0000FF"/>
                <w:sz w:val="18"/>
                <w:szCs w:val="18"/>
                <w:lang w:val="en-US"/>
              </w:rPr>
              <w:t>4 Lags</w:t>
            </w:r>
          </w:p>
        </w:tc>
        <w:tc>
          <w:tcPr>
            <w:tcW w:w="817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FCEBD4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3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F0002D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74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443A838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6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995F83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F1DF09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0629D1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97F370D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</w:tr>
      <w:tr w:rsidR="00D15181" w:rsidRPr="00D15181" w14:paraId="23A311F1" w14:textId="77777777" w:rsidTr="00D15181">
        <w:trPr>
          <w:trHeight w:val="255"/>
          <w:jc w:val="center"/>
        </w:trPr>
        <w:tc>
          <w:tcPr>
            <w:tcW w:w="202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EC888A2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15181">
              <w:rPr>
                <w:rFonts w:eastAsia="Times New Roman"/>
                <w:color w:val="000000"/>
                <w:sz w:val="20"/>
                <w:szCs w:val="20"/>
                <w:lang w:val="en-US"/>
              </w:rPr>
              <w:t>Cannabis, Monthly,0:4</w:t>
            </w:r>
          </w:p>
        </w:tc>
        <w:tc>
          <w:tcPr>
            <w:tcW w:w="26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E2E9AD3" w14:textId="7C5D08B7" w:rsidR="00D15181" w:rsidRPr="00D15181" w:rsidRDefault="00D15181" w:rsidP="00D15181">
            <w:pPr>
              <w:rPr>
                <w:rFonts w:eastAsia="Times New Roman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sz w:val="18"/>
                <w:szCs w:val="18"/>
                <w:lang w:val="en-US"/>
              </w:rPr>
              <w:t>Ethnic_Cannabis_</w:t>
            </w:r>
            <w:r w:rsidR="00070C61">
              <w:rPr>
                <w:rFonts w:eastAsia="Times New Roman"/>
                <w:sz w:val="18"/>
                <w:szCs w:val="18"/>
                <w:lang w:val="en-US"/>
              </w:rPr>
              <w:t>Exposure</w:t>
            </w:r>
            <w:r w:rsidRPr="00D15181">
              <w:rPr>
                <w:rFonts w:eastAsia="Times New Roman"/>
                <w:sz w:val="18"/>
                <w:szCs w:val="18"/>
                <w:lang w:val="en-US"/>
              </w:rPr>
              <w:t>_Score</w:t>
            </w:r>
          </w:p>
        </w:tc>
        <w:tc>
          <w:tcPr>
            <w:tcW w:w="817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F66C23" w14:textId="77777777" w:rsidR="00D15181" w:rsidRPr="00D15181" w:rsidRDefault="00D15181" w:rsidP="00D15181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sz w:val="18"/>
                <w:szCs w:val="18"/>
                <w:lang w:val="en-US"/>
              </w:rPr>
              <w:t>0.161</w:t>
            </w:r>
          </w:p>
        </w:tc>
        <w:tc>
          <w:tcPr>
            <w:tcW w:w="13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9F729A" w14:textId="77777777" w:rsidR="00D15181" w:rsidRPr="00D15181" w:rsidRDefault="00D15181" w:rsidP="00D15181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(0.07-0.26)</w:t>
            </w:r>
          </w:p>
        </w:tc>
        <w:tc>
          <w:tcPr>
            <w:tcW w:w="74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3FC4966" w14:textId="77777777" w:rsidR="00D15181" w:rsidRPr="00D15181" w:rsidRDefault="00D15181" w:rsidP="00D15181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sz w:val="18"/>
                <w:szCs w:val="18"/>
                <w:lang w:val="en-US"/>
              </w:rPr>
              <w:t>0.001</w:t>
            </w:r>
          </w:p>
        </w:tc>
        <w:tc>
          <w:tcPr>
            <w:tcW w:w="6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98A485" w14:textId="77777777" w:rsidR="00D15181" w:rsidRPr="00D15181" w:rsidRDefault="00D15181" w:rsidP="00D15181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97.4994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EC73AF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phi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1ED3AB" w14:textId="77777777" w:rsidR="00D15181" w:rsidRPr="00D15181" w:rsidRDefault="00D15181" w:rsidP="00D15181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9.5941</w:t>
            </w:r>
          </w:p>
        </w:tc>
        <w:tc>
          <w:tcPr>
            <w:tcW w:w="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5AB31D1" w14:textId="77777777" w:rsidR="00D15181" w:rsidRPr="00D15181" w:rsidRDefault="00D15181" w:rsidP="00D15181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</w:tr>
      <w:tr w:rsidR="00D15181" w:rsidRPr="00D15181" w14:paraId="7062314A" w14:textId="77777777" w:rsidTr="00D15181">
        <w:trPr>
          <w:trHeight w:val="495"/>
          <w:jc w:val="center"/>
        </w:trPr>
        <w:tc>
          <w:tcPr>
            <w:tcW w:w="202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1F41D6C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15181">
              <w:rPr>
                <w:rFonts w:eastAsia="Times New Roman"/>
                <w:color w:val="000000"/>
                <w:sz w:val="20"/>
                <w:szCs w:val="20"/>
                <w:lang w:val="en-US"/>
              </w:rPr>
              <w:t>Δ9THC, 0:4</w:t>
            </w:r>
          </w:p>
        </w:tc>
        <w:tc>
          <w:tcPr>
            <w:tcW w:w="26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D198E07" w14:textId="77777777" w:rsidR="00D15181" w:rsidRPr="00D15181" w:rsidRDefault="00D15181" w:rsidP="00D15181">
            <w:pPr>
              <w:rPr>
                <w:rFonts w:eastAsia="Times New Roman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sz w:val="18"/>
                <w:szCs w:val="18"/>
                <w:lang w:val="en-US"/>
              </w:rPr>
              <w:t>Cannabis, Monthly: Abuse/Dependence_Alcohol</w:t>
            </w:r>
          </w:p>
        </w:tc>
        <w:tc>
          <w:tcPr>
            <w:tcW w:w="817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6A7B8E" w14:textId="77777777" w:rsidR="00D15181" w:rsidRPr="00D15181" w:rsidRDefault="00D15181" w:rsidP="00D15181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sz w:val="18"/>
                <w:szCs w:val="18"/>
                <w:lang w:val="en-US"/>
              </w:rPr>
              <w:t>-2.587</w:t>
            </w:r>
          </w:p>
        </w:tc>
        <w:tc>
          <w:tcPr>
            <w:tcW w:w="13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12EEB2" w14:textId="77777777" w:rsidR="00D15181" w:rsidRPr="00D15181" w:rsidRDefault="00D15181" w:rsidP="00D15181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(-4.59--0.58)</w:t>
            </w:r>
          </w:p>
        </w:tc>
        <w:tc>
          <w:tcPr>
            <w:tcW w:w="74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95C0305" w14:textId="77777777" w:rsidR="00D15181" w:rsidRPr="00D15181" w:rsidRDefault="00D15181" w:rsidP="00D15181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sz w:val="18"/>
                <w:szCs w:val="18"/>
                <w:lang w:val="en-US"/>
              </w:rPr>
              <w:t>0.012</w:t>
            </w:r>
          </w:p>
        </w:tc>
        <w:tc>
          <w:tcPr>
            <w:tcW w:w="6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ECC74A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A607A5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psi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8033C4" w14:textId="77777777" w:rsidR="00D15181" w:rsidRPr="00D15181" w:rsidRDefault="00D15181" w:rsidP="00D15181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0.7824</w:t>
            </w:r>
          </w:p>
        </w:tc>
        <w:tc>
          <w:tcPr>
            <w:tcW w:w="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04E8C1E" w14:textId="77777777" w:rsidR="00D15181" w:rsidRPr="00D15181" w:rsidRDefault="00D15181" w:rsidP="00D15181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&lt; 2.2e-16</w:t>
            </w:r>
          </w:p>
        </w:tc>
      </w:tr>
      <w:tr w:rsidR="00D15181" w:rsidRPr="00D15181" w14:paraId="26DAC47E" w14:textId="77777777" w:rsidTr="00D15181">
        <w:trPr>
          <w:trHeight w:val="495"/>
          <w:jc w:val="center"/>
        </w:trPr>
        <w:tc>
          <w:tcPr>
            <w:tcW w:w="202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209CE49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15181">
              <w:rPr>
                <w:rFonts w:eastAsia="Times New Roman"/>
                <w:color w:val="000000"/>
                <w:sz w:val="20"/>
                <w:szCs w:val="20"/>
                <w:lang w:val="en-US"/>
              </w:rPr>
              <w:t>Cannabigerol, 0:2</w:t>
            </w:r>
          </w:p>
        </w:tc>
        <w:tc>
          <w:tcPr>
            <w:tcW w:w="26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D3B774C" w14:textId="77777777" w:rsidR="00D15181" w:rsidRPr="00D15181" w:rsidRDefault="00D15181" w:rsidP="00D15181">
            <w:pPr>
              <w:rPr>
                <w:rFonts w:eastAsia="Times New Roman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sz w:val="18"/>
                <w:szCs w:val="18"/>
                <w:lang w:val="en-US"/>
              </w:rPr>
              <w:t>Cannabis, Monthly: Abuse/Dependence_Alcohol: Cigarettes</w:t>
            </w:r>
          </w:p>
        </w:tc>
        <w:tc>
          <w:tcPr>
            <w:tcW w:w="817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5C81F7" w14:textId="77777777" w:rsidR="00D15181" w:rsidRPr="00D15181" w:rsidRDefault="00D15181" w:rsidP="00D15181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sz w:val="18"/>
                <w:szCs w:val="18"/>
                <w:lang w:val="en-US"/>
              </w:rPr>
              <w:t>10.270</w:t>
            </w:r>
          </w:p>
        </w:tc>
        <w:tc>
          <w:tcPr>
            <w:tcW w:w="13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F2CC07" w14:textId="77777777" w:rsidR="00D15181" w:rsidRPr="00D15181" w:rsidRDefault="00D15181" w:rsidP="00D15181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(3.91-16.63)</w:t>
            </w:r>
          </w:p>
        </w:tc>
        <w:tc>
          <w:tcPr>
            <w:tcW w:w="74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D8A0694" w14:textId="77777777" w:rsidR="00D15181" w:rsidRPr="00D15181" w:rsidRDefault="00D15181" w:rsidP="00D15181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sz w:val="18"/>
                <w:szCs w:val="18"/>
                <w:lang w:val="en-US"/>
              </w:rPr>
              <w:t>0.002</w:t>
            </w:r>
          </w:p>
        </w:tc>
        <w:tc>
          <w:tcPr>
            <w:tcW w:w="6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2B3409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77EFB1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rho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3362DF" w14:textId="77777777" w:rsidR="00D15181" w:rsidRPr="00D15181" w:rsidRDefault="00D15181" w:rsidP="00D15181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-0.7340</w:t>
            </w:r>
          </w:p>
        </w:tc>
        <w:tc>
          <w:tcPr>
            <w:tcW w:w="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564CB5F" w14:textId="77777777" w:rsidR="00D15181" w:rsidRPr="00D15181" w:rsidRDefault="00D15181" w:rsidP="00D15181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4.7E-08</w:t>
            </w:r>
          </w:p>
        </w:tc>
      </w:tr>
      <w:tr w:rsidR="00D15181" w:rsidRPr="00D15181" w14:paraId="0F4CC087" w14:textId="77777777" w:rsidTr="00D15181">
        <w:trPr>
          <w:trHeight w:val="255"/>
          <w:jc w:val="center"/>
        </w:trPr>
        <w:tc>
          <w:tcPr>
            <w:tcW w:w="202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1B0EC77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15181">
              <w:rPr>
                <w:rFonts w:eastAsia="Times New Roman"/>
                <w:color w:val="000000"/>
                <w:sz w:val="20"/>
                <w:szCs w:val="20"/>
                <w:lang w:val="en-US"/>
              </w:rPr>
              <w:t>NHWhite_Score, 0:4</w:t>
            </w:r>
          </w:p>
        </w:tc>
        <w:tc>
          <w:tcPr>
            <w:tcW w:w="26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B6C7123" w14:textId="77777777" w:rsidR="00D15181" w:rsidRPr="00D15181" w:rsidRDefault="00D15181" w:rsidP="00D15181">
            <w:pPr>
              <w:rPr>
                <w:rFonts w:eastAsia="Times New Roman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sz w:val="18"/>
                <w:szCs w:val="18"/>
                <w:lang w:val="en-US"/>
              </w:rPr>
              <w:t> </w:t>
            </w:r>
          </w:p>
        </w:tc>
        <w:tc>
          <w:tcPr>
            <w:tcW w:w="817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3D38BC" w14:textId="77777777" w:rsidR="00D15181" w:rsidRPr="00D15181" w:rsidRDefault="00D15181" w:rsidP="00D15181">
            <w:pPr>
              <w:rPr>
                <w:rFonts w:eastAsia="Times New Roman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sz w:val="18"/>
                <w:szCs w:val="18"/>
                <w:lang w:val="en-US"/>
              </w:rPr>
              <w:t> </w:t>
            </w:r>
          </w:p>
        </w:tc>
        <w:tc>
          <w:tcPr>
            <w:tcW w:w="13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B66939" w14:textId="77777777" w:rsidR="00D15181" w:rsidRPr="00D15181" w:rsidRDefault="00D15181" w:rsidP="00D15181">
            <w:pPr>
              <w:rPr>
                <w:rFonts w:eastAsia="Times New Roman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sz w:val="18"/>
                <w:szCs w:val="18"/>
                <w:lang w:val="en-US"/>
              </w:rPr>
              <w:t> </w:t>
            </w:r>
          </w:p>
        </w:tc>
        <w:tc>
          <w:tcPr>
            <w:tcW w:w="74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5EFA33F" w14:textId="77777777" w:rsidR="00D15181" w:rsidRPr="00D15181" w:rsidRDefault="00D15181" w:rsidP="00D15181">
            <w:pPr>
              <w:rPr>
                <w:rFonts w:eastAsia="Times New Roman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sz w:val="18"/>
                <w:szCs w:val="18"/>
                <w:lang w:val="en-US"/>
              </w:rPr>
              <w:t> </w:t>
            </w:r>
          </w:p>
        </w:tc>
        <w:tc>
          <w:tcPr>
            <w:tcW w:w="6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56852D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3FC84B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lambda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F3C0E2" w14:textId="77777777" w:rsidR="00D15181" w:rsidRPr="00D15181" w:rsidRDefault="00D15181" w:rsidP="00D15181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0.6594</w:t>
            </w:r>
          </w:p>
        </w:tc>
        <w:tc>
          <w:tcPr>
            <w:tcW w:w="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23B7D90" w14:textId="77777777" w:rsidR="00D15181" w:rsidRPr="00D15181" w:rsidRDefault="00D15181" w:rsidP="00D15181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&lt; 2.2e-16</w:t>
            </w:r>
          </w:p>
        </w:tc>
      </w:tr>
      <w:tr w:rsidR="00D15181" w:rsidRPr="00D15181" w14:paraId="3D5CD1E3" w14:textId="77777777" w:rsidTr="00D15181">
        <w:trPr>
          <w:trHeight w:val="255"/>
          <w:jc w:val="center"/>
        </w:trPr>
        <w:tc>
          <w:tcPr>
            <w:tcW w:w="202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E82ABE6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15181">
              <w:rPr>
                <w:rFonts w:eastAsia="Times New Roman"/>
                <w:color w:val="000000"/>
                <w:sz w:val="20"/>
                <w:szCs w:val="20"/>
                <w:lang w:val="en-US"/>
              </w:rPr>
              <w:t>NHBlack_Score, 0:4</w:t>
            </w:r>
          </w:p>
        </w:tc>
        <w:tc>
          <w:tcPr>
            <w:tcW w:w="26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6095A84" w14:textId="77777777" w:rsidR="00D15181" w:rsidRPr="00D15181" w:rsidRDefault="00D15181" w:rsidP="00D15181">
            <w:pPr>
              <w:rPr>
                <w:rFonts w:eastAsia="Times New Roman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sz w:val="18"/>
                <w:szCs w:val="18"/>
                <w:lang w:val="en-US"/>
              </w:rPr>
              <w:t> </w:t>
            </w:r>
          </w:p>
        </w:tc>
        <w:tc>
          <w:tcPr>
            <w:tcW w:w="817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E24A20" w14:textId="77777777" w:rsidR="00D15181" w:rsidRPr="00D15181" w:rsidRDefault="00D15181" w:rsidP="00D15181">
            <w:pPr>
              <w:rPr>
                <w:rFonts w:eastAsia="Times New Roman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sz w:val="18"/>
                <w:szCs w:val="18"/>
                <w:lang w:val="en-US"/>
              </w:rPr>
              <w:t> </w:t>
            </w:r>
          </w:p>
        </w:tc>
        <w:tc>
          <w:tcPr>
            <w:tcW w:w="13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42951A" w14:textId="77777777" w:rsidR="00D15181" w:rsidRPr="00D15181" w:rsidRDefault="00D15181" w:rsidP="00D15181">
            <w:pPr>
              <w:rPr>
                <w:rFonts w:eastAsia="Times New Roman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sz w:val="18"/>
                <w:szCs w:val="18"/>
                <w:lang w:val="en-US"/>
              </w:rPr>
              <w:t> </w:t>
            </w:r>
          </w:p>
        </w:tc>
        <w:tc>
          <w:tcPr>
            <w:tcW w:w="74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05EDA71" w14:textId="77777777" w:rsidR="00D15181" w:rsidRPr="00D15181" w:rsidRDefault="00D15181" w:rsidP="00D15181">
            <w:pPr>
              <w:rPr>
                <w:rFonts w:eastAsia="Times New Roman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sz w:val="18"/>
                <w:szCs w:val="18"/>
                <w:lang w:val="en-US"/>
              </w:rPr>
              <w:t> </w:t>
            </w:r>
          </w:p>
        </w:tc>
        <w:tc>
          <w:tcPr>
            <w:tcW w:w="6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EEEC47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EB47B9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2B3536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AA52A83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</w:tr>
      <w:tr w:rsidR="00D15181" w:rsidRPr="00D15181" w14:paraId="788E51B4" w14:textId="77777777" w:rsidTr="00D15181">
        <w:trPr>
          <w:trHeight w:val="255"/>
          <w:jc w:val="center"/>
        </w:trPr>
        <w:tc>
          <w:tcPr>
            <w:tcW w:w="202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CECB354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15181">
              <w:rPr>
                <w:rFonts w:eastAsia="Times New Roman"/>
                <w:color w:val="000000"/>
                <w:sz w:val="20"/>
                <w:szCs w:val="20"/>
                <w:lang w:val="en-US"/>
              </w:rPr>
              <w:t>Hispanic_Score, 0:4</w:t>
            </w:r>
          </w:p>
        </w:tc>
        <w:tc>
          <w:tcPr>
            <w:tcW w:w="26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FA86A65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817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06661A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3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87E33D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74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B25754D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6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11D227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B8116F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81C569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67F312D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</w:tr>
      <w:tr w:rsidR="00D15181" w:rsidRPr="00D15181" w14:paraId="59F23760" w14:textId="77777777" w:rsidTr="00D15181">
        <w:trPr>
          <w:trHeight w:val="255"/>
          <w:jc w:val="center"/>
        </w:trPr>
        <w:tc>
          <w:tcPr>
            <w:tcW w:w="202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6E155BD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15181">
              <w:rPr>
                <w:rFonts w:eastAsia="Times New Roman"/>
                <w:color w:val="000000"/>
                <w:sz w:val="20"/>
                <w:szCs w:val="20"/>
                <w:lang w:val="en-US"/>
              </w:rPr>
              <w:t>NHAsian_Score, 0:4</w:t>
            </w:r>
          </w:p>
        </w:tc>
        <w:tc>
          <w:tcPr>
            <w:tcW w:w="26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DA2E424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817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17008F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3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7D52BB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74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0DB8F2D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6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107084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B93026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790FFD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1671089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</w:tr>
      <w:tr w:rsidR="00D15181" w:rsidRPr="00D15181" w14:paraId="5CD8C44B" w14:textId="77777777" w:rsidTr="00D15181">
        <w:trPr>
          <w:trHeight w:val="270"/>
          <w:jc w:val="center"/>
        </w:trPr>
        <w:tc>
          <w:tcPr>
            <w:tcW w:w="202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C435563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15181">
              <w:rPr>
                <w:rFonts w:eastAsia="Times New Roman"/>
                <w:color w:val="000000"/>
                <w:sz w:val="20"/>
                <w:szCs w:val="20"/>
                <w:lang w:val="en-US"/>
              </w:rPr>
              <w:t>NHAIAN_Score, 0:4</w:t>
            </w:r>
          </w:p>
        </w:tc>
        <w:tc>
          <w:tcPr>
            <w:tcW w:w="262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E2F85F0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817" w:type="dxa"/>
            <w:tcBorders>
              <w:top w:val="nil"/>
              <w:left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323344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31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E55A8C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74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9CF7219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615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58E4A6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2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489DA7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D4F859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448184C" w14:textId="77777777" w:rsidR="00D15181" w:rsidRPr="00D15181" w:rsidRDefault="00D15181" w:rsidP="00D15181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D15181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</w:tr>
    </w:tbl>
    <w:p w14:paraId="1A53BBB0" w14:textId="02EF634A" w:rsidR="00D15181" w:rsidRDefault="00D15181" w:rsidP="00F1426A">
      <w:pPr>
        <w:jc w:val="center"/>
      </w:pPr>
      <w:r>
        <w:fldChar w:fldCharType="end"/>
      </w:r>
    </w:p>
    <w:p w14:paraId="45F6394D" w14:textId="12012182" w:rsidR="00D15181" w:rsidRDefault="00D15181" w:rsidP="00F1426A">
      <w:pPr>
        <w:jc w:val="center"/>
      </w:pPr>
    </w:p>
    <w:p w14:paraId="506F263B" w14:textId="531A9381" w:rsidR="00D15181" w:rsidRDefault="00D15181" w:rsidP="00F1426A">
      <w:pPr>
        <w:jc w:val="center"/>
      </w:pPr>
    </w:p>
    <w:p w14:paraId="2E0F03A8" w14:textId="77777777" w:rsidR="008C62F8" w:rsidRDefault="00D15181">
      <w:r>
        <w:br w:type="page"/>
      </w:r>
    </w:p>
    <w:p w14:paraId="18D18676" w14:textId="77777777" w:rsidR="008C62F8" w:rsidRDefault="008C62F8"/>
    <w:p w14:paraId="21C327BE" w14:textId="5F3E046C" w:rsidR="008C62F8" w:rsidRPr="009E4476" w:rsidRDefault="009E4476" w:rsidP="009E4476">
      <w:pPr>
        <w:jc w:val="center"/>
        <w:rPr>
          <w:b/>
          <w:bCs/>
          <w:u w:val="single"/>
        </w:rPr>
      </w:pPr>
      <w:r>
        <w:rPr>
          <w:b/>
          <w:bCs/>
          <w:u w:val="single"/>
        </w:rPr>
        <w:t>eTable 7.:  Final Geospatial Regression Models Including Model Parameters</w:t>
      </w:r>
    </w:p>
    <w:p w14:paraId="45AFCF04" w14:textId="77777777" w:rsidR="008C62F8" w:rsidRDefault="008C62F8"/>
    <w:p w14:paraId="00B07510" w14:textId="00E0B3F3" w:rsidR="008C62F8" w:rsidRDefault="008C62F8">
      <w:r>
        <w:fldChar w:fldCharType="begin"/>
      </w:r>
      <w:r>
        <w:instrText xml:space="preserve"> LINK </w:instrText>
      </w:r>
      <w:r w:rsidR="00BB1A10">
        <w:instrText xml:space="preserve">Excel.Sheet.12 "D:\\1ASReece\\Research\\2020 Res\\Autism\\Autism Op Exp 6.xlsx" "Suppl T7 Cannabinoids!R6C25:R46C33" </w:instrText>
      </w:r>
      <w:r>
        <w:instrText xml:space="preserve">\a \f 4 \h </w:instrText>
      </w:r>
      <w:r>
        <w:fldChar w:fldCharType="separate"/>
      </w:r>
    </w:p>
    <w:tbl>
      <w:tblPr>
        <w:tblW w:w="12280" w:type="dxa"/>
        <w:jc w:val="center"/>
        <w:tblLook w:val="04A0" w:firstRow="1" w:lastRow="0" w:firstColumn="1" w:lastColumn="0" w:noHBand="0" w:noVBand="1"/>
      </w:tblPr>
      <w:tblGrid>
        <w:gridCol w:w="1900"/>
        <w:gridCol w:w="3387"/>
        <w:gridCol w:w="896"/>
        <w:gridCol w:w="1457"/>
        <w:gridCol w:w="855"/>
        <w:gridCol w:w="891"/>
        <w:gridCol w:w="1106"/>
        <w:gridCol w:w="919"/>
        <w:gridCol w:w="988"/>
      </w:tblGrid>
      <w:tr w:rsidR="008C62F8" w:rsidRPr="008C62F8" w14:paraId="17CF3FF8" w14:textId="77777777" w:rsidTr="008C62F8">
        <w:trPr>
          <w:trHeight w:val="750"/>
          <w:jc w:val="center"/>
        </w:trPr>
        <w:tc>
          <w:tcPr>
            <w:tcW w:w="190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5B7BADF" w14:textId="28F601D1" w:rsidR="008C62F8" w:rsidRPr="008C62F8" w:rsidRDefault="008C62F8" w:rsidP="008C62F8">
            <w:pPr>
              <w:jc w:val="center"/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  <w:t>General</w:t>
            </w:r>
          </w:p>
        </w:tc>
        <w:tc>
          <w:tcPr>
            <w:tcW w:w="6540" w:type="dxa"/>
            <w:gridSpan w:val="4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2488F63F" w14:textId="77777777" w:rsidR="008C62F8" w:rsidRPr="008C62F8" w:rsidRDefault="008C62F8" w:rsidP="008C62F8">
            <w:pPr>
              <w:jc w:val="center"/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  <w:t>Parameters</w:t>
            </w:r>
          </w:p>
        </w:tc>
        <w:tc>
          <w:tcPr>
            <w:tcW w:w="3840" w:type="dxa"/>
            <w:gridSpan w:val="4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355BA4D5" w14:textId="77777777" w:rsidR="008C62F8" w:rsidRPr="008C62F8" w:rsidRDefault="008C62F8" w:rsidP="008C62F8">
            <w:pPr>
              <w:jc w:val="center"/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  <w:t xml:space="preserve">Model </w:t>
            </w:r>
          </w:p>
        </w:tc>
      </w:tr>
      <w:tr w:rsidR="008C62F8" w:rsidRPr="008C62F8" w14:paraId="474D49A0" w14:textId="77777777" w:rsidTr="008C62F8">
        <w:trPr>
          <w:trHeight w:val="495"/>
          <w:jc w:val="center"/>
        </w:trPr>
        <w:tc>
          <w:tcPr>
            <w:tcW w:w="190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4D5D69A" w14:textId="77777777" w:rsidR="008C62F8" w:rsidRPr="008C62F8" w:rsidRDefault="008C62F8" w:rsidP="008C62F8">
            <w:pPr>
              <w:jc w:val="center"/>
              <w:rPr>
                <w:rFonts w:eastAsia="Times New Roman"/>
                <w:b/>
                <w:bCs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b/>
                <w:bCs/>
                <w:sz w:val="18"/>
                <w:szCs w:val="18"/>
                <w:lang w:val="en-US"/>
              </w:rPr>
              <w:t xml:space="preserve">Instumental </w:t>
            </w:r>
            <w:r w:rsidRPr="008C62F8">
              <w:rPr>
                <w:rFonts w:eastAsia="Times New Roman"/>
                <w:sz w:val="18"/>
                <w:szCs w:val="18"/>
                <w:u w:val="single"/>
                <w:lang w:val="en-US"/>
              </w:rPr>
              <w:t>+</w:t>
            </w:r>
            <w:r w:rsidRPr="008C62F8">
              <w:rPr>
                <w:rFonts w:eastAsia="Times New Roman"/>
                <w:sz w:val="18"/>
                <w:szCs w:val="18"/>
                <w:lang w:val="en-US"/>
              </w:rPr>
              <w:t xml:space="preserve"> </w:t>
            </w:r>
            <w:r w:rsidRPr="008C62F8">
              <w:rPr>
                <w:rFonts w:eastAsia="Times New Roman"/>
                <w:b/>
                <w:bCs/>
                <w:sz w:val="18"/>
                <w:szCs w:val="18"/>
                <w:lang w:val="en-US"/>
              </w:rPr>
              <w:t>Lagged Variables</w:t>
            </w:r>
          </w:p>
        </w:tc>
        <w:tc>
          <w:tcPr>
            <w:tcW w:w="338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A968CB1" w14:textId="77777777" w:rsidR="008C62F8" w:rsidRPr="008C62F8" w:rsidRDefault="008C62F8" w:rsidP="008C62F8">
            <w:pPr>
              <w:jc w:val="center"/>
              <w:rPr>
                <w:rFonts w:eastAsia="Times New Roman"/>
                <w:b/>
                <w:bCs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b/>
                <w:bCs/>
                <w:sz w:val="18"/>
                <w:szCs w:val="18"/>
                <w:lang w:val="en-US"/>
              </w:rPr>
              <w:t>Parameter</w:t>
            </w:r>
          </w:p>
        </w:tc>
        <w:tc>
          <w:tcPr>
            <w:tcW w:w="84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A0255D" w14:textId="77777777" w:rsidR="008C62F8" w:rsidRPr="008C62F8" w:rsidRDefault="008C62F8" w:rsidP="008C62F8">
            <w:pPr>
              <w:jc w:val="center"/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  <w:t>Estimate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C62A11" w14:textId="77777777" w:rsidR="008C62F8" w:rsidRPr="008C62F8" w:rsidRDefault="008C62F8" w:rsidP="008C62F8">
            <w:pPr>
              <w:jc w:val="center"/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  <w:t>95% C.I.</w:t>
            </w:r>
          </w:p>
        </w:tc>
        <w:tc>
          <w:tcPr>
            <w:tcW w:w="855" w:type="dxa"/>
            <w:tcBorders>
              <w:top w:val="nil"/>
              <w:left w:val="single" w:sz="4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B489A61" w14:textId="77777777" w:rsidR="008C62F8" w:rsidRPr="008C62F8" w:rsidRDefault="008C62F8" w:rsidP="008C62F8">
            <w:pPr>
              <w:jc w:val="center"/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  <w:t>P-Value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574AA9" w14:textId="77777777" w:rsidR="008C62F8" w:rsidRPr="008C62F8" w:rsidRDefault="008C62F8" w:rsidP="008C62F8">
            <w:pPr>
              <w:jc w:val="center"/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  <w:t>LogLik</w:t>
            </w:r>
          </w:p>
        </w:tc>
        <w:tc>
          <w:tcPr>
            <w:tcW w:w="11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D823EB" w14:textId="77777777" w:rsidR="008C62F8" w:rsidRPr="008C62F8" w:rsidRDefault="008C62F8" w:rsidP="008C62F8">
            <w:pPr>
              <w:jc w:val="center"/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  <w:t>Parameters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E69EDA" w14:textId="77777777" w:rsidR="008C62F8" w:rsidRPr="008C62F8" w:rsidRDefault="008C62F8" w:rsidP="008C62F8">
            <w:pPr>
              <w:jc w:val="center"/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  <w:t>Value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E68D8AD" w14:textId="77777777" w:rsidR="008C62F8" w:rsidRPr="008C62F8" w:rsidRDefault="008C62F8" w:rsidP="008C62F8">
            <w:pPr>
              <w:jc w:val="center"/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  <w:t>P-Value</w:t>
            </w:r>
          </w:p>
        </w:tc>
      </w:tr>
      <w:tr w:rsidR="008C62F8" w:rsidRPr="008C62F8" w14:paraId="708C608C" w14:textId="77777777" w:rsidTr="008C62F8">
        <w:trPr>
          <w:trHeight w:val="255"/>
          <w:jc w:val="center"/>
        </w:trPr>
        <w:tc>
          <w:tcPr>
            <w:tcW w:w="1900" w:type="dxa"/>
            <w:tcBorders>
              <w:top w:val="single" w:sz="8" w:space="0" w:color="auto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B0E64CD" w14:textId="77777777" w:rsidR="008C62F8" w:rsidRPr="008C62F8" w:rsidRDefault="008C62F8" w:rsidP="008C62F8">
            <w:pPr>
              <w:jc w:val="center"/>
              <w:rPr>
                <w:rFonts w:eastAsia="Times New Roman"/>
                <w:b/>
                <w:bCs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b/>
                <w:bCs/>
                <w:sz w:val="18"/>
                <w:szCs w:val="18"/>
                <w:lang w:val="en-US"/>
              </w:rPr>
              <w:t> </w:t>
            </w:r>
          </w:p>
        </w:tc>
        <w:tc>
          <w:tcPr>
            <w:tcW w:w="3387" w:type="dxa"/>
            <w:tcBorders>
              <w:top w:val="single" w:sz="8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23DF8F7" w14:textId="77777777" w:rsidR="008C62F8" w:rsidRPr="008C62F8" w:rsidRDefault="008C62F8" w:rsidP="008C62F8">
            <w:pPr>
              <w:jc w:val="center"/>
              <w:rPr>
                <w:rFonts w:eastAsia="Times New Roman"/>
                <w:b/>
                <w:bCs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b/>
                <w:bCs/>
                <w:sz w:val="18"/>
                <w:szCs w:val="18"/>
                <w:lang w:val="en-US"/>
              </w:rPr>
              <w:t> </w:t>
            </w:r>
          </w:p>
        </w:tc>
        <w:tc>
          <w:tcPr>
            <w:tcW w:w="841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851C88" w14:textId="77777777" w:rsidR="008C62F8" w:rsidRPr="008C62F8" w:rsidRDefault="008C62F8" w:rsidP="008C62F8">
            <w:pPr>
              <w:jc w:val="center"/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457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3A47089" w14:textId="77777777" w:rsidR="008C62F8" w:rsidRPr="008C62F8" w:rsidRDefault="008C62F8" w:rsidP="008C62F8">
            <w:pPr>
              <w:jc w:val="center"/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855" w:type="dxa"/>
            <w:tcBorders>
              <w:top w:val="single" w:sz="8" w:space="0" w:color="auto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67E1D86" w14:textId="77777777" w:rsidR="008C62F8" w:rsidRPr="008C62F8" w:rsidRDefault="008C62F8" w:rsidP="008C62F8">
            <w:pPr>
              <w:jc w:val="center"/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829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3F6AC9" w14:textId="77777777" w:rsidR="008C62F8" w:rsidRPr="008C62F8" w:rsidRDefault="008C62F8" w:rsidP="008C62F8">
            <w:pPr>
              <w:jc w:val="center"/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104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F050F9" w14:textId="77777777" w:rsidR="008C62F8" w:rsidRPr="008C62F8" w:rsidRDefault="008C62F8" w:rsidP="008C62F8">
            <w:pPr>
              <w:jc w:val="center"/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19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5F43E3" w14:textId="77777777" w:rsidR="008C62F8" w:rsidRPr="008C62F8" w:rsidRDefault="008C62F8" w:rsidP="008C62F8">
            <w:pPr>
              <w:jc w:val="center"/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88" w:type="dxa"/>
            <w:tcBorders>
              <w:top w:val="single" w:sz="8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5BC36BB" w14:textId="77777777" w:rsidR="008C62F8" w:rsidRPr="008C62F8" w:rsidRDefault="008C62F8" w:rsidP="008C62F8">
            <w:pPr>
              <w:jc w:val="center"/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  <w:t> </w:t>
            </w:r>
          </w:p>
        </w:tc>
      </w:tr>
      <w:tr w:rsidR="008C62F8" w:rsidRPr="008C62F8" w14:paraId="3D890E6F" w14:textId="77777777" w:rsidTr="008C62F8">
        <w:trPr>
          <w:trHeight w:val="300"/>
          <w:jc w:val="center"/>
        </w:trPr>
        <w:tc>
          <w:tcPr>
            <w:tcW w:w="190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460D90A" w14:textId="77777777" w:rsidR="008C62F8" w:rsidRPr="008C62F8" w:rsidRDefault="008C62F8" w:rsidP="008C62F8">
            <w:pPr>
              <w:rPr>
                <w:rFonts w:eastAsia="Times New Roman"/>
                <w:b/>
                <w:bCs/>
                <w:i/>
                <w:iCs/>
                <w:color w:val="0000FF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b/>
                <w:bCs/>
                <w:i/>
                <w:iCs/>
                <w:color w:val="0000FF"/>
                <w:sz w:val="18"/>
                <w:szCs w:val="18"/>
                <w:lang w:val="en-US"/>
              </w:rPr>
              <w:t>0 Lags</w:t>
            </w:r>
          </w:p>
        </w:tc>
        <w:tc>
          <w:tcPr>
            <w:tcW w:w="3387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27329FA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8C62F8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8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1E3164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4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C598D71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855" w:type="dxa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293DFCC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FD7457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1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6528A4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D4D8F1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8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E938CB0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</w:tr>
      <w:tr w:rsidR="008C62F8" w:rsidRPr="008C62F8" w14:paraId="67090BDB" w14:textId="77777777" w:rsidTr="008C62F8">
        <w:trPr>
          <w:trHeight w:val="255"/>
          <w:jc w:val="center"/>
        </w:trPr>
        <w:tc>
          <w:tcPr>
            <w:tcW w:w="190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DFB91A3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Cannabis, Monthly</w:t>
            </w:r>
          </w:p>
        </w:tc>
        <w:tc>
          <w:tcPr>
            <w:tcW w:w="3387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70F07D6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NHAsian Ethnicity</w:t>
            </w:r>
          </w:p>
        </w:tc>
        <w:tc>
          <w:tcPr>
            <w:tcW w:w="8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AC6C9E" w14:textId="77777777" w:rsidR="008C62F8" w:rsidRPr="008C62F8" w:rsidRDefault="008C62F8" w:rsidP="008C62F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0.43</w:t>
            </w:r>
          </w:p>
        </w:tc>
        <w:tc>
          <w:tcPr>
            <w:tcW w:w="1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CFB500" w14:textId="77777777" w:rsidR="008C62F8" w:rsidRPr="008C62F8" w:rsidRDefault="008C62F8" w:rsidP="008C62F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(0.33-0.53)</w:t>
            </w:r>
          </w:p>
        </w:tc>
        <w:tc>
          <w:tcPr>
            <w:tcW w:w="85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E5FA568" w14:textId="77777777" w:rsidR="008C62F8" w:rsidRPr="008C62F8" w:rsidRDefault="008C62F8" w:rsidP="008C62F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&lt; 2.2e-16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59498B" w14:textId="77777777" w:rsidR="008C62F8" w:rsidRPr="008C62F8" w:rsidRDefault="008C62F8" w:rsidP="008C62F8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sz w:val="18"/>
                <w:szCs w:val="18"/>
                <w:lang w:val="en-US"/>
              </w:rPr>
              <w:t>233.366</w:t>
            </w:r>
          </w:p>
        </w:tc>
        <w:tc>
          <w:tcPr>
            <w:tcW w:w="11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672D44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phi</w:t>
            </w:r>
          </w:p>
        </w:tc>
        <w:tc>
          <w:tcPr>
            <w:tcW w:w="9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406664" w14:textId="77777777" w:rsidR="008C62F8" w:rsidRPr="008C62F8" w:rsidRDefault="008C62F8" w:rsidP="008C62F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1.6E-07</w:t>
            </w:r>
          </w:p>
        </w:tc>
        <w:tc>
          <w:tcPr>
            <w:tcW w:w="98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8A4D840" w14:textId="77777777" w:rsidR="008C62F8" w:rsidRPr="008C62F8" w:rsidRDefault="008C62F8" w:rsidP="008C62F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</w:tr>
      <w:tr w:rsidR="008C62F8" w:rsidRPr="008C62F8" w14:paraId="1C20D999" w14:textId="77777777" w:rsidTr="008C62F8">
        <w:trPr>
          <w:trHeight w:val="255"/>
          <w:jc w:val="center"/>
        </w:trPr>
        <w:tc>
          <w:tcPr>
            <w:tcW w:w="190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118AD18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Δ9THC</w:t>
            </w:r>
          </w:p>
        </w:tc>
        <w:tc>
          <w:tcPr>
            <w:tcW w:w="3387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AB55813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NHWhite Ethnicity</w:t>
            </w:r>
          </w:p>
        </w:tc>
        <w:tc>
          <w:tcPr>
            <w:tcW w:w="8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008905" w14:textId="77777777" w:rsidR="008C62F8" w:rsidRPr="008C62F8" w:rsidRDefault="008C62F8" w:rsidP="008C62F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2.01</w:t>
            </w:r>
          </w:p>
        </w:tc>
        <w:tc>
          <w:tcPr>
            <w:tcW w:w="1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9586E5" w14:textId="77777777" w:rsidR="008C62F8" w:rsidRPr="008C62F8" w:rsidRDefault="008C62F8" w:rsidP="008C62F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(1.42-2.6)</w:t>
            </w:r>
          </w:p>
        </w:tc>
        <w:tc>
          <w:tcPr>
            <w:tcW w:w="85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064BF41" w14:textId="77777777" w:rsidR="008C62F8" w:rsidRPr="008C62F8" w:rsidRDefault="008C62F8" w:rsidP="008C62F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1.5E-11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0A0611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1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9791C4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psi</w:t>
            </w:r>
          </w:p>
        </w:tc>
        <w:tc>
          <w:tcPr>
            <w:tcW w:w="9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BFF302" w14:textId="77777777" w:rsidR="008C62F8" w:rsidRPr="008C62F8" w:rsidRDefault="008C62F8" w:rsidP="008C62F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0.9386</w:t>
            </w:r>
          </w:p>
        </w:tc>
        <w:tc>
          <w:tcPr>
            <w:tcW w:w="98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2DA4F4B" w14:textId="77777777" w:rsidR="008C62F8" w:rsidRPr="008C62F8" w:rsidRDefault="008C62F8" w:rsidP="008C62F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&lt; 2.2e-16</w:t>
            </w:r>
          </w:p>
        </w:tc>
      </w:tr>
      <w:tr w:rsidR="008C62F8" w:rsidRPr="008C62F8" w14:paraId="3400B49F" w14:textId="77777777" w:rsidTr="008C62F8">
        <w:trPr>
          <w:trHeight w:val="255"/>
          <w:jc w:val="center"/>
        </w:trPr>
        <w:tc>
          <w:tcPr>
            <w:tcW w:w="190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34884E5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Cannabigerol</w:t>
            </w:r>
          </w:p>
        </w:tc>
        <w:tc>
          <w:tcPr>
            <w:tcW w:w="3387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01F1585" w14:textId="77777777" w:rsidR="008C62F8" w:rsidRPr="008C62F8" w:rsidRDefault="008C62F8" w:rsidP="008C62F8">
            <w:pPr>
              <w:rPr>
                <w:rFonts w:eastAsia="Times New Roman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sz w:val="18"/>
                <w:szCs w:val="18"/>
                <w:lang w:val="en-US"/>
              </w:rPr>
              <w:t>Cannabigerol: Alcohol_Abuse</w:t>
            </w:r>
          </w:p>
        </w:tc>
        <w:tc>
          <w:tcPr>
            <w:tcW w:w="8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893801" w14:textId="77777777" w:rsidR="008C62F8" w:rsidRPr="008C62F8" w:rsidRDefault="008C62F8" w:rsidP="008C62F8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sz w:val="18"/>
                <w:szCs w:val="18"/>
                <w:lang w:val="en-US"/>
              </w:rPr>
              <w:t>-13.77</w:t>
            </w:r>
          </w:p>
        </w:tc>
        <w:tc>
          <w:tcPr>
            <w:tcW w:w="1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364A0C" w14:textId="77777777" w:rsidR="008C62F8" w:rsidRPr="008C62F8" w:rsidRDefault="008C62F8" w:rsidP="008C62F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(-19.41--8.13)</w:t>
            </w:r>
          </w:p>
        </w:tc>
        <w:tc>
          <w:tcPr>
            <w:tcW w:w="85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7C35B63" w14:textId="77777777" w:rsidR="008C62F8" w:rsidRPr="008C62F8" w:rsidRDefault="008C62F8" w:rsidP="008C62F8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sz w:val="18"/>
                <w:szCs w:val="18"/>
                <w:lang w:val="en-US"/>
              </w:rPr>
              <w:t>1.8E-06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95EB8A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1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79E061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rho</w:t>
            </w:r>
          </w:p>
        </w:tc>
        <w:tc>
          <w:tcPr>
            <w:tcW w:w="9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A1BB82" w14:textId="77777777" w:rsidR="008C62F8" w:rsidRPr="008C62F8" w:rsidRDefault="008C62F8" w:rsidP="008C62F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-0.6020</w:t>
            </w:r>
          </w:p>
        </w:tc>
        <w:tc>
          <w:tcPr>
            <w:tcW w:w="98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BA35500" w14:textId="77777777" w:rsidR="008C62F8" w:rsidRPr="008C62F8" w:rsidRDefault="008C62F8" w:rsidP="008C62F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2.2E-09</w:t>
            </w:r>
          </w:p>
        </w:tc>
      </w:tr>
      <w:tr w:rsidR="008C62F8" w:rsidRPr="008C62F8" w14:paraId="4D4C2683" w14:textId="77777777" w:rsidTr="008C62F8">
        <w:trPr>
          <w:trHeight w:val="255"/>
          <w:jc w:val="center"/>
        </w:trPr>
        <w:tc>
          <w:tcPr>
            <w:tcW w:w="190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A1E0684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NHWhite_Score</w:t>
            </w:r>
          </w:p>
        </w:tc>
        <w:tc>
          <w:tcPr>
            <w:tcW w:w="3387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CECA5C3" w14:textId="77777777" w:rsidR="008C62F8" w:rsidRPr="008C62F8" w:rsidRDefault="008C62F8" w:rsidP="008C62F8">
            <w:pPr>
              <w:rPr>
                <w:rFonts w:eastAsia="Times New Roman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sz w:val="18"/>
                <w:szCs w:val="18"/>
                <w:lang w:val="en-US"/>
              </w:rPr>
              <w:t>Alcohol_Abuse</w:t>
            </w:r>
          </w:p>
        </w:tc>
        <w:tc>
          <w:tcPr>
            <w:tcW w:w="8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9FD8F8" w14:textId="77777777" w:rsidR="008C62F8" w:rsidRPr="008C62F8" w:rsidRDefault="008C62F8" w:rsidP="008C62F8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sz w:val="18"/>
                <w:szCs w:val="18"/>
                <w:lang w:val="en-US"/>
              </w:rPr>
              <w:t>-44.35</w:t>
            </w:r>
          </w:p>
        </w:tc>
        <w:tc>
          <w:tcPr>
            <w:tcW w:w="1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53859A" w14:textId="77777777" w:rsidR="008C62F8" w:rsidRPr="008C62F8" w:rsidRDefault="008C62F8" w:rsidP="008C62F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(-65.89--22.81)</w:t>
            </w:r>
          </w:p>
        </w:tc>
        <w:tc>
          <w:tcPr>
            <w:tcW w:w="85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73920D1" w14:textId="77777777" w:rsidR="008C62F8" w:rsidRPr="008C62F8" w:rsidRDefault="008C62F8" w:rsidP="008C62F8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sz w:val="18"/>
                <w:szCs w:val="18"/>
                <w:lang w:val="en-US"/>
              </w:rPr>
              <w:t>5.5E-0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ACAA6C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1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12C96C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lambda</w:t>
            </w:r>
          </w:p>
        </w:tc>
        <w:tc>
          <w:tcPr>
            <w:tcW w:w="9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C62C6B" w14:textId="77777777" w:rsidR="008C62F8" w:rsidRPr="008C62F8" w:rsidRDefault="008C62F8" w:rsidP="008C62F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0.5000</w:t>
            </w:r>
          </w:p>
        </w:tc>
        <w:tc>
          <w:tcPr>
            <w:tcW w:w="98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8A2EC32" w14:textId="77777777" w:rsidR="008C62F8" w:rsidRPr="008C62F8" w:rsidRDefault="008C62F8" w:rsidP="008C62F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&lt; 2.2e-16</w:t>
            </w:r>
          </w:p>
        </w:tc>
      </w:tr>
      <w:tr w:rsidR="008C62F8" w:rsidRPr="008C62F8" w14:paraId="37A2E2E0" w14:textId="77777777" w:rsidTr="008C62F8">
        <w:trPr>
          <w:trHeight w:val="255"/>
          <w:jc w:val="center"/>
        </w:trPr>
        <w:tc>
          <w:tcPr>
            <w:tcW w:w="190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D6E3C17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NHBlack_Score</w:t>
            </w:r>
          </w:p>
        </w:tc>
        <w:tc>
          <w:tcPr>
            <w:tcW w:w="3387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90429A8" w14:textId="77777777" w:rsidR="008C62F8" w:rsidRPr="008C62F8" w:rsidRDefault="008C62F8" w:rsidP="008C62F8">
            <w:pPr>
              <w:rPr>
                <w:rFonts w:eastAsia="Times New Roman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sz w:val="18"/>
                <w:szCs w:val="18"/>
                <w:lang w:val="en-US"/>
              </w:rPr>
              <w:t>Cannabigerol</w:t>
            </w:r>
          </w:p>
        </w:tc>
        <w:tc>
          <w:tcPr>
            <w:tcW w:w="8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BEC9B3" w14:textId="77777777" w:rsidR="008C62F8" w:rsidRPr="008C62F8" w:rsidRDefault="008C62F8" w:rsidP="008C62F8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sz w:val="18"/>
                <w:szCs w:val="18"/>
                <w:lang w:val="en-US"/>
              </w:rPr>
              <w:t>0.81</w:t>
            </w:r>
          </w:p>
        </w:tc>
        <w:tc>
          <w:tcPr>
            <w:tcW w:w="1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4CD6A8" w14:textId="77777777" w:rsidR="008C62F8" w:rsidRPr="008C62F8" w:rsidRDefault="008C62F8" w:rsidP="008C62F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(0.34-1.28)</w:t>
            </w:r>
          </w:p>
        </w:tc>
        <w:tc>
          <w:tcPr>
            <w:tcW w:w="85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FD3C3F8" w14:textId="77777777" w:rsidR="008C62F8" w:rsidRPr="008C62F8" w:rsidRDefault="008C62F8" w:rsidP="008C62F8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sz w:val="18"/>
                <w:szCs w:val="18"/>
                <w:lang w:val="en-US"/>
              </w:rPr>
              <w:t>9.0E-0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11F23B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1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86CC6E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5D4956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8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0D35CFB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</w:tr>
      <w:tr w:rsidR="008C62F8" w:rsidRPr="008C62F8" w14:paraId="64CAEC93" w14:textId="77777777" w:rsidTr="008C62F8">
        <w:trPr>
          <w:trHeight w:val="255"/>
          <w:jc w:val="center"/>
        </w:trPr>
        <w:tc>
          <w:tcPr>
            <w:tcW w:w="190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EE66F1B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Hispanic_Score</w:t>
            </w:r>
          </w:p>
        </w:tc>
        <w:tc>
          <w:tcPr>
            <w:tcW w:w="3387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94166CD" w14:textId="77777777" w:rsidR="008C62F8" w:rsidRPr="008C62F8" w:rsidRDefault="008C62F8" w:rsidP="008C62F8">
            <w:pPr>
              <w:rPr>
                <w:rFonts w:eastAsia="Times New Roman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sz w:val="18"/>
                <w:szCs w:val="18"/>
                <w:lang w:val="en-US"/>
              </w:rPr>
              <w:t>NHAIAN Ethnicity</w:t>
            </w:r>
          </w:p>
        </w:tc>
        <w:tc>
          <w:tcPr>
            <w:tcW w:w="8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11BA64" w14:textId="77777777" w:rsidR="008C62F8" w:rsidRPr="008C62F8" w:rsidRDefault="008C62F8" w:rsidP="008C62F8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sz w:val="18"/>
                <w:szCs w:val="18"/>
                <w:lang w:val="en-US"/>
              </w:rPr>
              <w:t>-0.04</w:t>
            </w:r>
          </w:p>
        </w:tc>
        <w:tc>
          <w:tcPr>
            <w:tcW w:w="1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2841BA" w14:textId="77777777" w:rsidR="008C62F8" w:rsidRPr="008C62F8" w:rsidRDefault="008C62F8" w:rsidP="008C62F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(-0.06--0.02)</w:t>
            </w:r>
          </w:p>
        </w:tc>
        <w:tc>
          <w:tcPr>
            <w:tcW w:w="85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F6E6DA3" w14:textId="77777777" w:rsidR="008C62F8" w:rsidRPr="008C62F8" w:rsidRDefault="008C62F8" w:rsidP="008C62F8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sz w:val="18"/>
                <w:szCs w:val="18"/>
                <w:lang w:val="en-US"/>
              </w:rPr>
              <w:t>0.002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70E3CD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1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E0044B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117C67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8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1DE3604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</w:tr>
      <w:tr w:rsidR="008C62F8" w:rsidRPr="008C62F8" w14:paraId="4E973697" w14:textId="77777777" w:rsidTr="008C62F8">
        <w:trPr>
          <w:trHeight w:val="270"/>
          <w:jc w:val="center"/>
        </w:trPr>
        <w:tc>
          <w:tcPr>
            <w:tcW w:w="190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7E2BB49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NHAsian_Score</w:t>
            </w:r>
          </w:p>
        </w:tc>
        <w:tc>
          <w:tcPr>
            <w:tcW w:w="3387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037D156" w14:textId="6AF75650" w:rsidR="008C62F8" w:rsidRPr="008C62F8" w:rsidRDefault="003D54CF" w:rsidP="008C62F8">
            <w:pPr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Cigarettes</w:t>
            </w:r>
            <w:r w:rsidR="008C62F8" w:rsidRPr="008C62F8">
              <w:rPr>
                <w:rFonts w:eastAsia="Times New Roman"/>
                <w:sz w:val="18"/>
                <w:szCs w:val="18"/>
                <w:lang w:val="en-US"/>
              </w:rPr>
              <w:t>: Cannabigerol: Alcohol_Abuse</w:t>
            </w:r>
          </w:p>
        </w:tc>
        <w:tc>
          <w:tcPr>
            <w:tcW w:w="8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66A6B5" w14:textId="77777777" w:rsidR="008C62F8" w:rsidRPr="008C62F8" w:rsidRDefault="008C62F8" w:rsidP="008C62F8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sz w:val="18"/>
                <w:szCs w:val="18"/>
                <w:lang w:val="en-US"/>
              </w:rPr>
              <w:t>8.91</w:t>
            </w:r>
          </w:p>
        </w:tc>
        <w:tc>
          <w:tcPr>
            <w:tcW w:w="1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165F1F" w14:textId="77777777" w:rsidR="008C62F8" w:rsidRPr="008C62F8" w:rsidRDefault="008C62F8" w:rsidP="008C62F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(2.79-15.03)</w:t>
            </w:r>
          </w:p>
        </w:tc>
        <w:tc>
          <w:tcPr>
            <w:tcW w:w="85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64BFB49" w14:textId="77777777" w:rsidR="008C62F8" w:rsidRPr="008C62F8" w:rsidRDefault="008C62F8" w:rsidP="008C62F8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sz w:val="18"/>
                <w:szCs w:val="18"/>
                <w:lang w:val="en-US"/>
              </w:rPr>
              <w:t>0.00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F3DCE3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1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6DC13D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9B13A9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8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E4DED59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</w:tr>
      <w:tr w:rsidR="008C62F8" w:rsidRPr="008C62F8" w14:paraId="22D32891" w14:textId="77777777" w:rsidTr="008C62F8">
        <w:trPr>
          <w:trHeight w:val="255"/>
          <w:jc w:val="center"/>
        </w:trPr>
        <w:tc>
          <w:tcPr>
            <w:tcW w:w="190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A160EBB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NHAIAN_Score</w:t>
            </w:r>
          </w:p>
        </w:tc>
        <w:tc>
          <w:tcPr>
            <w:tcW w:w="3387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B3FE789" w14:textId="77777777" w:rsidR="008C62F8" w:rsidRPr="008C62F8" w:rsidRDefault="008C62F8" w:rsidP="008C62F8">
            <w:pPr>
              <w:rPr>
                <w:rFonts w:eastAsia="Times New Roman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sz w:val="18"/>
                <w:szCs w:val="18"/>
                <w:lang w:val="en-US"/>
              </w:rPr>
              <w:t>Δ9THC</w:t>
            </w:r>
          </w:p>
        </w:tc>
        <w:tc>
          <w:tcPr>
            <w:tcW w:w="8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A2572D" w14:textId="77777777" w:rsidR="008C62F8" w:rsidRPr="008C62F8" w:rsidRDefault="008C62F8" w:rsidP="008C62F8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sz w:val="18"/>
                <w:szCs w:val="18"/>
                <w:lang w:val="en-US"/>
              </w:rPr>
              <w:t>4.59</w:t>
            </w:r>
          </w:p>
        </w:tc>
        <w:tc>
          <w:tcPr>
            <w:tcW w:w="1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F71C1D" w14:textId="77777777" w:rsidR="008C62F8" w:rsidRPr="008C62F8" w:rsidRDefault="008C62F8" w:rsidP="008C62F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(1.41-7.77)</w:t>
            </w:r>
          </w:p>
        </w:tc>
        <w:tc>
          <w:tcPr>
            <w:tcW w:w="85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DFE31F0" w14:textId="77777777" w:rsidR="008C62F8" w:rsidRPr="008C62F8" w:rsidRDefault="008C62F8" w:rsidP="008C62F8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sz w:val="18"/>
                <w:szCs w:val="18"/>
                <w:lang w:val="en-US"/>
              </w:rPr>
              <w:t>0.00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CEC73D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1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BE3D29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3D2B1B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8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4AB8326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</w:tr>
      <w:tr w:rsidR="008C62F8" w:rsidRPr="008C62F8" w14:paraId="2CEF9700" w14:textId="77777777" w:rsidTr="008C62F8">
        <w:trPr>
          <w:trHeight w:val="255"/>
          <w:jc w:val="center"/>
        </w:trPr>
        <w:tc>
          <w:tcPr>
            <w:tcW w:w="190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9C7FB66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3387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8043ECA" w14:textId="69D6AC89" w:rsidR="008C62F8" w:rsidRPr="008C62F8" w:rsidRDefault="003D54CF" w:rsidP="008C62F8">
            <w:pPr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Cigarettes</w:t>
            </w:r>
            <w:r w:rsidR="008C62F8" w:rsidRPr="008C62F8">
              <w:rPr>
                <w:rFonts w:eastAsia="Times New Roman"/>
                <w:sz w:val="18"/>
                <w:szCs w:val="18"/>
                <w:lang w:val="en-US"/>
              </w:rPr>
              <w:t>: Δ9THC</w:t>
            </w:r>
          </w:p>
        </w:tc>
        <w:tc>
          <w:tcPr>
            <w:tcW w:w="8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E990D7" w14:textId="77777777" w:rsidR="008C62F8" w:rsidRPr="008C62F8" w:rsidRDefault="008C62F8" w:rsidP="008C62F8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sz w:val="18"/>
                <w:szCs w:val="18"/>
                <w:lang w:val="en-US"/>
              </w:rPr>
              <w:t>-16.23</w:t>
            </w:r>
          </w:p>
        </w:tc>
        <w:tc>
          <w:tcPr>
            <w:tcW w:w="1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66708F" w14:textId="77777777" w:rsidR="008C62F8" w:rsidRPr="008C62F8" w:rsidRDefault="008C62F8" w:rsidP="008C62F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(-28.64--3.82)</w:t>
            </w:r>
          </w:p>
        </w:tc>
        <w:tc>
          <w:tcPr>
            <w:tcW w:w="85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0F8D95D" w14:textId="77777777" w:rsidR="008C62F8" w:rsidRPr="008C62F8" w:rsidRDefault="008C62F8" w:rsidP="008C62F8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sz w:val="18"/>
                <w:szCs w:val="18"/>
                <w:lang w:val="en-US"/>
              </w:rPr>
              <w:t>0.010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B7C690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1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494CDE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16B03A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8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27350CD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</w:tr>
      <w:tr w:rsidR="008C62F8" w:rsidRPr="008C62F8" w14:paraId="4854A791" w14:textId="77777777" w:rsidTr="008C62F8">
        <w:trPr>
          <w:trHeight w:val="255"/>
          <w:jc w:val="center"/>
        </w:trPr>
        <w:tc>
          <w:tcPr>
            <w:tcW w:w="190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E809C42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3387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6F79833" w14:textId="77777777" w:rsidR="008C62F8" w:rsidRPr="008C62F8" w:rsidRDefault="008C62F8" w:rsidP="008C62F8">
            <w:pPr>
              <w:rPr>
                <w:rFonts w:eastAsia="Times New Roman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sz w:val="18"/>
                <w:szCs w:val="18"/>
                <w:lang w:val="en-US"/>
              </w:rPr>
              <w:t>Δ9THC: Cannabigerol</w:t>
            </w:r>
          </w:p>
        </w:tc>
        <w:tc>
          <w:tcPr>
            <w:tcW w:w="8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9698B3" w14:textId="77777777" w:rsidR="008C62F8" w:rsidRPr="008C62F8" w:rsidRDefault="008C62F8" w:rsidP="008C62F8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sz w:val="18"/>
                <w:szCs w:val="18"/>
                <w:lang w:val="en-US"/>
              </w:rPr>
              <w:t>0.94</w:t>
            </w:r>
          </w:p>
        </w:tc>
        <w:tc>
          <w:tcPr>
            <w:tcW w:w="1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6CB909" w14:textId="77777777" w:rsidR="008C62F8" w:rsidRPr="008C62F8" w:rsidRDefault="008C62F8" w:rsidP="008C62F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(0.21-1.67)</w:t>
            </w:r>
          </w:p>
        </w:tc>
        <w:tc>
          <w:tcPr>
            <w:tcW w:w="85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D0355FA" w14:textId="77777777" w:rsidR="008C62F8" w:rsidRPr="008C62F8" w:rsidRDefault="008C62F8" w:rsidP="008C62F8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sz w:val="18"/>
                <w:szCs w:val="18"/>
                <w:lang w:val="en-US"/>
              </w:rPr>
              <w:t>0.011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062B24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1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B1DD51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845314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8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C73FA43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</w:tr>
      <w:tr w:rsidR="008C62F8" w:rsidRPr="008C62F8" w14:paraId="32B6FB82" w14:textId="77777777" w:rsidTr="008C62F8">
        <w:trPr>
          <w:trHeight w:val="255"/>
          <w:jc w:val="center"/>
        </w:trPr>
        <w:tc>
          <w:tcPr>
            <w:tcW w:w="190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2AD4D99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3387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D86E44F" w14:textId="55B4D586" w:rsidR="008C62F8" w:rsidRPr="008C62F8" w:rsidRDefault="003D54CF" w:rsidP="008C62F8">
            <w:pPr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Cigarettes</w:t>
            </w:r>
            <w:r w:rsidR="008C62F8" w:rsidRPr="008C62F8">
              <w:rPr>
                <w:rFonts w:eastAsia="Times New Roman"/>
                <w:sz w:val="18"/>
                <w:szCs w:val="18"/>
                <w:lang w:val="en-US"/>
              </w:rPr>
              <w:t>: Δ9THC: Cannabigerol</w:t>
            </w:r>
          </w:p>
        </w:tc>
        <w:tc>
          <w:tcPr>
            <w:tcW w:w="8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F1A31C" w14:textId="77777777" w:rsidR="008C62F8" w:rsidRPr="008C62F8" w:rsidRDefault="008C62F8" w:rsidP="008C62F8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sz w:val="18"/>
                <w:szCs w:val="18"/>
                <w:lang w:val="en-US"/>
              </w:rPr>
              <w:t>-3.39</w:t>
            </w:r>
          </w:p>
        </w:tc>
        <w:tc>
          <w:tcPr>
            <w:tcW w:w="1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0B3F1D" w14:textId="77777777" w:rsidR="008C62F8" w:rsidRPr="008C62F8" w:rsidRDefault="008C62F8" w:rsidP="008C62F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(-6.21--0.57)</w:t>
            </w:r>
          </w:p>
        </w:tc>
        <w:tc>
          <w:tcPr>
            <w:tcW w:w="85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181227D" w14:textId="77777777" w:rsidR="008C62F8" w:rsidRPr="008C62F8" w:rsidRDefault="008C62F8" w:rsidP="008C62F8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sz w:val="18"/>
                <w:szCs w:val="18"/>
                <w:lang w:val="en-US"/>
              </w:rPr>
              <w:t>0.018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14DEEB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1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B8981D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B079F5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8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E439BA5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</w:tr>
      <w:tr w:rsidR="008C62F8" w:rsidRPr="008C62F8" w14:paraId="08CB6FAE" w14:textId="77777777" w:rsidTr="008C62F8">
        <w:trPr>
          <w:trHeight w:val="255"/>
          <w:jc w:val="center"/>
        </w:trPr>
        <w:tc>
          <w:tcPr>
            <w:tcW w:w="190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0DB79BA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3387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ED9A3B1" w14:textId="77777777" w:rsidR="008C62F8" w:rsidRPr="008C62F8" w:rsidRDefault="008C62F8" w:rsidP="008C62F8">
            <w:pPr>
              <w:rPr>
                <w:rFonts w:eastAsia="Times New Roman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sz w:val="18"/>
                <w:szCs w:val="18"/>
                <w:lang w:val="en-US"/>
              </w:rPr>
              <w:t> </w:t>
            </w:r>
          </w:p>
        </w:tc>
        <w:tc>
          <w:tcPr>
            <w:tcW w:w="8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69B650" w14:textId="77777777" w:rsidR="008C62F8" w:rsidRPr="008C62F8" w:rsidRDefault="008C62F8" w:rsidP="008C62F8">
            <w:pPr>
              <w:rPr>
                <w:rFonts w:eastAsia="Times New Roman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sz w:val="18"/>
                <w:szCs w:val="18"/>
                <w:lang w:val="en-US"/>
              </w:rPr>
              <w:t> </w:t>
            </w:r>
          </w:p>
        </w:tc>
        <w:tc>
          <w:tcPr>
            <w:tcW w:w="14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883DC07" w14:textId="77777777" w:rsidR="008C62F8" w:rsidRPr="008C62F8" w:rsidRDefault="008C62F8" w:rsidP="008C62F8">
            <w:pPr>
              <w:rPr>
                <w:rFonts w:eastAsia="Times New Roman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sz w:val="18"/>
                <w:szCs w:val="18"/>
                <w:lang w:val="en-US"/>
              </w:rPr>
              <w:t> </w:t>
            </w:r>
          </w:p>
        </w:tc>
        <w:tc>
          <w:tcPr>
            <w:tcW w:w="855" w:type="dxa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59CBE86" w14:textId="77777777" w:rsidR="008C62F8" w:rsidRPr="008C62F8" w:rsidRDefault="008C62F8" w:rsidP="008C62F8">
            <w:pPr>
              <w:rPr>
                <w:rFonts w:eastAsia="Times New Roman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sz w:val="18"/>
                <w:szCs w:val="18"/>
                <w:lang w:val="en-US"/>
              </w:rPr>
              <w:t> 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460D8B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1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8278CC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60E1C7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8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EC28DEB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</w:tr>
      <w:tr w:rsidR="008C62F8" w:rsidRPr="008C62F8" w14:paraId="4B4D8B33" w14:textId="77777777" w:rsidTr="008C62F8">
        <w:trPr>
          <w:trHeight w:val="255"/>
          <w:jc w:val="center"/>
        </w:trPr>
        <w:tc>
          <w:tcPr>
            <w:tcW w:w="190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F880AB3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3387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10F607A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8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F4EE14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4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05E533B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855" w:type="dxa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DABA95E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8D580F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1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7828AB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BCED48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8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8E7AFBB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</w:tr>
      <w:tr w:rsidR="008C62F8" w:rsidRPr="008C62F8" w14:paraId="22987BE8" w14:textId="77777777" w:rsidTr="008C62F8">
        <w:trPr>
          <w:trHeight w:val="300"/>
          <w:jc w:val="center"/>
        </w:trPr>
        <w:tc>
          <w:tcPr>
            <w:tcW w:w="190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8E1FD70" w14:textId="77777777" w:rsidR="008C62F8" w:rsidRPr="008C62F8" w:rsidRDefault="008C62F8" w:rsidP="008C62F8">
            <w:pPr>
              <w:rPr>
                <w:rFonts w:eastAsia="Times New Roman"/>
                <w:b/>
                <w:bCs/>
                <w:i/>
                <w:iCs/>
                <w:color w:val="0000FF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b/>
                <w:bCs/>
                <w:i/>
                <w:iCs/>
                <w:color w:val="0000FF"/>
                <w:sz w:val="18"/>
                <w:szCs w:val="18"/>
                <w:lang w:val="en-US"/>
              </w:rPr>
              <w:t>2 Lags</w:t>
            </w:r>
          </w:p>
        </w:tc>
        <w:tc>
          <w:tcPr>
            <w:tcW w:w="3387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0C4B0B2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8C62F8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8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BB4BA4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4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051CE84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855" w:type="dxa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D6C3BB3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3B2024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1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4CCC56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47CF1D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8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1E17D80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</w:tr>
      <w:tr w:rsidR="008C62F8" w:rsidRPr="008C62F8" w14:paraId="54AF6263" w14:textId="77777777" w:rsidTr="008C62F8">
        <w:trPr>
          <w:trHeight w:val="255"/>
          <w:jc w:val="center"/>
        </w:trPr>
        <w:tc>
          <w:tcPr>
            <w:tcW w:w="190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ED6360B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Cannabis, Monthly,0:2</w:t>
            </w:r>
          </w:p>
        </w:tc>
        <w:tc>
          <w:tcPr>
            <w:tcW w:w="3387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AE417C5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NHAsian Ethnicity</w:t>
            </w:r>
          </w:p>
        </w:tc>
        <w:tc>
          <w:tcPr>
            <w:tcW w:w="8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7096E3" w14:textId="77777777" w:rsidR="008C62F8" w:rsidRPr="008C62F8" w:rsidRDefault="008C62F8" w:rsidP="008C62F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0.42</w:t>
            </w:r>
          </w:p>
        </w:tc>
        <w:tc>
          <w:tcPr>
            <w:tcW w:w="1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5976C1" w14:textId="77777777" w:rsidR="008C62F8" w:rsidRPr="008C62F8" w:rsidRDefault="008C62F8" w:rsidP="008C62F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(0.3-0.54)</w:t>
            </w:r>
          </w:p>
        </w:tc>
        <w:tc>
          <w:tcPr>
            <w:tcW w:w="85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82DA05B" w14:textId="77777777" w:rsidR="008C62F8" w:rsidRPr="008C62F8" w:rsidRDefault="008C62F8" w:rsidP="008C62F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3.1E-12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6D9F85" w14:textId="77777777" w:rsidR="008C62F8" w:rsidRPr="008C62F8" w:rsidRDefault="008C62F8" w:rsidP="008C62F8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sz w:val="18"/>
                <w:szCs w:val="18"/>
                <w:lang w:val="en-US"/>
              </w:rPr>
              <w:t>178.8988</w:t>
            </w:r>
          </w:p>
        </w:tc>
        <w:tc>
          <w:tcPr>
            <w:tcW w:w="11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8D90B4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phi</w:t>
            </w:r>
          </w:p>
        </w:tc>
        <w:tc>
          <w:tcPr>
            <w:tcW w:w="9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F505A2" w14:textId="77777777" w:rsidR="008C62F8" w:rsidRPr="008C62F8" w:rsidRDefault="008C62F8" w:rsidP="008C62F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0.0000</w:t>
            </w:r>
          </w:p>
        </w:tc>
        <w:tc>
          <w:tcPr>
            <w:tcW w:w="98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4E5F331" w14:textId="77777777" w:rsidR="008C62F8" w:rsidRPr="008C62F8" w:rsidRDefault="008C62F8" w:rsidP="008C62F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1.0000</w:t>
            </w:r>
          </w:p>
        </w:tc>
      </w:tr>
      <w:tr w:rsidR="008C62F8" w:rsidRPr="008C62F8" w14:paraId="1190E685" w14:textId="77777777" w:rsidTr="008C62F8">
        <w:trPr>
          <w:trHeight w:val="255"/>
          <w:jc w:val="center"/>
        </w:trPr>
        <w:tc>
          <w:tcPr>
            <w:tcW w:w="190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75E43A8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Δ9THC, 0:2</w:t>
            </w:r>
          </w:p>
        </w:tc>
        <w:tc>
          <w:tcPr>
            <w:tcW w:w="3387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656801D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NHWhite Ethnicity</w:t>
            </w:r>
          </w:p>
        </w:tc>
        <w:tc>
          <w:tcPr>
            <w:tcW w:w="8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7DAA94" w14:textId="77777777" w:rsidR="008C62F8" w:rsidRPr="008C62F8" w:rsidRDefault="008C62F8" w:rsidP="008C62F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1.95</w:t>
            </w:r>
          </w:p>
        </w:tc>
        <w:tc>
          <w:tcPr>
            <w:tcW w:w="1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05EBFE" w14:textId="77777777" w:rsidR="008C62F8" w:rsidRPr="008C62F8" w:rsidRDefault="008C62F8" w:rsidP="008C62F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(1.22-2.68)</w:t>
            </w:r>
          </w:p>
        </w:tc>
        <w:tc>
          <w:tcPr>
            <w:tcW w:w="85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53B759F" w14:textId="77777777" w:rsidR="008C62F8" w:rsidRPr="008C62F8" w:rsidRDefault="008C62F8" w:rsidP="008C62F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1.2E-07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1C2277" w14:textId="77777777" w:rsidR="008C62F8" w:rsidRPr="008C62F8" w:rsidRDefault="008C62F8" w:rsidP="008C62F8">
            <w:pPr>
              <w:rPr>
                <w:rFonts w:eastAsia="Times New Roman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sz w:val="18"/>
                <w:szCs w:val="18"/>
                <w:lang w:val="en-US"/>
              </w:rPr>
              <w:t> </w:t>
            </w:r>
          </w:p>
        </w:tc>
        <w:tc>
          <w:tcPr>
            <w:tcW w:w="11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62F091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psi</w:t>
            </w:r>
          </w:p>
        </w:tc>
        <w:tc>
          <w:tcPr>
            <w:tcW w:w="9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B3D380" w14:textId="77777777" w:rsidR="008C62F8" w:rsidRPr="008C62F8" w:rsidRDefault="008C62F8" w:rsidP="008C62F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0.9378</w:t>
            </w:r>
          </w:p>
        </w:tc>
        <w:tc>
          <w:tcPr>
            <w:tcW w:w="98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EC5B3D6" w14:textId="77777777" w:rsidR="008C62F8" w:rsidRPr="008C62F8" w:rsidRDefault="008C62F8" w:rsidP="008C62F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&lt; 2.2e-16</w:t>
            </w:r>
          </w:p>
        </w:tc>
      </w:tr>
      <w:tr w:rsidR="008C62F8" w:rsidRPr="008C62F8" w14:paraId="0B8CFEB5" w14:textId="77777777" w:rsidTr="008C62F8">
        <w:trPr>
          <w:trHeight w:val="255"/>
          <w:jc w:val="center"/>
        </w:trPr>
        <w:tc>
          <w:tcPr>
            <w:tcW w:w="190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EE8449E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Cannabigerol, 0:2</w:t>
            </w:r>
          </w:p>
        </w:tc>
        <w:tc>
          <w:tcPr>
            <w:tcW w:w="3387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F9D6C77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Alcohol_Abuse</w:t>
            </w:r>
          </w:p>
        </w:tc>
        <w:tc>
          <w:tcPr>
            <w:tcW w:w="8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56EFDD" w14:textId="77777777" w:rsidR="008C62F8" w:rsidRPr="008C62F8" w:rsidRDefault="008C62F8" w:rsidP="008C62F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-43.92</w:t>
            </w:r>
          </w:p>
        </w:tc>
        <w:tc>
          <w:tcPr>
            <w:tcW w:w="1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3CDAEF" w14:textId="77777777" w:rsidR="008C62F8" w:rsidRPr="008C62F8" w:rsidRDefault="008C62F8" w:rsidP="008C62F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(-69.97--17.87)</w:t>
            </w:r>
          </w:p>
        </w:tc>
        <w:tc>
          <w:tcPr>
            <w:tcW w:w="85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0A7E102" w14:textId="77777777" w:rsidR="008C62F8" w:rsidRPr="008C62F8" w:rsidRDefault="008C62F8" w:rsidP="008C62F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0.001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6FEFEF" w14:textId="77777777" w:rsidR="008C62F8" w:rsidRPr="008C62F8" w:rsidRDefault="008C62F8" w:rsidP="008C62F8">
            <w:pPr>
              <w:rPr>
                <w:rFonts w:eastAsia="Times New Roman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sz w:val="18"/>
                <w:szCs w:val="18"/>
                <w:lang w:val="en-US"/>
              </w:rPr>
              <w:t> </w:t>
            </w:r>
          </w:p>
        </w:tc>
        <w:tc>
          <w:tcPr>
            <w:tcW w:w="11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544E01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rho</w:t>
            </w:r>
          </w:p>
        </w:tc>
        <w:tc>
          <w:tcPr>
            <w:tcW w:w="9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4186AE" w14:textId="77777777" w:rsidR="008C62F8" w:rsidRPr="008C62F8" w:rsidRDefault="008C62F8" w:rsidP="008C62F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-0.4350</w:t>
            </w:r>
          </w:p>
        </w:tc>
        <w:tc>
          <w:tcPr>
            <w:tcW w:w="98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DD8A70A" w14:textId="77777777" w:rsidR="008C62F8" w:rsidRPr="008C62F8" w:rsidRDefault="008C62F8" w:rsidP="008C62F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0.0011</w:t>
            </w:r>
          </w:p>
        </w:tc>
      </w:tr>
      <w:tr w:rsidR="008C62F8" w:rsidRPr="008C62F8" w14:paraId="57C00D83" w14:textId="77777777" w:rsidTr="008C62F8">
        <w:trPr>
          <w:trHeight w:val="255"/>
          <w:jc w:val="center"/>
        </w:trPr>
        <w:tc>
          <w:tcPr>
            <w:tcW w:w="190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B141196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NHWhite_Score, 0:2</w:t>
            </w:r>
          </w:p>
        </w:tc>
        <w:tc>
          <w:tcPr>
            <w:tcW w:w="3387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BF38B4D" w14:textId="77777777" w:rsidR="008C62F8" w:rsidRPr="008C62F8" w:rsidRDefault="008C62F8" w:rsidP="008C62F8">
            <w:pPr>
              <w:rPr>
                <w:rFonts w:eastAsia="Times New Roman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sz w:val="18"/>
                <w:szCs w:val="18"/>
                <w:lang w:val="en-US"/>
              </w:rPr>
              <w:t>NHAIAN Ethnicity</w:t>
            </w:r>
          </w:p>
        </w:tc>
        <w:tc>
          <w:tcPr>
            <w:tcW w:w="8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33BA5A" w14:textId="77777777" w:rsidR="008C62F8" w:rsidRPr="008C62F8" w:rsidRDefault="008C62F8" w:rsidP="008C62F8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sz w:val="18"/>
                <w:szCs w:val="18"/>
                <w:lang w:val="en-US"/>
              </w:rPr>
              <w:t>-0.06</w:t>
            </w:r>
          </w:p>
        </w:tc>
        <w:tc>
          <w:tcPr>
            <w:tcW w:w="1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80DD11" w14:textId="77777777" w:rsidR="008C62F8" w:rsidRPr="008C62F8" w:rsidRDefault="008C62F8" w:rsidP="008C62F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(-0.1--0.02)</w:t>
            </w:r>
          </w:p>
        </w:tc>
        <w:tc>
          <w:tcPr>
            <w:tcW w:w="85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AADD53B" w14:textId="77777777" w:rsidR="008C62F8" w:rsidRPr="008C62F8" w:rsidRDefault="008C62F8" w:rsidP="008C62F8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sz w:val="18"/>
                <w:szCs w:val="18"/>
                <w:lang w:val="en-US"/>
              </w:rPr>
              <w:t>0.001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D9FC3F" w14:textId="77777777" w:rsidR="008C62F8" w:rsidRPr="008C62F8" w:rsidRDefault="008C62F8" w:rsidP="008C62F8">
            <w:pPr>
              <w:rPr>
                <w:rFonts w:eastAsia="Times New Roman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sz w:val="18"/>
                <w:szCs w:val="18"/>
                <w:lang w:val="en-US"/>
              </w:rPr>
              <w:t> </w:t>
            </w:r>
          </w:p>
        </w:tc>
        <w:tc>
          <w:tcPr>
            <w:tcW w:w="11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AEBF1F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lambda</w:t>
            </w:r>
          </w:p>
        </w:tc>
        <w:tc>
          <w:tcPr>
            <w:tcW w:w="9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E6F7FA" w14:textId="77777777" w:rsidR="008C62F8" w:rsidRPr="008C62F8" w:rsidRDefault="008C62F8" w:rsidP="008C62F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0.4158</w:t>
            </w:r>
          </w:p>
        </w:tc>
        <w:tc>
          <w:tcPr>
            <w:tcW w:w="98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3C42B5B" w14:textId="77777777" w:rsidR="008C62F8" w:rsidRPr="008C62F8" w:rsidRDefault="008C62F8" w:rsidP="008C62F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5.4E-07</w:t>
            </w:r>
          </w:p>
        </w:tc>
      </w:tr>
      <w:tr w:rsidR="008C62F8" w:rsidRPr="008C62F8" w14:paraId="1406F9EB" w14:textId="77777777" w:rsidTr="008C62F8">
        <w:trPr>
          <w:trHeight w:val="255"/>
          <w:jc w:val="center"/>
        </w:trPr>
        <w:tc>
          <w:tcPr>
            <w:tcW w:w="190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DD3310E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NHBlack_Score, 0:2</w:t>
            </w:r>
          </w:p>
        </w:tc>
        <w:tc>
          <w:tcPr>
            <w:tcW w:w="3387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A0DD774" w14:textId="77777777" w:rsidR="008C62F8" w:rsidRPr="008C62F8" w:rsidRDefault="008C62F8" w:rsidP="008C62F8">
            <w:pPr>
              <w:rPr>
                <w:rFonts w:eastAsia="Times New Roman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sz w:val="18"/>
                <w:szCs w:val="18"/>
                <w:lang w:val="en-US"/>
              </w:rPr>
              <w:t>Cannabigerol: Alcohol_Abuse</w:t>
            </w:r>
          </w:p>
        </w:tc>
        <w:tc>
          <w:tcPr>
            <w:tcW w:w="8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0F503C" w14:textId="77777777" w:rsidR="008C62F8" w:rsidRPr="008C62F8" w:rsidRDefault="008C62F8" w:rsidP="008C62F8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sz w:val="18"/>
                <w:szCs w:val="18"/>
                <w:lang w:val="en-US"/>
              </w:rPr>
              <w:t>-11.24</w:t>
            </w:r>
          </w:p>
        </w:tc>
        <w:tc>
          <w:tcPr>
            <w:tcW w:w="1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85F87F" w14:textId="77777777" w:rsidR="008C62F8" w:rsidRPr="008C62F8" w:rsidRDefault="008C62F8" w:rsidP="008C62F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(-18.12--4.36)</w:t>
            </w:r>
          </w:p>
        </w:tc>
        <w:tc>
          <w:tcPr>
            <w:tcW w:w="85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C9AECCA" w14:textId="77777777" w:rsidR="008C62F8" w:rsidRPr="008C62F8" w:rsidRDefault="008C62F8" w:rsidP="008C62F8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sz w:val="18"/>
                <w:szCs w:val="18"/>
                <w:lang w:val="en-US"/>
              </w:rPr>
              <w:t>0.001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7AD441" w14:textId="77777777" w:rsidR="008C62F8" w:rsidRPr="008C62F8" w:rsidRDefault="008C62F8" w:rsidP="008C62F8">
            <w:pPr>
              <w:rPr>
                <w:rFonts w:eastAsia="Times New Roman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sz w:val="18"/>
                <w:szCs w:val="18"/>
                <w:lang w:val="en-US"/>
              </w:rPr>
              <w:t> </w:t>
            </w:r>
          </w:p>
        </w:tc>
        <w:tc>
          <w:tcPr>
            <w:tcW w:w="11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2D9768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1649CC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8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319E8DC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</w:tr>
      <w:tr w:rsidR="008C62F8" w:rsidRPr="008C62F8" w14:paraId="24F1D09B" w14:textId="77777777" w:rsidTr="008C62F8">
        <w:trPr>
          <w:trHeight w:val="255"/>
          <w:jc w:val="center"/>
        </w:trPr>
        <w:tc>
          <w:tcPr>
            <w:tcW w:w="190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AAE767A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Hispanic_Score, 0:2</w:t>
            </w:r>
          </w:p>
        </w:tc>
        <w:tc>
          <w:tcPr>
            <w:tcW w:w="3387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2040973" w14:textId="77777777" w:rsidR="008C62F8" w:rsidRPr="008C62F8" w:rsidRDefault="008C62F8" w:rsidP="008C62F8">
            <w:pPr>
              <w:rPr>
                <w:rFonts w:eastAsia="Times New Roman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sz w:val="18"/>
                <w:szCs w:val="18"/>
                <w:lang w:val="en-US"/>
              </w:rPr>
              <w:t>Δ9THC</w:t>
            </w:r>
          </w:p>
        </w:tc>
        <w:tc>
          <w:tcPr>
            <w:tcW w:w="8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EB6688" w14:textId="77777777" w:rsidR="008C62F8" w:rsidRPr="008C62F8" w:rsidRDefault="008C62F8" w:rsidP="008C62F8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sz w:val="18"/>
                <w:szCs w:val="18"/>
                <w:lang w:val="en-US"/>
              </w:rPr>
              <w:t>1.14</w:t>
            </w:r>
          </w:p>
        </w:tc>
        <w:tc>
          <w:tcPr>
            <w:tcW w:w="1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C93C81" w14:textId="77777777" w:rsidR="008C62F8" w:rsidRPr="008C62F8" w:rsidRDefault="008C62F8" w:rsidP="008C62F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(0.36-1.92)</w:t>
            </w:r>
          </w:p>
        </w:tc>
        <w:tc>
          <w:tcPr>
            <w:tcW w:w="85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7231D8B" w14:textId="77777777" w:rsidR="008C62F8" w:rsidRPr="008C62F8" w:rsidRDefault="008C62F8" w:rsidP="008C62F8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sz w:val="18"/>
                <w:szCs w:val="18"/>
                <w:lang w:val="en-US"/>
              </w:rPr>
              <w:t>0.00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3140ED" w14:textId="77777777" w:rsidR="008C62F8" w:rsidRPr="008C62F8" w:rsidRDefault="008C62F8" w:rsidP="008C62F8">
            <w:pPr>
              <w:rPr>
                <w:rFonts w:eastAsia="Times New Roman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sz w:val="18"/>
                <w:szCs w:val="18"/>
                <w:lang w:val="en-US"/>
              </w:rPr>
              <w:t> </w:t>
            </w:r>
          </w:p>
        </w:tc>
        <w:tc>
          <w:tcPr>
            <w:tcW w:w="11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949F5D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B26F67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8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1689A3D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</w:tr>
      <w:tr w:rsidR="008C62F8" w:rsidRPr="008C62F8" w14:paraId="02DFADB2" w14:textId="77777777" w:rsidTr="008C62F8">
        <w:trPr>
          <w:trHeight w:val="255"/>
          <w:jc w:val="center"/>
        </w:trPr>
        <w:tc>
          <w:tcPr>
            <w:tcW w:w="190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BDC97DC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NHAsian_Score, 0:2</w:t>
            </w:r>
          </w:p>
        </w:tc>
        <w:tc>
          <w:tcPr>
            <w:tcW w:w="3387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8BAB831" w14:textId="77777777" w:rsidR="008C62F8" w:rsidRPr="008C62F8" w:rsidRDefault="008C62F8" w:rsidP="008C62F8">
            <w:pPr>
              <w:rPr>
                <w:rFonts w:eastAsia="Times New Roman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sz w:val="18"/>
                <w:szCs w:val="18"/>
                <w:lang w:val="en-US"/>
              </w:rPr>
              <w:t>Cannabigerol</w:t>
            </w:r>
          </w:p>
        </w:tc>
        <w:tc>
          <w:tcPr>
            <w:tcW w:w="8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38E2D3" w14:textId="77777777" w:rsidR="008C62F8" w:rsidRPr="008C62F8" w:rsidRDefault="008C62F8" w:rsidP="008C62F8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sz w:val="18"/>
                <w:szCs w:val="18"/>
                <w:lang w:val="en-US"/>
              </w:rPr>
              <w:t>0.81</w:t>
            </w:r>
          </w:p>
        </w:tc>
        <w:tc>
          <w:tcPr>
            <w:tcW w:w="1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62AD3D" w14:textId="77777777" w:rsidR="008C62F8" w:rsidRPr="008C62F8" w:rsidRDefault="008C62F8" w:rsidP="008C62F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(0.22-1.4)</w:t>
            </w:r>
          </w:p>
        </w:tc>
        <w:tc>
          <w:tcPr>
            <w:tcW w:w="85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F9CEF46" w14:textId="77777777" w:rsidR="008C62F8" w:rsidRPr="008C62F8" w:rsidRDefault="008C62F8" w:rsidP="008C62F8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sz w:val="18"/>
                <w:szCs w:val="18"/>
                <w:lang w:val="en-US"/>
              </w:rPr>
              <w:t>0.007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9442C5" w14:textId="77777777" w:rsidR="008C62F8" w:rsidRPr="008C62F8" w:rsidRDefault="008C62F8" w:rsidP="008C62F8">
            <w:pPr>
              <w:rPr>
                <w:rFonts w:eastAsia="Times New Roman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sz w:val="18"/>
                <w:szCs w:val="18"/>
                <w:lang w:val="en-US"/>
              </w:rPr>
              <w:t> </w:t>
            </w:r>
          </w:p>
        </w:tc>
        <w:tc>
          <w:tcPr>
            <w:tcW w:w="11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D26073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CAF04C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8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D716940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</w:tr>
      <w:tr w:rsidR="008C62F8" w:rsidRPr="008C62F8" w14:paraId="5F767CC0" w14:textId="77777777" w:rsidTr="008C62F8">
        <w:trPr>
          <w:trHeight w:val="255"/>
          <w:jc w:val="center"/>
        </w:trPr>
        <w:tc>
          <w:tcPr>
            <w:tcW w:w="190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A173970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lastRenderedPageBreak/>
              <w:t>NHAIAN_Score, 0:2</w:t>
            </w:r>
          </w:p>
        </w:tc>
        <w:tc>
          <w:tcPr>
            <w:tcW w:w="3387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8036B3C" w14:textId="77777777" w:rsidR="008C62F8" w:rsidRPr="008C62F8" w:rsidRDefault="008C62F8" w:rsidP="008C62F8">
            <w:pPr>
              <w:rPr>
                <w:rFonts w:eastAsia="Times New Roman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sz w:val="18"/>
                <w:szCs w:val="18"/>
                <w:lang w:val="en-US"/>
              </w:rPr>
              <w:t>Δ9THC: Cannabigerol</w:t>
            </w:r>
          </w:p>
        </w:tc>
        <w:tc>
          <w:tcPr>
            <w:tcW w:w="8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35BCB4" w14:textId="77777777" w:rsidR="008C62F8" w:rsidRPr="008C62F8" w:rsidRDefault="008C62F8" w:rsidP="008C62F8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sz w:val="18"/>
                <w:szCs w:val="18"/>
                <w:lang w:val="en-US"/>
              </w:rPr>
              <w:t>0.25</w:t>
            </w:r>
          </w:p>
        </w:tc>
        <w:tc>
          <w:tcPr>
            <w:tcW w:w="1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95326A" w14:textId="77777777" w:rsidR="008C62F8" w:rsidRPr="008C62F8" w:rsidRDefault="008C62F8" w:rsidP="008C62F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(0.03-0.47)</w:t>
            </w:r>
          </w:p>
        </w:tc>
        <w:tc>
          <w:tcPr>
            <w:tcW w:w="85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4BBCAFF" w14:textId="77777777" w:rsidR="008C62F8" w:rsidRPr="008C62F8" w:rsidRDefault="008C62F8" w:rsidP="008C62F8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sz w:val="18"/>
                <w:szCs w:val="18"/>
                <w:lang w:val="en-US"/>
              </w:rPr>
              <w:t>0.023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678535" w14:textId="77777777" w:rsidR="008C62F8" w:rsidRPr="008C62F8" w:rsidRDefault="008C62F8" w:rsidP="008C62F8">
            <w:pPr>
              <w:rPr>
                <w:rFonts w:eastAsia="Times New Roman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sz w:val="18"/>
                <w:szCs w:val="18"/>
                <w:lang w:val="en-US"/>
              </w:rPr>
              <w:t> </w:t>
            </w:r>
          </w:p>
        </w:tc>
        <w:tc>
          <w:tcPr>
            <w:tcW w:w="11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6E23BD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5DC933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8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1FC8490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</w:tr>
      <w:tr w:rsidR="008C62F8" w:rsidRPr="008C62F8" w14:paraId="66CECE96" w14:textId="77777777" w:rsidTr="008C62F8">
        <w:trPr>
          <w:trHeight w:val="255"/>
          <w:jc w:val="center"/>
        </w:trPr>
        <w:tc>
          <w:tcPr>
            <w:tcW w:w="190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F9CB5ED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3387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9FC3FAF" w14:textId="77777777" w:rsidR="008C62F8" w:rsidRPr="008C62F8" w:rsidRDefault="008C62F8" w:rsidP="008C62F8">
            <w:pPr>
              <w:rPr>
                <w:rFonts w:eastAsia="Times New Roman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sz w:val="18"/>
                <w:szCs w:val="18"/>
                <w:lang w:val="en-US"/>
              </w:rPr>
              <w:t>NHAfrican-American Ethnicity</w:t>
            </w:r>
          </w:p>
        </w:tc>
        <w:tc>
          <w:tcPr>
            <w:tcW w:w="8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23D657" w14:textId="77777777" w:rsidR="008C62F8" w:rsidRPr="008C62F8" w:rsidRDefault="008C62F8" w:rsidP="008C62F8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sz w:val="18"/>
                <w:szCs w:val="18"/>
                <w:lang w:val="en-US"/>
              </w:rPr>
              <w:t>0.08</w:t>
            </w:r>
          </w:p>
        </w:tc>
        <w:tc>
          <w:tcPr>
            <w:tcW w:w="1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E2C988" w14:textId="77777777" w:rsidR="008C62F8" w:rsidRPr="008C62F8" w:rsidRDefault="008C62F8" w:rsidP="008C62F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(0-0.16)</w:t>
            </w:r>
          </w:p>
        </w:tc>
        <w:tc>
          <w:tcPr>
            <w:tcW w:w="85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15A3F0C" w14:textId="77777777" w:rsidR="008C62F8" w:rsidRPr="008C62F8" w:rsidRDefault="008C62F8" w:rsidP="008C62F8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sz w:val="18"/>
                <w:szCs w:val="18"/>
                <w:lang w:val="en-US"/>
              </w:rPr>
              <w:t>0.046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3184A0" w14:textId="77777777" w:rsidR="008C62F8" w:rsidRPr="008C62F8" w:rsidRDefault="008C62F8" w:rsidP="008C62F8">
            <w:pPr>
              <w:rPr>
                <w:rFonts w:eastAsia="Times New Roman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sz w:val="18"/>
                <w:szCs w:val="18"/>
                <w:lang w:val="en-US"/>
              </w:rPr>
              <w:t> </w:t>
            </w:r>
          </w:p>
        </w:tc>
        <w:tc>
          <w:tcPr>
            <w:tcW w:w="11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B9E316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49B1AA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8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031852C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</w:tr>
      <w:tr w:rsidR="008C62F8" w:rsidRPr="008C62F8" w14:paraId="57BE282A" w14:textId="77777777" w:rsidTr="008C62F8">
        <w:trPr>
          <w:trHeight w:val="255"/>
          <w:jc w:val="center"/>
        </w:trPr>
        <w:tc>
          <w:tcPr>
            <w:tcW w:w="190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6D84D06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3387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30FB4AC" w14:textId="77777777" w:rsidR="008C62F8" w:rsidRPr="008C62F8" w:rsidRDefault="008C62F8" w:rsidP="008C62F8">
            <w:pPr>
              <w:rPr>
                <w:rFonts w:eastAsia="Times New Roman"/>
                <w:color w:val="FF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FF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8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930DFE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4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08C8524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855" w:type="dxa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9DC94F0" w14:textId="77777777" w:rsidR="008C62F8" w:rsidRPr="008C62F8" w:rsidRDefault="008C62F8" w:rsidP="008C62F8">
            <w:pPr>
              <w:rPr>
                <w:rFonts w:eastAsia="Times New Roman"/>
                <w:color w:val="FF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FF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4A9360" w14:textId="77777777" w:rsidR="008C62F8" w:rsidRPr="008C62F8" w:rsidRDefault="008C62F8" w:rsidP="008C62F8">
            <w:pPr>
              <w:rPr>
                <w:rFonts w:eastAsia="Times New Roman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sz w:val="18"/>
                <w:szCs w:val="18"/>
                <w:lang w:val="en-US"/>
              </w:rPr>
              <w:t> </w:t>
            </w:r>
          </w:p>
        </w:tc>
        <w:tc>
          <w:tcPr>
            <w:tcW w:w="11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04C20F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95A0C6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8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245B85A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</w:tr>
      <w:tr w:rsidR="008C62F8" w:rsidRPr="008C62F8" w14:paraId="5D812A93" w14:textId="77777777" w:rsidTr="008C62F8">
        <w:trPr>
          <w:trHeight w:val="255"/>
          <w:jc w:val="center"/>
        </w:trPr>
        <w:tc>
          <w:tcPr>
            <w:tcW w:w="190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517BA6F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3387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A5812BB" w14:textId="77777777" w:rsidR="008C62F8" w:rsidRPr="008C62F8" w:rsidRDefault="008C62F8" w:rsidP="008C62F8">
            <w:pPr>
              <w:rPr>
                <w:rFonts w:eastAsia="Times New Roman"/>
                <w:color w:val="FF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FF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8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D38B0A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4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189E92F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855" w:type="dxa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2C36ECB" w14:textId="77777777" w:rsidR="008C62F8" w:rsidRPr="008C62F8" w:rsidRDefault="008C62F8" w:rsidP="008C62F8">
            <w:pPr>
              <w:rPr>
                <w:rFonts w:eastAsia="Times New Roman"/>
                <w:color w:val="FF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FF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7E167F" w14:textId="77777777" w:rsidR="008C62F8" w:rsidRPr="008C62F8" w:rsidRDefault="008C62F8" w:rsidP="008C62F8">
            <w:pPr>
              <w:rPr>
                <w:rFonts w:eastAsia="Times New Roman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sz w:val="18"/>
                <w:szCs w:val="18"/>
                <w:lang w:val="en-US"/>
              </w:rPr>
              <w:t> </w:t>
            </w:r>
          </w:p>
        </w:tc>
        <w:tc>
          <w:tcPr>
            <w:tcW w:w="11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31E6B0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6B8FF4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8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07E6F51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</w:tr>
      <w:tr w:rsidR="008C62F8" w:rsidRPr="008C62F8" w14:paraId="1A73A8DB" w14:textId="77777777" w:rsidTr="008C62F8">
        <w:trPr>
          <w:trHeight w:val="255"/>
          <w:jc w:val="center"/>
        </w:trPr>
        <w:tc>
          <w:tcPr>
            <w:tcW w:w="190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F4B336D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3387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300B743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8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8356F1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4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2AB079D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855" w:type="dxa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64FBE04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399132" w14:textId="77777777" w:rsidR="008C62F8" w:rsidRPr="008C62F8" w:rsidRDefault="008C62F8" w:rsidP="008C62F8">
            <w:pPr>
              <w:rPr>
                <w:rFonts w:eastAsia="Times New Roman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sz w:val="18"/>
                <w:szCs w:val="18"/>
                <w:lang w:val="en-US"/>
              </w:rPr>
              <w:t> </w:t>
            </w:r>
          </w:p>
        </w:tc>
        <w:tc>
          <w:tcPr>
            <w:tcW w:w="11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8411BD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A97320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8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FB26905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</w:tr>
      <w:tr w:rsidR="008C62F8" w:rsidRPr="008C62F8" w14:paraId="5077C8F4" w14:textId="77777777" w:rsidTr="008C62F8">
        <w:trPr>
          <w:trHeight w:val="255"/>
          <w:jc w:val="center"/>
        </w:trPr>
        <w:tc>
          <w:tcPr>
            <w:tcW w:w="190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2218A56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3387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BC4E899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8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1C09E1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4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AB3BD7A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855" w:type="dxa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C78C8C3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BAB9B4" w14:textId="77777777" w:rsidR="008C62F8" w:rsidRPr="008C62F8" w:rsidRDefault="008C62F8" w:rsidP="008C62F8">
            <w:pPr>
              <w:rPr>
                <w:rFonts w:eastAsia="Times New Roman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sz w:val="18"/>
                <w:szCs w:val="18"/>
                <w:lang w:val="en-US"/>
              </w:rPr>
              <w:t> </w:t>
            </w:r>
          </w:p>
        </w:tc>
        <w:tc>
          <w:tcPr>
            <w:tcW w:w="11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731891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8234EA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8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634BE5D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</w:tr>
      <w:tr w:rsidR="008C62F8" w:rsidRPr="008C62F8" w14:paraId="27027931" w14:textId="77777777" w:rsidTr="008C62F8">
        <w:trPr>
          <w:trHeight w:val="300"/>
          <w:jc w:val="center"/>
        </w:trPr>
        <w:tc>
          <w:tcPr>
            <w:tcW w:w="190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E652A4F" w14:textId="77777777" w:rsidR="008C62F8" w:rsidRPr="008C62F8" w:rsidRDefault="008C62F8" w:rsidP="008C62F8">
            <w:pPr>
              <w:rPr>
                <w:rFonts w:eastAsia="Times New Roman"/>
                <w:b/>
                <w:bCs/>
                <w:i/>
                <w:iCs/>
                <w:color w:val="0000FF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b/>
                <w:bCs/>
                <w:i/>
                <w:iCs/>
                <w:color w:val="0000FF"/>
                <w:sz w:val="18"/>
                <w:szCs w:val="18"/>
                <w:lang w:val="en-US"/>
              </w:rPr>
              <w:t>4 Lags</w:t>
            </w:r>
          </w:p>
        </w:tc>
        <w:tc>
          <w:tcPr>
            <w:tcW w:w="3387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A14E13B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8C62F8">
              <w:rPr>
                <w:rFonts w:eastAsia="Times New Roman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8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1167AD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4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CC3507B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855" w:type="dxa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BF3699B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2740F0" w14:textId="77777777" w:rsidR="008C62F8" w:rsidRPr="008C62F8" w:rsidRDefault="008C62F8" w:rsidP="008C62F8">
            <w:pPr>
              <w:rPr>
                <w:rFonts w:eastAsia="Times New Roman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sz w:val="18"/>
                <w:szCs w:val="18"/>
                <w:lang w:val="en-US"/>
              </w:rPr>
              <w:t> </w:t>
            </w:r>
          </w:p>
        </w:tc>
        <w:tc>
          <w:tcPr>
            <w:tcW w:w="11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F32B1B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C95E49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8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732E830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</w:tr>
      <w:tr w:rsidR="008C62F8" w:rsidRPr="008C62F8" w14:paraId="31DC7F29" w14:textId="77777777" w:rsidTr="008C62F8">
        <w:trPr>
          <w:trHeight w:val="255"/>
          <w:jc w:val="center"/>
        </w:trPr>
        <w:tc>
          <w:tcPr>
            <w:tcW w:w="190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4F01B07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Cannabis, Monthly,0:4</w:t>
            </w:r>
          </w:p>
        </w:tc>
        <w:tc>
          <w:tcPr>
            <w:tcW w:w="3387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A49A74C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NHAIAN Ethnicity</w:t>
            </w:r>
          </w:p>
        </w:tc>
        <w:tc>
          <w:tcPr>
            <w:tcW w:w="8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A3DA96" w14:textId="77777777" w:rsidR="008C62F8" w:rsidRPr="008C62F8" w:rsidRDefault="008C62F8" w:rsidP="008C62F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-0.11</w:t>
            </w:r>
          </w:p>
        </w:tc>
        <w:tc>
          <w:tcPr>
            <w:tcW w:w="1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058D60" w14:textId="77777777" w:rsidR="008C62F8" w:rsidRPr="008C62F8" w:rsidRDefault="008C62F8" w:rsidP="008C62F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(-0.13--0.09)</w:t>
            </w:r>
          </w:p>
        </w:tc>
        <w:tc>
          <w:tcPr>
            <w:tcW w:w="85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B0D7064" w14:textId="77777777" w:rsidR="008C62F8" w:rsidRPr="008C62F8" w:rsidRDefault="008C62F8" w:rsidP="008C62F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9.0E-1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9DA855" w14:textId="77777777" w:rsidR="008C62F8" w:rsidRPr="008C62F8" w:rsidRDefault="008C62F8" w:rsidP="008C62F8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sz w:val="18"/>
                <w:szCs w:val="18"/>
                <w:lang w:val="en-US"/>
              </w:rPr>
              <w:t>132.859</w:t>
            </w:r>
          </w:p>
        </w:tc>
        <w:tc>
          <w:tcPr>
            <w:tcW w:w="11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4FB666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phi</w:t>
            </w:r>
          </w:p>
        </w:tc>
        <w:tc>
          <w:tcPr>
            <w:tcW w:w="9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1521BA" w14:textId="77777777" w:rsidR="008C62F8" w:rsidRPr="008C62F8" w:rsidRDefault="008C62F8" w:rsidP="008C62F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7.3530</w:t>
            </w:r>
          </w:p>
        </w:tc>
        <w:tc>
          <w:tcPr>
            <w:tcW w:w="98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2BB98AA" w14:textId="77777777" w:rsidR="008C62F8" w:rsidRPr="008C62F8" w:rsidRDefault="008C62F8" w:rsidP="008C62F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0.0002</w:t>
            </w:r>
          </w:p>
        </w:tc>
      </w:tr>
      <w:tr w:rsidR="008C62F8" w:rsidRPr="008C62F8" w14:paraId="454B7DCC" w14:textId="77777777" w:rsidTr="008C62F8">
        <w:trPr>
          <w:trHeight w:val="255"/>
          <w:jc w:val="center"/>
        </w:trPr>
        <w:tc>
          <w:tcPr>
            <w:tcW w:w="190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30713B8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Δ9THC, 0:4</w:t>
            </w:r>
          </w:p>
        </w:tc>
        <w:tc>
          <w:tcPr>
            <w:tcW w:w="3387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18C7326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NHAsian Ethnicity</w:t>
            </w:r>
          </w:p>
        </w:tc>
        <w:tc>
          <w:tcPr>
            <w:tcW w:w="8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2A7C01" w14:textId="77777777" w:rsidR="008C62F8" w:rsidRPr="008C62F8" w:rsidRDefault="008C62F8" w:rsidP="008C62F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0.37</w:t>
            </w:r>
          </w:p>
        </w:tc>
        <w:tc>
          <w:tcPr>
            <w:tcW w:w="1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E40E4D" w14:textId="77777777" w:rsidR="008C62F8" w:rsidRPr="008C62F8" w:rsidRDefault="008C62F8" w:rsidP="008C62F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(0.23-0.51)</w:t>
            </w:r>
          </w:p>
        </w:tc>
        <w:tc>
          <w:tcPr>
            <w:tcW w:w="85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40574F1" w14:textId="77777777" w:rsidR="008C62F8" w:rsidRPr="008C62F8" w:rsidRDefault="008C62F8" w:rsidP="008C62F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1.9E-07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641AA4" w14:textId="77777777" w:rsidR="008C62F8" w:rsidRPr="008C62F8" w:rsidRDefault="008C62F8" w:rsidP="008C62F8">
            <w:pPr>
              <w:rPr>
                <w:rFonts w:eastAsia="Times New Roman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sz w:val="18"/>
                <w:szCs w:val="18"/>
                <w:lang w:val="en-US"/>
              </w:rPr>
              <w:t> </w:t>
            </w:r>
          </w:p>
        </w:tc>
        <w:tc>
          <w:tcPr>
            <w:tcW w:w="11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5EDE4B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psi</w:t>
            </w:r>
          </w:p>
        </w:tc>
        <w:tc>
          <w:tcPr>
            <w:tcW w:w="9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82BF7B" w14:textId="77777777" w:rsidR="008C62F8" w:rsidRPr="008C62F8" w:rsidRDefault="008C62F8" w:rsidP="008C62F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0.8793</w:t>
            </w:r>
          </w:p>
        </w:tc>
        <w:tc>
          <w:tcPr>
            <w:tcW w:w="98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FF8C287" w14:textId="77777777" w:rsidR="008C62F8" w:rsidRPr="008C62F8" w:rsidRDefault="008C62F8" w:rsidP="008C62F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&lt; 2.2e-16</w:t>
            </w:r>
          </w:p>
        </w:tc>
      </w:tr>
      <w:tr w:rsidR="008C62F8" w:rsidRPr="008C62F8" w14:paraId="4D5E7376" w14:textId="77777777" w:rsidTr="008C62F8">
        <w:trPr>
          <w:trHeight w:val="255"/>
          <w:jc w:val="center"/>
        </w:trPr>
        <w:tc>
          <w:tcPr>
            <w:tcW w:w="190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C25E342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Cannabigerol, 0:4</w:t>
            </w:r>
          </w:p>
        </w:tc>
        <w:tc>
          <w:tcPr>
            <w:tcW w:w="3387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48C473F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NHWhite Ethnicity</w:t>
            </w:r>
          </w:p>
        </w:tc>
        <w:tc>
          <w:tcPr>
            <w:tcW w:w="8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9627DC" w14:textId="77777777" w:rsidR="008C62F8" w:rsidRPr="008C62F8" w:rsidRDefault="008C62F8" w:rsidP="008C62F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1.52</w:t>
            </w:r>
          </w:p>
        </w:tc>
        <w:tc>
          <w:tcPr>
            <w:tcW w:w="1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83F2F2" w14:textId="77777777" w:rsidR="008C62F8" w:rsidRPr="008C62F8" w:rsidRDefault="008C62F8" w:rsidP="008C62F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(0.74-2.3)</w:t>
            </w:r>
          </w:p>
        </w:tc>
        <w:tc>
          <w:tcPr>
            <w:tcW w:w="85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40C0773" w14:textId="77777777" w:rsidR="008C62F8" w:rsidRPr="008C62F8" w:rsidRDefault="008C62F8" w:rsidP="008C62F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1.0E-0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86C94E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1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E578FF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rho</w:t>
            </w:r>
          </w:p>
        </w:tc>
        <w:tc>
          <w:tcPr>
            <w:tcW w:w="9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5FA94C" w14:textId="77777777" w:rsidR="008C62F8" w:rsidRPr="008C62F8" w:rsidRDefault="008C62F8" w:rsidP="008C62F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-0.4960</w:t>
            </w:r>
          </w:p>
        </w:tc>
        <w:tc>
          <w:tcPr>
            <w:tcW w:w="98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7EEC091" w14:textId="77777777" w:rsidR="008C62F8" w:rsidRPr="008C62F8" w:rsidRDefault="008C62F8" w:rsidP="008C62F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0.0011</w:t>
            </w:r>
          </w:p>
        </w:tc>
      </w:tr>
      <w:tr w:rsidR="008C62F8" w:rsidRPr="008C62F8" w14:paraId="6AC3D883" w14:textId="77777777" w:rsidTr="008C62F8">
        <w:trPr>
          <w:trHeight w:val="255"/>
          <w:jc w:val="center"/>
        </w:trPr>
        <w:tc>
          <w:tcPr>
            <w:tcW w:w="190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B804837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NHWhite_Score, 0:4</w:t>
            </w:r>
          </w:p>
        </w:tc>
        <w:tc>
          <w:tcPr>
            <w:tcW w:w="3387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35F315C" w14:textId="77777777" w:rsidR="008C62F8" w:rsidRPr="008C62F8" w:rsidRDefault="008C62F8" w:rsidP="008C62F8">
            <w:pPr>
              <w:rPr>
                <w:rFonts w:eastAsia="Times New Roman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sz w:val="18"/>
                <w:szCs w:val="18"/>
                <w:lang w:val="en-US"/>
              </w:rPr>
              <w:t>Cannabigerol: Alcohol_Abuse</w:t>
            </w:r>
          </w:p>
        </w:tc>
        <w:tc>
          <w:tcPr>
            <w:tcW w:w="8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F565EC" w14:textId="77777777" w:rsidR="008C62F8" w:rsidRPr="008C62F8" w:rsidRDefault="008C62F8" w:rsidP="008C62F8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sz w:val="18"/>
                <w:szCs w:val="18"/>
                <w:lang w:val="en-US"/>
              </w:rPr>
              <w:t>-22.68</w:t>
            </w:r>
          </w:p>
        </w:tc>
        <w:tc>
          <w:tcPr>
            <w:tcW w:w="1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53DDDC" w14:textId="77777777" w:rsidR="008C62F8" w:rsidRPr="008C62F8" w:rsidRDefault="008C62F8" w:rsidP="008C62F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(-34.89--10.47)</w:t>
            </w:r>
          </w:p>
        </w:tc>
        <w:tc>
          <w:tcPr>
            <w:tcW w:w="85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6731392" w14:textId="77777777" w:rsidR="008C62F8" w:rsidRPr="008C62F8" w:rsidRDefault="008C62F8" w:rsidP="008C62F8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sz w:val="18"/>
                <w:szCs w:val="18"/>
                <w:lang w:val="en-US"/>
              </w:rPr>
              <w:t>3.0E-0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C288EE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1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0BD17A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lambda</w:t>
            </w:r>
          </w:p>
        </w:tc>
        <w:tc>
          <w:tcPr>
            <w:tcW w:w="9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7005F1" w14:textId="77777777" w:rsidR="008C62F8" w:rsidRPr="008C62F8" w:rsidRDefault="008C62F8" w:rsidP="008C62F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0.3196</w:t>
            </w:r>
          </w:p>
        </w:tc>
        <w:tc>
          <w:tcPr>
            <w:tcW w:w="98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9A0D979" w14:textId="77777777" w:rsidR="008C62F8" w:rsidRPr="008C62F8" w:rsidRDefault="008C62F8" w:rsidP="008C62F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0.0016</w:t>
            </w:r>
          </w:p>
        </w:tc>
      </w:tr>
      <w:tr w:rsidR="008C62F8" w:rsidRPr="008C62F8" w14:paraId="18EE6225" w14:textId="77777777" w:rsidTr="008C62F8">
        <w:trPr>
          <w:trHeight w:val="255"/>
          <w:jc w:val="center"/>
        </w:trPr>
        <w:tc>
          <w:tcPr>
            <w:tcW w:w="190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6560675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NHBlack_Score, 0:4</w:t>
            </w:r>
          </w:p>
        </w:tc>
        <w:tc>
          <w:tcPr>
            <w:tcW w:w="3387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D42B3C8" w14:textId="77777777" w:rsidR="008C62F8" w:rsidRPr="008C62F8" w:rsidRDefault="008C62F8" w:rsidP="008C62F8">
            <w:pPr>
              <w:rPr>
                <w:rFonts w:eastAsia="Times New Roman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sz w:val="18"/>
                <w:szCs w:val="18"/>
                <w:lang w:val="en-US"/>
              </w:rPr>
              <w:t>Δ9THC</w:t>
            </w:r>
          </w:p>
        </w:tc>
        <w:tc>
          <w:tcPr>
            <w:tcW w:w="8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F7F478" w14:textId="77777777" w:rsidR="008C62F8" w:rsidRPr="008C62F8" w:rsidRDefault="008C62F8" w:rsidP="008C62F8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sz w:val="18"/>
                <w:szCs w:val="18"/>
                <w:lang w:val="en-US"/>
              </w:rPr>
              <w:t>1.96</w:t>
            </w:r>
          </w:p>
        </w:tc>
        <w:tc>
          <w:tcPr>
            <w:tcW w:w="1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6A8040" w14:textId="77777777" w:rsidR="008C62F8" w:rsidRPr="008C62F8" w:rsidRDefault="008C62F8" w:rsidP="008C62F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(0.88-3.04)</w:t>
            </w:r>
          </w:p>
        </w:tc>
        <w:tc>
          <w:tcPr>
            <w:tcW w:w="85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9C6FD3A" w14:textId="77777777" w:rsidR="008C62F8" w:rsidRPr="008C62F8" w:rsidRDefault="008C62F8" w:rsidP="008C62F8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sz w:val="18"/>
                <w:szCs w:val="18"/>
                <w:lang w:val="en-US"/>
              </w:rPr>
              <w:t>4.0E-0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ED7C14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1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BDD538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A9A9E5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8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EE7AD40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</w:tr>
      <w:tr w:rsidR="008C62F8" w:rsidRPr="008C62F8" w14:paraId="6356BEA5" w14:textId="77777777" w:rsidTr="008C62F8">
        <w:trPr>
          <w:trHeight w:val="255"/>
          <w:jc w:val="center"/>
        </w:trPr>
        <w:tc>
          <w:tcPr>
            <w:tcW w:w="190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C37DC84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Hispanic_Score, 0:4</w:t>
            </w:r>
          </w:p>
        </w:tc>
        <w:tc>
          <w:tcPr>
            <w:tcW w:w="3387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6137AD6" w14:textId="77777777" w:rsidR="008C62F8" w:rsidRPr="008C62F8" w:rsidRDefault="008C62F8" w:rsidP="008C62F8">
            <w:pPr>
              <w:rPr>
                <w:rFonts w:eastAsia="Times New Roman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sz w:val="18"/>
                <w:szCs w:val="18"/>
                <w:lang w:val="en-US"/>
              </w:rPr>
              <w:t>Alcohol_Abuse</w:t>
            </w:r>
          </w:p>
        </w:tc>
        <w:tc>
          <w:tcPr>
            <w:tcW w:w="8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5C3723" w14:textId="77777777" w:rsidR="008C62F8" w:rsidRPr="008C62F8" w:rsidRDefault="008C62F8" w:rsidP="008C62F8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sz w:val="18"/>
                <w:szCs w:val="18"/>
                <w:lang w:val="en-US"/>
              </w:rPr>
              <w:t>-72.45</w:t>
            </w:r>
          </w:p>
        </w:tc>
        <w:tc>
          <w:tcPr>
            <w:tcW w:w="1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BC19ED" w14:textId="77777777" w:rsidR="008C62F8" w:rsidRPr="008C62F8" w:rsidRDefault="008C62F8" w:rsidP="008C62F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(-114.28--30.62)</w:t>
            </w:r>
          </w:p>
        </w:tc>
        <w:tc>
          <w:tcPr>
            <w:tcW w:w="85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B3B5543" w14:textId="77777777" w:rsidR="008C62F8" w:rsidRPr="008C62F8" w:rsidRDefault="008C62F8" w:rsidP="008C62F8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sz w:val="18"/>
                <w:szCs w:val="18"/>
                <w:lang w:val="en-US"/>
              </w:rPr>
              <w:t>7.0E-0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42E612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1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812EC2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EBA9BC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8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8DB624C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</w:tr>
      <w:tr w:rsidR="008C62F8" w:rsidRPr="008C62F8" w14:paraId="7BA7BCF8" w14:textId="77777777" w:rsidTr="008C62F8">
        <w:trPr>
          <w:trHeight w:val="255"/>
          <w:jc w:val="center"/>
        </w:trPr>
        <w:tc>
          <w:tcPr>
            <w:tcW w:w="190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1DCB342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NHAsian_Score, 0:4</w:t>
            </w:r>
          </w:p>
        </w:tc>
        <w:tc>
          <w:tcPr>
            <w:tcW w:w="3387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AD5B35B" w14:textId="118D68A5" w:rsidR="008C62F8" w:rsidRPr="008C62F8" w:rsidRDefault="003D54CF" w:rsidP="008C62F8">
            <w:pPr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Cigarettes</w:t>
            </w:r>
            <w:r w:rsidR="008C62F8" w:rsidRPr="008C62F8">
              <w:rPr>
                <w:rFonts w:eastAsia="Times New Roman"/>
                <w:sz w:val="18"/>
                <w:szCs w:val="18"/>
                <w:lang w:val="en-US"/>
              </w:rPr>
              <w:t>: Cannabigerol: Alcohol_Abuse</w:t>
            </w:r>
          </w:p>
        </w:tc>
        <w:tc>
          <w:tcPr>
            <w:tcW w:w="8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4E95BB" w14:textId="77777777" w:rsidR="008C62F8" w:rsidRPr="008C62F8" w:rsidRDefault="008C62F8" w:rsidP="008C62F8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sz w:val="18"/>
                <w:szCs w:val="18"/>
                <w:lang w:val="en-US"/>
              </w:rPr>
              <w:t>71.65</w:t>
            </w:r>
          </w:p>
        </w:tc>
        <w:tc>
          <w:tcPr>
            <w:tcW w:w="1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D30173" w14:textId="77777777" w:rsidR="008C62F8" w:rsidRPr="008C62F8" w:rsidRDefault="008C62F8" w:rsidP="008C62F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(25.41-117.89)</w:t>
            </w:r>
          </w:p>
        </w:tc>
        <w:tc>
          <w:tcPr>
            <w:tcW w:w="85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1EB5C71" w14:textId="77777777" w:rsidR="008C62F8" w:rsidRPr="008C62F8" w:rsidRDefault="008C62F8" w:rsidP="008C62F8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sz w:val="18"/>
                <w:szCs w:val="18"/>
                <w:lang w:val="en-US"/>
              </w:rPr>
              <w:t>0.002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460F59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1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C7C14A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4F2CAC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8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5716E77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</w:tr>
      <w:tr w:rsidR="008C62F8" w:rsidRPr="008C62F8" w14:paraId="608982CD" w14:textId="77777777" w:rsidTr="008C62F8">
        <w:trPr>
          <w:trHeight w:val="255"/>
          <w:jc w:val="center"/>
        </w:trPr>
        <w:tc>
          <w:tcPr>
            <w:tcW w:w="190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D09776B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NHAIAN_Score, 0:4</w:t>
            </w:r>
          </w:p>
        </w:tc>
        <w:tc>
          <w:tcPr>
            <w:tcW w:w="3387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F37317E" w14:textId="4DF6C16B" w:rsidR="008C62F8" w:rsidRPr="008C62F8" w:rsidRDefault="003D54CF" w:rsidP="008C62F8">
            <w:pPr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Cigarettes</w:t>
            </w:r>
            <w:r w:rsidR="008C62F8" w:rsidRPr="008C62F8">
              <w:rPr>
                <w:rFonts w:eastAsia="Times New Roman"/>
                <w:sz w:val="18"/>
                <w:szCs w:val="18"/>
                <w:lang w:val="en-US"/>
              </w:rPr>
              <w:t>: Δ9THC</w:t>
            </w:r>
          </w:p>
        </w:tc>
        <w:tc>
          <w:tcPr>
            <w:tcW w:w="8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727EB9" w14:textId="77777777" w:rsidR="008C62F8" w:rsidRPr="008C62F8" w:rsidRDefault="008C62F8" w:rsidP="008C62F8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sz w:val="18"/>
                <w:szCs w:val="18"/>
                <w:lang w:val="en-US"/>
              </w:rPr>
              <w:t>-6.44</w:t>
            </w:r>
          </w:p>
        </w:tc>
        <w:tc>
          <w:tcPr>
            <w:tcW w:w="1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7451C6" w14:textId="77777777" w:rsidR="008C62F8" w:rsidRPr="008C62F8" w:rsidRDefault="008C62F8" w:rsidP="008C62F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(-10.63--2.25)</w:t>
            </w:r>
          </w:p>
        </w:tc>
        <w:tc>
          <w:tcPr>
            <w:tcW w:w="85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B721F93" w14:textId="77777777" w:rsidR="008C62F8" w:rsidRPr="008C62F8" w:rsidRDefault="008C62F8" w:rsidP="008C62F8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sz w:val="18"/>
                <w:szCs w:val="18"/>
                <w:lang w:val="en-US"/>
              </w:rPr>
              <w:t>0.003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3233FA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1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00D509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F9A498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8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32C2B64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</w:tr>
      <w:tr w:rsidR="008C62F8" w:rsidRPr="008C62F8" w14:paraId="78D2455F" w14:textId="77777777" w:rsidTr="008C62F8">
        <w:trPr>
          <w:trHeight w:val="270"/>
          <w:jc w:val="center"/>
        </w:trPr>
        <w:tc>
          <w:tcPr>
            <w:tcW w:w="1900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66BECC2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338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56692BC" w14:textId="221627A7" w:rsidR="008C62F8" w:rsidRPr="008C62F8" w:rsidRDefault="003D54CF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Cigarettes</w:t>
            </w:r>
            <w:r w:rsidR="008C62F8"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: Alcohol_Abuse</w:t>
            </w:r>
          </w:p>
        </w:tc>
        <w:tc>
          <w:tcPr>
            <w:tcW w:w="84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182259" w14:textId="77777777" w:rsidR="008C62F8" w:rsidRPr="008C62F8" w:rsidRDefault="008C62F8" w:rsidP="008C62F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214.56</w:t>
            </w:r>
          </w:p>
        </w:tc>
        <w:tc>
          <w:tcPr>
            <w:tcW w:w="145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EA60F6" w14:textId="77777777" w:rsidR="008C62F8" w:rsidRPr="008C62F8" w:rsidRDefault="008C62F8" w:rsidP="008C62F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(56.98-372.14)</w:t>
            </w:r>
          </w:p>
        </w:tc>
        <w:tc>
          <w:tcPr>
            <w:tcW w:w="85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59692C9" w14:textId="77777777" w:rsidR="008C62F8" w:rsidRPr="008C62F8" w:rsidRDefault="008C62F8" w:rsidP="008C62F8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0.008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8A058E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10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03FEF1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19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581BD2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98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93030F0" w14:textId="77777777" w:rsidR="008C62F8" w:rsidRPr="008C62F8" w:rsidRDefault="008C62F8" w:rsidP="008C62F8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8C62F8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</w:tr>
    </w:tbl>
    <w:p w14:paraId="1686D51A" w14:textId="15A073BE" w:rsidR="009E4476" w:rsidRDefault="008C62F8">
      <w:r>
        <w:fldChar w:fldCharType="end"/>
      </w:r>
    </w:p>
    <w:p w14:paraId="0C672A1A" w14:textId="77777777" w:rsidR="009E4476" w:rsidRDefault="009E4476"/>
    <w:p w14:paraId="6CC6CFFB" w14:textId="77777777" w:rsidR="009E4476" w:rsidRDefault="009E4476" w:rsidP="009E4476">
      <w:bookmarkStart w:id="2" w:name="_Hlk37276416"/>
      <w:r>
        <w:tab/>
        <w:t>Technical Notes:</w:t>
      </w:r>
    </w:p>
    <w:p w14:paraId="2225B44A" w14:textId="77777777" w:rsidR="009E4476" w:rsidRDefault="009E4476" w:rsidP="009E4476">
      <w:r>
        <w:tab/>
      </w:r>
      <w:r>
        <w:tab/>
      </w:r>
      <w:r>
        <w:tab/>
      </w:r>
      <w:r>
        <w:tab/>
        <w:t>logLik</w:t>
      </w:r>
      <w:r>
        <w:tab/>
      </w:r>
      <w:r>
        <w:tab/>
      </w:r>
      <w:r>
        <w:tab/>
        <w:t>Log (Likelihood ratio) at model optimization</w:t>
      </w:r>
    </w:p>
    <w:bookmarkEnd w:id="2"/>
    <w:p w14:paraId="1B824823" w14:textId="77777777" w:rsidR="009E4476" w:rsidRDefault="009E4476" w:rsidP="009E4476">
      <w:pPr>
        <w:ind w:left="2160" w:firstLine="720"/>
      </w:pPr>
      <w:r>
        <w:t>phi:</w:t>
      </w:r>
      <w:r>
        <w:tab/>
      </w:r>
      <w:r>
        <w:tab/>
      </w:r>
      <w:r>
        <w:tab/>
        <w:t>idiosyncratic component of the spatial error term</w:t>
      </w:r>
    </w:p>
    <w:p w14:paraId="7016249A" w14:textId="77777777" w:rsidR="009E4476" w:rsidRDefault="009E4476" w:rsidP="009E4476">
      <w:r>
        <w:tab/>
      </w:r>
      <w:r>
        <w:tab/>
      </w:r>
      <w:r>
        <w:tab/>
      </w:r>
      <w:r>
        <w:tab/>
        <w:t>psi:</w:t>
      </w:r>
      <w:r>
        <w:tab/>
      </w:r>
      <w:r>
        <w:tab/>
      </w:r>
      <w:r>
        <w:tab/>
        <w:t>individual time-invariant component of the spatial error term</w:t>
      </w:r>
    </w:p>
    <w:p w14:paraId="1C872980" w14:textId="77777777" w:rsidR="009E4476" w:rsidRDefault="009E4476" w:rsidP="009E4476">
      <w:r>
        <w:tab/>
      </w:r>
      <w:r>
        <w:tab/>
      </w:r>
      <w:r>
        <w:tab/>
      </w:r>
      <w:r>
        <w:tab/>
        <w:t>rho:</w:t>
      </w:r>
      <w:r>
        <w:tab/>
      </w:r>
      <w:r>
        <w:tab/>
      </w:r>
      <w:r>
        <w:tab/>
        <w:t>spatial autoregressive parameter</w:t>
      </w:r>
    </w:p>
    <w:p w14:paraId="084FC93A" w14:textId="77777777" w:rsidR="009E4476" w:rsidRDefault="009E4476" w:rsidP="009E4476">
      <w:pPr>
        <w:sectPr w:rsidR="009E4476" w:rsidSect="00137F58">
          <w:pgSz w:w="16838" w:h="11906" w:orient="landscape"/>
          <w:pgMar w:top="1440" w:right="1440" w:bottom="1440" w:left="1440" w:header="720" w:footer="720" w:gutter="0"/>
          <w:cols w:space="720"/>
          <w:docGrid w:linePitch="360"/>
        </w:sectPr>
      </w:pPr>
      <w:r>
        <w:tab/>
      </w:r>
      <w:r>
        <w:tab/>
      </w:r>
      <w:r>
        <w:tab/>
      </w:r>
      <w:r>
        <w:tab/>
        <w:t>lambda:</w:t>
      </w:r>
      <w:r>
        <w:tab/>
      </w:r>
      <w:r>
        <w:tab/>
        <w:t>spatial autocorrelation coefficient</w:t>
      </w:r>
    </w:p>
    <w:p w14:paraId="2AFB79BB" w14:textId="14CD25C7" w:rsidR="007527B1" w:rsidRDefault="007527B1" w:rsidP="007527B1">
      <w:pPr>
        <w:jc w:val="center"/>
        <w:rPr>
          <w:b/>
          <w:bCs/>
          <w:u w:val="single"/>
        </w:rPr>
      </w:pPr>
      <w:r>
        <w:rPr>
          <w:b/>
          <w:bCs/>
          <w:u w:val="single"/>
        </w:rPr>
        <w:lastRenderedPageBreak/>
        <w:t>eTable 8.:  Autism Rate by Deciles of Cannabinoid Exposure</w:t>
      </w:r>
    </w:p>
    <w:p w14:paraId="1D2EF8DF" w14:textId="2E0E319E" w:rsidR="007527B1" w:rsidRDefault="007527B1" w:rsidP="007527B1">
      <w:pPr>
        <w:jc w:val="center"/>
        <w:rPr>
          <w:b/>
          <w:bCs/>
          <w:u w:val="single"/>
        </w:rPr>
      </w:pPr>
    </w:p>
    <w:p w14:paraId="72CD22E5" w14:textId="77777777" w:rsidR="007527B1" w:rsidRDefault="007527B1" w:rsidP="007527B1">
      <w:pPr>
        <w:jc w:val="center"/>
      </w:pPr>
    </w:p>
    <w:p w14:paraId="7DA1FA25" w14:textId="6FBF4107" w:rsidR="007527B1" w:rsidRDefault="007527B1" w:rsidP="007527B1">
      <w:pPr>
        <w:jc w:val="center"/>
      </w:pPr>
      <w:r>
        <w:fldChar w:fldCharType="begin"/>
      </w:r>
      <w:r>
        <w:instrText xml:space="preserve"> LINK </w:instrText>
      </w:r>
      <w:r w:rsidR="00BB1A10">
        <w:instrText xml:space="preserve">Excel.Sheet.12 "D:\\1ASReece\\Research\\2020 Res\\Autism\\Autism Op Exp 6.xlsx" "ST8 FX Sz!R2C2:R12C6" </w:instrText>
      </w:r>
      <w:r>
        <w:instrText xml:space="preserve">\a \f 4 \h </w:instrText>
      </w:r>
      <w:r>
        <w:fldChar w:fldCharType="separate"/>
      </w:r>
    </w:p>
    <w:tbl>
      <w:tblPr>
        <w:tblW w:w="8480" w:type="dxa"/>
        <w:jc w:val="center"/>
        <w:tblLook w:val="04A0" w:firstRow="1" w:lastRow="0" w:firstColumn="1" w:lastColumn="0" w:noHBand="0" w:noVBand="1"/>
      </w:tblPr>
      <w:tblGrid>
        <w:gridCol w:w="960"/>
        <w:gridCol w:w="1880"/>
        <w:gridCol w:w="1880"/>
        <w:gridCol w:w="1880"/>
        <w:gridCol w:w="1880"/>
      </w:tblGrid>
      <w:tr w:rsidR="007527B1" w:rsidRPr="007527B1" w14:paraId="0498F626" w14:textId="77777777" w:rsidTr="007527B1">
        <w:trPr>
          <w:trHeight w:val="615"/>
          <w:jc w:val="center"/>
        </w:trPr>
        <w:tc>
          <w:tcPr>
            <w:tcW w:w="96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E3D77D9" w14:textId="6258A43F" w:rsidR="007527B1" w:rsidRPr="007527B1" w:rsidRDefault="007527B1" w:rsidP="007527B1">
            <w:pPr>
              <w:jc w:val="center"/>
              <w:rPr>
                <w:rFonts w:eastAsia="Times New Roman"/>
                <w:b/>
                <w:bCs/>
                <w:color w:val="000000"/>
                <w:sz w:val="22"/>
                <w:szCs w:val="22"/>
                <w:lang w:val="en-US"/>
              </w:rPr>
            </w:pPr>
            <w:r w:rsidRPr="007527B1">
              <w:rPr>
                <w:rFonts w:eastAsia="Times New Roman"/>
                <w:b/>
                <w:bCs/>
                <w:color w:val="000000"/>
                <w:sz w:val="22"/>
                <w:szCs w:val="22"/>
                <w:lang w:val="en-US"/>
              </w:rPr>
              <w:t>Decile</w:t>
            </w:r>
          </w:p>
        </w:tc>
        <w:tc>
          <w:tcPr>
            <w:tcW w:w="1880" w:type="dxa"/>
            <w:tcBorders>
              <w:top w:val="single" w:sz="8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72B73E8" w14:textId="77777777" w:rsidR="007527B1" w:rsidRPr="007527B1" w:rsidRDefault="007527B1" w:rsidP="007527B1">
            <w:pPr>
              <w:jc w:val="center"/>
              <w:rPr>
                <w:rFonts w:eastAsia="Times New Roman"/>
                <w:b/>
                <w:bCs/>
                <w:color w:val="000000"/>
                <w:sz w:val="22"/>
                <w:szCs w:val="22"/>
                <w:lang w:val="en-US"/>
              </w:rPr>
            </w:pPr>
            <w:r w:rsidRPr="007527B1">
              <w:rPr>
                <w:rFonts w:eastAsia="Times New Roman"/>
                <w:b/>
                <w:bCs/>
                <w:color w:val="000000"/>
                <w:sz w:val="22"/>
                <w:szCs w:val="22"/>
                <w:lang w:val="en-US"/>
              </w:rPr>
              <w:t>THC Exposure Decile</w:t>
            </w:r>
          </w:p>
        </w:tc>
        <w:tc>
          <w:tcPr>
            <w:tcW w:w="1880" w:type="dxa"/>
            <w:tcBorders>
              <w:top w:val="single" w:sz="8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90A6E57" w14:textId="77777777" w:rsidR="007527B1" w:rsidRPr="007527B1" w:rsidRDefault="007527B1" w:rsidP="007527B1">
            <w:pPr>
              <w:jc w:val="center"/>
              <w:rPr>
                <w:rFonts w:eastAsia="Times New Roman"/>
                <w:b/>
                <w:bCs/>
                <w:color w:val="000000"/>
                <w:sz w:val="22"/>
                <w:szCs w:val="22"/>
                <w:lang w:val="en-US"/>
              </w:rPr>
            </w:pPr>
            <w:r w:rsidRPr="007527B1">
              <w:rPr>
                <w:rFonts w:eastAsia="Times New Roman"/>
                <w:b/>
                <w:bCs/>
                <w:color w:val="000000"/>
                <w:sz w:val="22"/>
                <w:szCs w:val="22"/>
                <w:lang w:val="en-US"/>
              </w:rPr>
              <w:t>Cannabigerol Exposure Decile</w:t>
            </w:r>
          </w:p>
        </w:tc>
        <w:tc>
          <w:tcPr>
            <w:tcW w:w="1880" w:type="dxa"/>
            <w:tcBorders>
              <w:top w:val="single" w:sz="8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037B806" w14:textId="77777777" w:rsidR="007527B1" w:rsidRPr="007527B1" w:rsidRDefault="007527B1" w:rsidP="007527B1">
            <w:pPr>
              <w:jc w:val="center"/>
              <w:rPr>
                <w:rFonts w:eastAsia="Times New Roman"/>
                <w:b/>
                <w:bCs/>
                <w:color w:val="000000"/>
                <w:sz w:val="22"/>
                <w:szCs w:val="22"/>
                <w:lang w:val="en-US"/>
              </w:rPr>
            </w:pPr>
            <w:r w:rsidRPr="007527B1">
              <w:rPr>
                <w:rFonts w:eastAsia="Times New Roman"/>
                <w:b/>
                <w:bCs/>
                <w:color w:val="000000"/>
                <w:sz w:val="22"/>
                <w:szCs w:val="22"/>
                <w:lang w:val="en-US"/>
              </w:rPr>
              <w:t>Log (Autism Rate)</w:t>
            </w:r>
          </w:p>
        </w:tc>
        <w:tc>
          <w:tcPr>
            <w:tcW w:w="1880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49BB5C4" w14:textId="77777777" w:rsidR="007527B1" w:rsidRPr="007527B1" w:rsidRDefault="007527B1" w:rsidP="007527B1">
            <w:pPr>
              <w:jc w:val="center"/>
              <w:rPr>
                <w:rFonts w:eastAsia="Times New Roman"/>
                <w:b/>
                <w:bCs/>
                <w:color w:val="000000"/>
                <w:sz w:val="22"/>
                <w:szCs w:val="22"/>
                <w:lang w:val="en-US"/>
              </w:rPr>
            </w:pPr>
            <w:r w:rsidRPr="007527B1">
              <w:rPr>
                <w:rFonts w:eastAsia="Times New Roman"/>
                <w:b/>
                <w:bCs/>
                <w:color w:val="000000"/>
                <w:sz w:val="22"/>
                <w:szCs w:val="22"/>
                <w:lang w:val="en-US"/>
              </w:rPr>
              <w:t>Autism Rate</w:t>
            </w:r>
          </w:p>
        </w:tc>
      </w:tr>
      <w:tr w:rsidR="007527B1" w:rsidRPr="007527B1" w14:paraId="18B8AB7E" w14:textId="77777777" w:rsidTr="007527B1">
        <w:trPr>
          <w:trHeight w:val="300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B27D064" w14:textId="77777777" w:rsidR="007527B1" w:rsidRPr="007527B1" w:rsidRDefault="007527B1" w:rsidP="007527B1">
            <w:pPr>
              <w:jc w:val="center"/>
              <w:rPr>
                <w:rFonts w:eastAsia="Times New Roman"/>
                <w:b/>
                <w:bCs/>
                <w:color w:val="000000"/>
                <w:sz w:val="22"/>
                <w:szCs w:val="22"/>
                <w:lang w:val="en-US"/>
              </w:rPr>
            </w:pPr>
            <w:r w:rsidRPr="007527B1">
              <w:rPr>
                <w:rFonts w:eastAsia="Times New Roman"/>
                <w:b/>
                <w:bCs/>
                <w:color w:val="000000"/>
                <w:sz w:val="22"/>
                <w:szCs w:val="22"/>
                <w:lang w:val="en-US"/>
              </w:rPr>
              <w:t>1</w:t>
            </w:r>
          </w:p>
        </w:tc>
        <w:tc>
          <w:tcPr>
            <w:tcW w:w="1880" w:type="dxa"/>
            <w:tcBorders>
              <w:top w:val="single" w:sz="8" w:space="0" w:color="auto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727C32" w14:textId="77777777" w:rsidR="007527B1" w:rsidRPr="007527B1" w:rsidRDefault="007527B1" w:rsidP="007527B1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7527B1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3310</w:t>
            </w:r>
          </w:p>
        </w:tc>
        <w:tc>
          <w:tcPr>
            <w:tcW w:w="1880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136B58" w14:textId="77777777" w:rsidR="007527B1" w:rsidRPr="007527B1" w:rsidRDefault="007527B1" w:rsidP="007527B1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7527B1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122</w:t>
            </w:r>
          </w:p>
        </w:tc>
        <w:tc>
          <w:tcPr>
            <w:tcW w:w="1880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09FF5C" w14:textId="77777777" w:rsidR="007527B1" w:rsidRPr="007527B1" w:rsidRDefault="007527B1" w:rsidP="007527B1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7527B1">
              <w:rPr>
                <w:rFonts w:eastAsia="Times New Roman"/>
                <w:color w:val="000000"/>
                <w:sz w:val="22"/>
                <w:szCs w:val="22"/>
                <w:lang w:val="en-US"/>
              </w:rPr>
              <w:t>-1.9570</w:t>
            </w:r>
          </w:p>
        </w:tc>
        <w:tc>
          <w:tcPr>
            <w:tcW w:w="1880" w:type="dxa"/>
            <w:tcBorders>
              <w:top w:val="single" w:sz="8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E9657F1" w14:textId="77777777" w:rsidR="007527B1" w:rsidRPr="007527B1" w:rsidRDefault="007527B1" w:rsidP="007527B1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7527B1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413</w:t>
            </w:r>
          </w:p>
        </w:tc>
      </w:tr>
      <w:tr w:rsidR="007527B1" w:rsidRPr="007527B1" w14:paraId="609197DD" w14:textId="77777777" w:rsidTr="007527B1">
        <w:trPr>
          <w:trHeight w:val="300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F97CCD2" w14:textId="77777777" w:rsidR="007527B1" w:rsidRPr="007527B1" w:rsidRDefault="007527B1" w:rsidP="007527B1">
            <w:pPr>
              <w:jc w:val="center"/>
              <w:rPr>
                <w:rFonts w:eastAsia="Times New Roman"/>
                <w:b/>
                <w:bCs/>
                <w:color w:val="000000"/>
                <w:sz w:val="22"/>
                <w:szCs w:val="22"/>
                <w:lang w:val="en-US"/>
              </w:rPr>
            </w:pPr>
            <w:r w:rsidRPr="007527B1">
              <w:rPr>
                <w:rFonts w:eastAsia="Times New Roman"/>
                <w:b/>
                <w:bCs/>
                <w:color w:val="000000"/>
                <w:sz w:val="22"/>
                <w:szCs w:val="22"/>
                <w:lang w:val="en-US"/>
              </w:rPr>
              <w:t>2</w:t>
            </w:r>
          </w:p>
        </w:tc>
        <w:tc>
          <w:tcPr>
            <w:tcW w:w="18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99A280" w14:textId="77777777" w:rsidR="007527B1" w:rsidRPr="007527B1" w:rsidRDefault="007527B1" w:rsidP="007527B1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7527B1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4435</w:t>
            </w:r>
          </w:p>
        </w:tc>
        <w:tc>
          <w:tcPr>
            <w:tcW w:w="1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FBFF6A" w14:textId="77777777" w:rsidR="007527B1" w:rsidRPr="007527B1" w:rsidRDefault="007527B1" w:rsidP="007527B1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7527B1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165</w:t>
            </w:r>
          </w:p>
        </w:tc>
        <w:tc>
          <w:tcPr>
            <w:tcW w:w="1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82432D" w14:textId="77777777" w:rsidR="007527B1" w:rsidRPr="007527B1" w:rsidRDefault="007527B1" w:rsidP="007527B1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7527B1">
              <w:rPr>
                <w:rFonts w:eastAsia="Times New Roman"/>
                <w:color w:val="000000"/>
                <w:sz w:val="22"/>
                <w:szCs w:val="22"/>
                <w:lang w:val="en-US"/>
              </w:rPr>
              <w:t>-2.9822</w:t>
            </w:r>
          </w:p>
        </w:tc>
        <w:tc>
          <w:tcPr>
            <w:tcW w:w="188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757DBA1" w14:textId="77777777" w:rsidR="007527B1" w:rsidRPr="007527B1" w:rsidRDefault="007527B1" w:rsidP="007527B1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7527B1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507</w:t>
            </w:r>
          </w:p>
        </w:tc>
      </w:tr>
      <w:tr w:rsidR="007527B1" w:rsidRPr="007527B1" w14:paraId="67FB4F69" w14:textId="77777777" w:rsidTr="007527B1">
        <w:trPr>
          <w:trHeight w:val="300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C7BD419" w14:textId="77777777" w:rsidR="007527B1" w:rsidRPr="007527B1" w:rsidRDefault="007527B1" w:rsidP="007527B1">
            <w:pPr>
              <w:jc w:val="center"/>
              <w:rPr>
                <w:rFonts w:eastAsia="Times New Roman"/>
                <w:b/>
                <w:bCs/>
                <w:color w:val="000000"/>
                <w:sz w:val="22"/>
                <w:szCs w:val="22"/>
                <w:lang w:val="en-US"/>
              </w:rPr>
            </w:pPr>
            <w:r w:rsidRPr="007527B1">
              <w:rPr>
                <w:rFonts w:eastAsia="Times New Roman"/>
                <w:b/>
                <w:bCs/>
                <w:color w:val="000000"/>
                <w:sz w:val="22"/>
                <w:szCs w:val="22"/>
                <w:lang w:val="en-US"/>
              </w:rPr>
              <w:t>3</w:t>
            </w:r>
          </w:p>
        </w:tc>
        <w:tc>
          <w:tcPr>
            <w:tcW w:w="18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84A29E" w14:textId="77777777" w:rsidR="007527B1" w:rsidRPr="007527B1" w:rsidRDefault="007527B1" w:rsidP="007527B1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7527B1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5560</w:t>
            </w:r>
          </w:p>
        </w:tc>
        <w:tc>
          <w:tcPr>
            <w:tcW w:w="1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5F5195" w14:textId="77777777" w:rsidR="007527B1" w:rsidRPr="007527B1" w:rsidRDefault="007527B1" w:rsidP="007527B1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7527B1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208</w:t>
            </w:r>
          </w:p>
        </w:tc>
        <w:tc>
          <w:tcPr>
            <w:tcW w:w="1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C96DDD" w14:textId="77777777" w:rsidR="007527B1" w:rsidRPr="007527B1" w:rsidRDefault="007527B1" w:rsidP="007527B1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7527B1">
              <w:rPr>
                <w:rFonts w:eastAsia="Times New Roman"/>
                <w:color w:val="000000"/>
                <w:sz w:val="22"/>
                <w:szCs w:val="22"/>
                <w:lang w:val="en-US"/>
              </w:rPr>
              <w:t>-2.6186</w:t>
            </w:r>
          </w:p>
        </w:tc>
        <w:tc>
          <w:tcPr>
            <w:tcW w:w="188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D887B9F" w14:textId="77777777" w:rsidR="007527B1" w:rsidRPr="007527B1" w:rsidRDefault="007527B1" w:rsidP="007527B1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7527B1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729</w:t>
            </w:r>
          </w:p>
        </w:tc>
      </w:tr>
      <w:tr w:rsidR="007527B1" w:rsidRPr="007527B1" w14:paraId="445A181A" w14:textId="77777777" w:rsidTr="007527B1">
        <w:trPr>
          <w:trHeight w:val="300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F226861" w14:textId="77777777" w:rsidR="007527B1" w:rsidRPr="007527B1" w:rsidRDefault="007527B1" w:rsidP="007527B1">
            <w:pPr>
              <w:jc w:val="center"/>
              <w:rPr>
                <w:rFonts w:eastAsia="Times New Roman"/>
                <w:b/>
                <w:bCs/>
                <w:color w:val="000000"/>
                <w:sz w:val="22"/>
                <w:szCs w:val="22"/>
                <w:lang w:val="en-US"/>
              </w:rPr>
            </w:pPr>
            <w:r w:rsidRPr="007527B1">
              <w:rPr>
                <w:rFonts w:eastAsia="Times New Roman"/>
                <w:b/>
                <w:bCs/>
                <w:color w:val="000000"/>
                <w:sz w:val="22"/>
                <w:szCs w:val="22"/>
                <w:lang w:val="en-US"/>
              </w:rPr>
              <w:t>4</w:t>
            </w:r>
          </w:p>
        </w:tc>
        <w:tc>
          <w:tcPr>
            <w:tcW w:w="18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0B2708" w14:textId="77777777" w:rsidR="007527B1" w:rsidRPr="007527B1" w:rsidRDefault="007527B1" w:rsidP="007527B1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7527B1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6685</w:t>
            </w:r>
          </w:p>
        </w:tc>
        <w:tc>
          <w:tcPr>
            <w:tcW w:w="1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E536ED" w14:textId="77777777" w:rsidR="007527B1" w:rsidRPr="007527B1" w:rsidRDefault="007527B1" w:rsidP="007527B1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7527B1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250</w:t>
            </w:r>
          </w:p>
        </w:tc>
        <w:tc>
          <w:tcPr>
            <w:tcW w:w="1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78CD7B" w14:textId="77777777" w:rsidR="007527B1" w:rsidRPr="007527B1" w:rsidRDefault="007527B1" w:rsidP="007527B1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7527B1">
              <w:rPr>
                <w:rFonts w:eastAsia="Times New Roman"/>
                <w:color w:val="000000"/>
                <w:sz w:val="22"/>
                <w:szCs w:val="22"/>
                <w:lang w:val="en-US"/>
              </w:rPr>
              <w:t>-2.1174</w:t>
            </w:r>
          </w:p>
        </w:tc>
        <w:tc>
          <w:tcPr>
            <w:tcW w:w="188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D6FC80A" w14:textId="77777777" w:rsidR="007527B1" w:rsidRPr="007527B1" w:rsidRDefault="007527B1" w:rsidP="007527B1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7527B1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1203</w:t>
            </w:r>
          </w:p>
        </w:tc>
      </w:tr>
      <w:tr w:rsidR="007527B1" w:rsidRPr="007527B1" w14:paraId="2646AACD" w14:textId="77777777" w:rsidTr="007527B1">
        <w:trPr>
          <w:trHeight w:val="300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F5B69A6" w14:textId="77777777" w:rsidR="007527B1" w:rsidRPr="007527B1" w:rsidRDefault="007527B1" w:rsidP="007527B1">
            <w:pPr>
              <w:jc w:val="center"/>
              <w:rPr>
                <w:rFonts w:eastAsia="Times New Roman"/>
                <w:b/>
                <w:bCs/>
                <w:color w:val="000000"/>
                <w:sz w:val="22"/>
                <w:szCs w:val="22"/>
                <w:lang w:val="en-US"/>
              </w:rPr>
            </w:pPr>
            <w:r w:rsidRPr="007527B1">
              <w:rPr>
                <w:rFonts w:eastAsia="Times New Roman"/>
                <w:b/>
                <w:bCs/>
                <w:color w:val="000000"/>
                <w:sz w:val="22"/>
                <w:szCs w:val="22"/>
                <w:lang w:val="en-US"/>
              </w:rPr>
              <w:t>5</w:t>
            </w:r>
          </w:p>
        </w:tc>
        <w:tc>
          <w:tcPr>
            <w:tcW w:w="18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F0D4BC" w14:textId="77777777" w:rsidR="007527B1" w:rsidRPr="007527B1" w:rsidRDefault="007527B1" w:rsidP="007527B1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7527B1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7810</w:t>
            </w:r>
          </w:p>
        </w:tc>
        <w:tc>
          <w:tcPr>
            <w:tcW w:w="1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1DD217" w14:textId="77777777" w:rsidR="007527B1" w:rsidRPr="007527B1" w:rsidRDefault="007527B1" w:rsidP="007527B1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7527B1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293</w:t>
            </w:r>
          </w:p>
        </w:tc>
        <w:tc>
          <w:tcPr>
            <w:tcW w:w="1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119320" w14:textId="77777777" w:rsidR="007527B1" w:rsidRPr="007527B1" w:rsidRDefault="007527B1" w:rsidP="007527B1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7527B1">
              <w:rPr>
                <w:rFonts w:eastAsia="Times New Roman"/>
                <w:color w:val="000000"/>
                <w:sz w:val="22"/>
                <w:szCs w:val="22"/>
                <w:lang w:val="en-US"/>
              </w:rPr>
              <w:t>-1.4031</w:t>
            </w:r>
          </w:p>
        </w:tc>
        <w:tc>
          <w:tcPr>
            <w:tcW w:w="188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645FEA3" w14:textId="77777777" w:rsidR="007527B1" w:rsidRPr="007527B1" w:rsidRDefault="007527B1" w:rsidP="007527B1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7527B1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2458</w:t>
            </w:r>
          </w:p>
        </w:tc>
      </w:tr>
      <w:tr w:rsidR="007527B1" w:rsidRPr="007527B1" w14:paraId="0BC83DA8" w14:textId="77777777" w:rsidTr="007527B1">
        <w:trPr>
          <w:trHeight w:val="300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013506B" w14:textId="77777777" w:rsidR="007527B1" w:rsidRPr="007527B1" w:rsidRDefault="007527B1" w:rsidP="007527B1">
            <w:pPr>
              <w:jc w:val="center"/>
              <w:rPr>
                <w:rFonts w:eastAsia="Times New Roman"/>
                <w:b/>
                <w:bCs/>
                <w:color w:val="000000"/>
                <w:sz w:val="22"/>
                <w:szCs w:val="22"/>
                <w:lang w:val="en-US"/>
              </w:rPr>
            </w:pPr>
            <w:r w:rsidRPr="007527B1">
              <w:rPr>
                <w:rFonts w:eastAsia="Times New Roman"/>
                <w:b/>
                <w:bCs/>
                <w:color w:val="000000"/>
                <w:sz w:val="22"/>
                <w:szCs w:val="22"/>
                <w:lang w:val="en-US"/>
              </w:rPr>
              <w:t>6</w:t>
            </w:r>
          </w:p>
        </w:tc>
        <w:tc>
          <w:tcPr>
            <w:tcW w:w="18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00D977" w14:textId="77777777" w:rsidR="007527B1" w:rsidRPr="007527B1" w:rsidRDefault="007527B1" w:rsidP="007527B1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7527B1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8935</w:t>
            </w:r>
          </w:p>
        </w:tc>
        <w:tc>
          <w:tcPr>
            <w:tcW w:w="1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A34D60" w14:textId="77777777" w:rsidR="007527B1" w:rsidRPr="007527B1" w:rsidRDefault="007527B1" w:rsidP="007527B1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7527B1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336</w:t>
            </w:r>
          </w:p>
        </w:tc>
        <w:tc>
          <w:tcPr>
            <w:tcW w:w="1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DC2447" w14:textId="77777777" w:rsidR="007527B1" w:rsidRPr="007527B1" w:rsidRDefault="007527B1" w:rsidP="007527B1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7527B1">
              <w:rPr>
                <w:rFonts w:eastAsia="Times New Roman"/>
                <w:color w:val="000000"/>
                <w:sz w:val="22"/>
                <w:szCs w:val="22"/>
                <w:lang w:val="en-US"/>
              </w:rPr>
              <w:t>-0.5715</w:t>
            </w:r>
          </w:p>
        </w:tc>
        <w:tc>
          <w:tcPr>
            <w:tcW w:w="188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268711D" w14:textId="77777777" w:rsidR="007527B1" w:rsidRPr="007527B1" w:rsidRDefault="007527B1" w:rsidP="007527B1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7527B1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5647</w:t>
            </w:r>
          </w:p>
        </w:tc>
      </w:tr>
      <w:tr w:rsidR="007527B1" w:rsidRPr="007527B1" w14:paraId="36843159" w14:textId="77777777" w:rsidTr="007527B1">
        <w:trPr>
          <w:trHeight w:val="300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BF21187" w14:textId="77777777" w:rsidR="007527B1" w:rsidRPr="007527B1" w:rsidRDefault="007527B1" w:rsidP="007527B1">
            <w:pPr>
              <w:jc w:val="center"/>
              <w:rPr>
                <w:rFonts w:eastAsia="Times New Roman"/>
                <w:b/>
                <w:bCs/>
                <w:color w:val="000000"/>
                <w:sz w:val="22"/>
                <w:szCs w:val="22"/>
                <w:lang w:val="en-US"/>
              </w:rPr>
            </w:pPr>
            <w:r w:rsidRPr="007527B1">
              <w:rPr>
                <w:rFonts w:eastAsia="Times New Roman"/>
                <w:b/>
                <w:bCs/>
                <w:color w:val="000000"/>
                <w:sz w:val="22"/>
                <w:szCs w:val="22"/>
                <w:lang w:val="en-US"/>
              </w:rPr>
              <w:t>7</w:t>
            </w:r>
          </w:p>
        </w:tc>
        <w:tc>
          <w:tcPr>
            <w:tcW w:w="18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972410" w14:textId="77777777" w:rsidR="007527B1" w:rsidRPr="007527B1" w:rsidRDefault="007527B1" w:rsidP="007527B1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7527B1">
              <w:rPr>
                <w:rFonts w:eastAsia="Times New Roman"/>
                <w:color w:val="000000"/>
                <w:sz w:val="22"/>
                <w:szCs w:val="22"/>
                <w:lang w:val="en-US"/>
              </w:rPr>
              <w:t>1.0050</w:t>
            </w:r>
          </w:p>
        </w:tc>
        <w:tc>
          <w:tcPr>
            <w:tcW w:w="1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4F403F" w14:textId="77777777" w:rsidR="007527B1" w:rsidRPr="007527B1" w:rsidRDefault="007527B1" w:rsidP="007527B1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7527B1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379</w:t>
            </w:r>
          </w:p>
        </w:tc>
        <w:tc>
          <w:tcPr>
            <w:tcW w:w="1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6080D6" w14:textId="77777777" w:rsidR="007527B1" w:rsidRPr="007527B1" w:rsidRDefault="007527B1" w:rsidP="007527B1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7527B1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3198</w:t>
            </w:r>
          </w:p>
        </w:tc>
        <w:tc>
          <w:tcPr>
            <w:tcW w:w="188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93B6450" w14:textId="77777777" w:rsidR="007527B1" w:rsidRPr="007527B1" w:rsidRDefault="007527B1" w:rsidP="007527B1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7527B1">
              <w:rPr>
                <w:rFonts w:eastAsia="Times New Roman"/>
                <w:color w:val="000000"/>
                <w:sz w:val="22"/>
                <w:szCs w:val="22"/>
                <w:lang w:val="en-US"/>
              </w:rPr>
              <w:t>1.3768</w:t>
            </w:r>
          </w:p>
        </w:tc>
      </w:tr>
      <w:tr w:rsidR="007527B1" w:rsidRPr="007527B1" w14:paraId="189555F7" w14:textId="77777777" w:rsidTr="007527B1">
        <w:trPr>
          <w:trHeight w:val="300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865E679" w14:textId="77777777" w:rsidR="007527B1" w:rsidRPr="007527B1" w:rsidRDefault="007527B1" w:rsidP="007527B1">
            <w:pPr>
              <w:jc w:val="center"/>
              <w:rPr>
                <w:rFonts w:eastAsia="Times New Roman"/>
                <w:b/>
                <w:bCs/>
                <w:color w:val="000000"/>
                <w:sz w:val="22"/>
                <w:szCs w:val="22"/>
                <w:lang w:val="en-US"/>
              </w:rPr>
            </w:pPr>
            <w:r w:rsidRPr="007527B1">
              <w:rPr>
                <w:rFonts w:eastAsia="Times New Roman"/>
                <w:b/>
                <w:bCs/>
                <w:color w:val="000000"/>
                <w:sz w:val="22"/>
                <w:szCs w:val="22"/>
                <w:lang w:val="en-US"/>
              </w:rPr>
              <w:t>8</w:t>
            </w:r>
          </w:p>
        </w:tc>
        <w:tc>
          <w:tcPr>
            <w:tcW w:w="18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4759D7" w14:textId="77777777" w:rsidR="007527B1" w:rsidRPr="007527B1" w:rsidRDefault="007527B1" w:rsidP="007527B1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7527B1">
              <w:rPr>
                <w:rFonts w:eastAsia="Times New Roman"/>
                <w:color w:val="000000"/>
                <w:sz w:val="22"/>
                <w:szCs w:val="22"/>
                <w:lang w:val="en-US"/>
              </w:rPr>
              <w:t>1.1150</w:t>
            </w:r>
          </w:p>
        </w:tc>
        <w:tc>
          <w:tcPr>
            <w:tcW w:w="1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4E7B8C" w14:textId="77777777" w:rsidR="007527B1" w:rsidRPr="007527B1" w:rsidRDefault="007527B1" w:rsidP="007527B1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7527B1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422</w:t>
            </w:r>
          </w:p>
        </w:tc>
        <w:tc>
          <w:tcPr>
            <w:tcW w:w="1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E6A007" w14:textId="77777777" w:rsidR="007527B1" w:rsidRPr="007527B1" w:rsidRDefault="007527B1" w:rsidP="007527B1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7527B1">
              <w:rPr>
                <w:rFonts w:eastAsia="Times New Roman"/>
                <w:color w:val="000000"/>
                <w:sz w:val="22"/>
                <w:szCs w:val="22"/>
                <w:lang w:val="en-US"/>
              </w:rPr>
              <w:t>1.2359</w:t>
            </w:r>
          </w:p>
        </w:tc>
        <w:tc>
          <w:tcPr>
            <w:tcW w:w="188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795CAE5" w14:textId="77777777" w:rsidR="007527B1" w:rsidRPr="007527B1" w:rsidRDefault="007527B1" w:rsidP="007527B1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7527B1">
              <w:rPr>
                <w:rFonts w:eastAsia="Times New Roman"/>
                <w:color w:val="000000"/>
                <w:sz w:val="22"/>
                <w:szCs w:val="22"/>
                <w:lang w:val="en-US"/>
              </w:rPr>
              <w:t>3.4413</w:t>
            </w:r>
          </w:p>
        </w:tc>
      </w:tr>
      <w:tr w:rsidR="007527B1" w:rsidRPr="007527B1" w14:paraId="1B25605C" w14:textId="77777777" w:rsidTr="007527B1">
        <w:trPr>
          <w:trHeight w:val="300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40F93A1" w14:textId="77777777" w:rsidR="007527B1" w:rsidRPr="007527B1" w:rsidRDefault="007527B1" w:rsidP="007527B1">
            <w:pPr>
              <w:jc w:val="center"/>
              <w:rPr>
                <w:rFonts w:eastAsia="Times New Roman"/>
                <w:b/>
                <w:bCs/>
                <w:color w:val="000000"/>
                <w:sz w:val="22"/>
                <w:szCs w:val="22"/>
                <w:lang w:val="en-US"/>
              </w:rPr>
            </w:pPr>
            <w:r w:rsidRPr="007527B1">
              <w:rPr>
                <w:rFonts w:eastAsia="Times New Roman"/>
                <w:b/>
                <w:bCs/>
                <w:color w:val="000000"/>
                <w:sz w:val="22"/>
                <w:szCs w:val="22"/>
                <w:lang w:val="en-US"/>
              </w:rPr>
              <w:t>9</w:t>
            </w:r>
          </w:p>
        </w:tc>
        <w:tc>
          <w:tcPr>
            <w:tcW w:w="18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9F46D7" w14:textId="77777777" w:rsidR="007527B1" w:rsidRPr="007527B1" w:rsidRDefault="007527B1" w:rsidP="007527B1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7527B1">
              <w:rPr>
                <w:rFonts w:eastAsia="Times New Roman"/>
                <w:color w:val="000000"/>
                <w:sz w:val="22"/>
                <w:szCs w:val="22"/>
                <w:lang w:val="en-US"/>
              </w:rPr>
              <w:t>1.2300</w:t>
            </w:r>
          </w:p>
        </w:tc>
        <w:tc>
          <w:tcPr>
            <w:tcW w:w="1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6D82E7" w14:textId="77777777" w:rsidR="007527B1" w:rsidRPr="007527B1" w:rsidRDefault="007527B1" w:rsidP="007527B1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7527B1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464</w:t>
            </w:r>
          </w:p>
        </w:tc>
        <w:tc>
          <w:tcPr>
            <w:tcW w:w="1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43C383" w14:textId="77777777" w:rsidR="007527B1" w:rsidRPr="007527B1" w:rsidRDefault="007527B1" w:rsidP="007527B1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7527B1">
              <w:rPr>
                <w:rFonts w:eastAsia="Times New Roman"/>
                <w:color w:val="000000"/>
                <w:sz w:val="22"/>
                <w:szCs w:val="22"/>
                <w:lang w:val="en-US"/>
              </w:rPr>
              <w:t>2.2076</w:t>
            </w:r>
          </w:p>
        </w:tc>
        <w:tc>
          <w:tcPr>
            <w:tcW w:w="188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BB0727F" w14:textId="77777777" w:rsidR="007527B1" w:rsidRPr="007527B1" w:rsidRDefault="007527B1" w:rsidP="007527B1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7527B1">
              <w:rPr>
                <w:rFonts w:eastAsia="Times New Roman"/>
                <w:color w:val="000000"/>
                <w:sz w:val="22"/>
                <w:szCs w:val="22"/>
                <w:lang w:val="en-US"/>
              </w:rPr>
              <w:t>9.0938</w:t>
            </w:r>
          </w:p>
        </w:tc>
      </w:tr>
      <w:tr w:rsidR="007527B1" w:rsidRPr="007527B1" w14:paraId="1720BDAD" w14:textId="77777777" w:rsidTr="007527B1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3EE6452" w14:textId="77777777" w:rsidR="007527B1" w:rsidRPr="007527B1" w:rsidRDefault="007527B1" w:rsidP="007527B1">
            <w:pPr>
              <w:jc w:val="center"/>
              <w:rPr>
                <w:rFonts w:eastAsia="Times New Roman"/>
                <w:b/>
                <w:bCs/>
                <w:color w:val="000000"/>
                <w:sz w:val="22"/>
                <w:szCs w:val="22"/>
                <w:lang w:val="en-US"/>
              </w:rPr>
            </w:pPr>
            <w:r w:rsidRPr="007527B1">
              <w:rPr>
                <w:rFonts w:eastAsia="Times New Roman"/>
                <w:b/>
                <w:bCs/>
                <w:color w:val="000000"/>
                <w:sz w:val="22"/>
                <w:szCs w:val="22"/>
                <w:lang w:val="en-US"/>
              </w:rPr>
              <w:t>10</w:t>
            </w:r>
          </w:p>
        </w:tc>
        <w:tc>
          <w:tcPr>
            <w:tcW w:w="1880" w:type="dxa"/>
            <w:tcBorders>
              <w:top w:val="nil"/>
              <w:left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8B486C" w14:textId="77777777" w:rsidR="007527B1" w:rsidRPr="007527B1" w:rsidRDefault="007527B1" w:rsidP="007527B1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7527B1">
              <w:rPr>
                <w:rFonts w:eastAsia="Times New Roman"/>
                <w:color w:val="000000"/>
                <w:sz w:val="22"/>
                <w:szCs w:val="22"/>
                <w:lang w:val="en-US"/>
              </w:rPr>
              <w:t>1.3450</w:t>
            </w:r>
          </w:p>
        </w:tc>
        <w:tc>
          <w:tcPr>
            <w:tcW w:w="188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663EA2" w14:textId="77777777" w:rsidR="007527B1" w:rsidRPr="007527B1" w:rsidRDefault="007527B1" w:rsidP="007527B1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7527B1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0507</w:t>
            </w:r>
          </w:p>
        </w:tc>
        <w:tc>
          <w:tcPr>
            <w:tcW w:w="188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7DC02B" w14:textId="77777777" w:rsidR="007527B1" w:rsidRPr="007527B1" w:rsidRDefault="007527B1" w:rsidP="007527B1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7527B1">
              <w:rPr>
                <w:rFonts w:eastAsia="Times New Roman"/>
                <w:color w:val="000000"/>
                <w:sz w:val="22"/>
                <w:szCs w:val="22"/>
                <w:lang w:val="en-US"/>
              </w:rPr>
              <w:t>3.1820</w:t>
            </w:r>
          </w:p>
        </w:tc>
        <w:tc>
          <w:tcPr>
            <w:tcW w:w="18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D41FA00" w14:textId="77777777" w:rsidR="007527B1" w:rsidRPr="007527B1" w:rsidRDefault="007527B1" w:rsidP="007527B1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7527B1">
              <w:rPr>
                <w:rFonts w:eastAsia="Times New Roman"/>
                <w:color w:val="000000"/>
                <w:sz w:val="22"/>
                <w:szCs w:val="22"/>
                <w:lang w:val="en-US"/>
              </w:rPr>
              <w:t>24.0940</w:t>
            </w:r>
          </w:p>
        </w:tc>
      </w:tr>
    </w:tbl>
    <w:p w14:paraId="7192537C" w14:textId="42C08F72" w:rsidR="007527B1" w:rsidRDefault="007527B1" w:rsidP="007527B1">
      <w:pPr>
        <w:jc w:val="center"/>
        <w:rPr>
          <w:b/>
          <w:bCs/>
          <w:u w:val="single"/>
        </w:rPr>
      </w:pPr>
      <w:r>
        <w:rPr>
          <w:b/>
          <w:bCs/>
          <w:u w:val="single"/>
        </w:rPr>
        <w:fldChar w:fldCharType="end"/>
      </w:r>
    </w:p>
    <w:p w14:paraId="704BE3C0" w14:textId="2A6D26B3" w:rsidR="007527B1" w:rsidRDefault="007527B1" w:rsidP="007527B1">
      <w:pPr>
        <w:jc w:val="center"/>
        <w:rPr>
          <w:b/>
          <w:bCs/>
          <w:u w:val="single"/>
        </w:rPr>
      </w:pPr>
    </w:p>
    <w:p w14:paraId="387274DF" w14:textId="19FA72AB" w:rsidR="007527B1" w:rsidRDefault="007527B1">
      <w:pPr>
        <w:rPr>
          <w:b/>
          <w:bCs/>
          <w:u w:val="single"/>
        </w:rPr>
      </w:pPr>
      <w:r>
        <w:rPr>
          <w:b/>
          <w:bCs/>
          <w:u w:val="single"/>
        </w:rPr>
        <w:br w:type="page"/>
      </w:r>
    </w:p>
    <w:p w14:paraId="4DB6A26B" w14:textId="14C706CD" w:rsidR="007527B1" w:rsidRDefault="007527B1" w:rsidP="007527B1">
      <w:pPr>
        <w:jc w:val="center"/>
        <w:rPr>
          <w:b/>
          <w:bCs/>
          <w:u w:val="single"/>
        </w:rPr>
      </w:pPr>
      <w:r>
        <w:rPr>
          <w:b/>
          <w:bCs/>
          <w:u w:val="single"/>
        </w:rPr>
        <w:lastRenderedPageBreak/>
        <w:t xml:space="preserve">eTable 9.:  </w:t>
      </w:r>
      <w:r w:rsidR="00B42926">
        <w:rPr>
          <w:b/>
          <w:bCs/>
          <w:u w:val="single"/>
        </w:rPr>
        <w:t>Linear Regression Models by Cannabinoid Exposure</w:t>
      </w:r>
    </w:p>
    <w:p w14:paraId="380DD3ED" w14:textId="325C978D" w:rsidR="007527B1" w:rsidRDefault="007527B1" w:rsidP="007527B1">
      <w:pPr>
        <w:jc w:val="center"/>
        <w:rPr>
          <w:b/>
          <w:bCs/>
          <w:u w:val="single"/>
        </w:rPr>
      </w:pPr>
    </w:p>
    <w:p w14:paraId="252ED517" w14:textId="77777777" w:rsidR="00B42926" w:rsidRDefault="00B42926" w:rsidP="007527B1">
      <w:pPr>
        <w:jc w:val="center"/>
        <w:rPr>
          <w:b/>
          <w:bCs/>
          <w:u w:val="single"/>
        </w:rPr>
      </w:pPr>
    </w:p>
    <w:p w14:paraId="45AC96DD" w14:textId="77777777" w:rsidR="007527B1" w:rsidRPr="009E4476" w:rsidRDefault="007527B1" w:rsidP="007527B1">
      <w:pPr>
        <w:jc w:val="center"/>
        <w:rPr>
          <w:b/>
          <w:bCs/>
          <w:u w:val="single"/>
        </w:rPr>
      </w:pPr>
    </w:p>
    <w:tbl>
      <w:tblPr>
        <w:tblW w:w="9340" w:type="dxa"/>
        <w:jc w:val="center"/>
        <w:tblLook w:val="04A0" w:firstRow="1" w:lastRow="0" w:firstColumn="1" w:lastColumn="0" w:noHBand="0" w:noVBand="1"/>
      </w:tblPr>
      <w:tblGrid>
        <w:gridCol w:w="2745"/>
        <w:gridCol w:w="1026"/>
        <w:gridCol w:w="1245"/>
        <w:gridCol w:w="880"/>
        <w:gridCol w:w="939"/>
        <w:gridCol w:w="861"/>
        <w:gridCol w:w="861"/>
        <w:gridCol w:w="861"/>
      </w:tblGrid>
      <w:tr w:rsidR="00B42926" w:rsidRPr="00B42926" w14:paraId="79B58F7F" w14:textId="77777777" w:rsidTr="00B42926">
        <w:trPr>
          <w:trHeight w:val="270"/>
          <w:jc w:val="center"/>
        </w:trPr>
        <w:tc>
          <w:tcPr>
            <w:tcW w:w="2745" w:type="dxa"/>
            <w:vMerge w:val="restart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3FA4FF6" w14:textId="77777777" w:rsidR="00B42926" w:rsidRPr="00B42926" w:rsidRDefault="00B42926" w:rsidP="00B42926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B42926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>Parameter</w:t>
            </w:r>
          </w:p>
        </w:tc>
        <w:tc>
          <w:tcPr>
            <w:tcW w:w="3151" w:type="dxa"/>
            <w:gridSpan w:val="3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64DA8C5F" w14:textId="77777777" w:rsidR="00B42926" w:rsidRPr="00B42926" w:rsidRDefault="00B42926" w:rsidP="00B42926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B42926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>Parameter</w:t>
            </w:r>
          </w:p>
        </w:tc>
        <w:tc>
          <w:tcPr>
            <w:tcW w:w="3444" w:type="dxa"/>
            <w:gridSpan w:val="4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2F480A08" w14:textId="77777777" w:rsidR="00B42926" w:rsidRPr="00B42926" w:rsidRDefault="00B42926" w:rsidP="00B42926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B42926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>Model Parameters</w:t>
            </w:r>
          </w:p>
        </w:tc>
      </w:tr>
      <w:tr w:rsidR="00B42926" w:rsidRPr="00B42926" w14:paraId="68F4F0E5" w14:textId="77777777" w:rsidTr="00B42926">
        <w:trPr>
          <w:trHeight w:val="525"/>
          <w:jc w:val="center"/>
        </w:trPr>
        <w:tc>
          <w:tcPr>
            <w:tcW w:w="2745" w:type="dxa"/>
            <w:vMerge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vAlign w:val="center"/>
            <w:hideMark/>
          </w:tcPr>
          <w:p w14:paraId="454EFCFD" w14:textId="77777777" w:rsidR="00B42926" w:rsidRPr="00B42926" w:rsidRDefault="00B42926" w:rsidP="00B42926">
            <w:pPr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2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4C4783" w14:textId="77777777" w:rsidR="00B42926" w:rsidRPr="00B42926" w:rsidRDefault="00B42926" w:rsidP="00B42926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B42926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>Estimate</w:t>
            </w:r>
          </w:p>
        </w:tc>
        <w:tc>
          <w:tcPr>
            <w:tcW w:w="124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6018A6" w14:textId="77777777" w:rsidR="00B42926" w:rsidRPr="00B42926" w:rsidRDefault="00B42926" w:rsidP="00B42926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B42926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>CI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9E6AA7" w14:textId="77777777" w:rsidR="00B42926" w:rsidRPr="00B42926" w:rsidRDefault="00B42926" w:rsidP="00B42926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B42926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>Pr(&gt;|t|)</w:t>
            </w:r>
          </w:p>
        </w:tc>
        <w:tc>
          <w:tcPr>
            <w:tcW w:w="86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6E6B0C" w14:textId="77777777" w:rsidR="00B42926" w:rsidRPr="00B42926" w:rsidRDefault="00B42926" w:rsidP="00B42926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B42926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>Adj. R-Squared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0D9828" w14:textId="77777777" w:rsidR="00B42926" w:rsidRPr="00B42926" w:rsidRDefault="00B42926" w:rsidP="00B42926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B42926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>F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93067B" w14:textId="77777777" w:rsidR="00B42926" w:rsidRPr="00B42926" w:rsidRDefault="00B42926" w:rsidP="00B42926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B42926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>dF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66C6F41" w14:textId="77777777" w:rsidR="00B42926" w:rsidRPr="00B42926" w:rsidRDefault="00B42926" w:rsidP="00B42926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B42926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>P</w:t>
            </w:r>
          </w:p>
        </w:tc>
      </w:tr>
      <w:tr w:rsidR="00B42926" w:rsidRPr="00B42926" w14:paraId="22BC6BB5" w14:textId="77777777" w:rsidTr="00B42926">
        <w:trPr>
          <w:trHeight w:val="255"/>
          <w:jc w:val="center"/>
        </w:trPr>
        <w:tc>
          <w:tcPr>
            <w:tcW w:w="2745" w:type="dxa"/>
            <w:tcBorders>
              <w:top w:val="single" w:sz="8" w:space="0" w:color="auto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7CA6AB1" w14:textId="77777777" w:rsidR="00B42926" w:rsidRPr="00B42926" w:rsidRDefault="00B42926" w:rsidP="00B42926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B42926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026" w:type="dxa"/>
            <w:tcBorders>
              <w:top w:val="single" w:sz="8" w:space="0" w:color="auto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6BD88C" w14:textId="77777777" w:rsidR="00B42926" w:rsidRPr="00B42926" w:rsidRDefault="00B42926" w:rsidP="00B42926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B42926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245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5F614F" w14:textId="77777777" w:rsidR="00B42926" w:rsidRPr="00B42926" w:rsidRDefault="00B42926" w:rsidP="00B42926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B42926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880" w:type="dxa"/>
            <w:tcBorders>
              <w:top w:val="single" w:sz="8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D24BD22" w14:textId="77777777" w:rsidR="00B42926" w:rsidRPr="00B42926" w:rsidRDefault="00B42926" w:rsidP="00B42926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B42926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861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78AC5A" w14:textId="77777777" w:rsidR="00B42926" w:rsidRPr="00B42926" w:rsidRDefault="00B42926" w:rsidP="00B42926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B42926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861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78BADC" w14:textId="77777777" w:rsidR="00B42926" w:rsidRPr="00B42926" w:rsidRDefault="00B42926" w:rsidP="00B42926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B42926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861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A54C50" w14:textId="77777777" w:rsidR="00B42926" w:rsidRPr="00B42926" w:rsidRDefault="00B42926" w:rsidP="00B42926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B42926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861" w:type="dxa"/>
            <w:tcBorders>
              <w:top w:val="single" w:sz="8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36D49FE" w14:textId="77777777" w:rsidR="00B42926" w:rsidRPr="00B42926" w:rsidRDefault="00B42926" w:rsidP="00B42926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B42926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</w:tr>
      <w:tr w:rsidR="00B42926" w:rsidRPr="00B42926" w14:paraId="6B59834E" w14:textId="77777777" w:rsidTr="00B42926">
        <w:trPr>
          <w:trHeight w:val="270"/>
          <w:jc w:val="center"/>
        </w:trPr>
        <w:tc>
          <w:tcPr>
            <w:tcW w:w="2745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17CB30E" w14:textId="6B4E5EB4" w:rsidR="00B42926" w:rsidRPr="00B42926" w:rsidRDefault="00B42926" w:rsidP="00B42926">
            <w:pPr>
              <w:rPr>
                <w:rFonts w:eastAsia="Times New Roman"/>
                <w:b/>
                <w:bCs/>
                <w:i/>
                <w:iCs/>
                <w:color w:val="0000FF"/>
                <w:sz w:val="20"/>
                <w:szCs w:val="20"/>
                <w:lang w:val="en-US"/>
              </w:rPr>
            </w:pPr>
            <w:r w:rsidRPr="00B42926">
              <w:rPr>
                <w:rFonts w:eastAsia="Times New Roman"/>
                <w:b/>
                <w:bCs/>
                <w:i/>
                <w:iCs/>
                <w:color w:val="0000FF"/>
                <w:sz w:val="20"/>
                <w:szCs w:val="20"/>
                <w:lang w:val="en-US"/>
              </w:rPr>
              <w:t>ΔTHC_Exposure</w:t>
            </w:r>
          </w:p>
        </w:tc>
        <w:tc>
          <w:tcPr>
            <w:tcW w:w="1026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EDF1B0" w14:textId="77777777" w:rsidR="00B42926" w:rsidRPr="00B42926" w:rsidRDefault="00B42926" w:rsidP="00B42926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B42926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2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5D98FF" w14:textId="77777777" w:rsidR="00B42926" w:rsidRPr="00B42926" w:rsidRDefault="00B42926" w:rsidP="00B42926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B42926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7C340FD" w14:textId="77777777" w:rsidR="00B42926" w:rsidRPr="00B42926" w:rsidRDefault="00B42926" w:rsidP="00B42926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B42926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A0CEEC" w14:textId="77777777" w:rsidR="00B42926" w:rsidRPr="00B42926" w:rsidRDefault="00B42926" w:rsidP="00B42926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B42926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2F2998" w14:textId="77777777" w:rsidR="00B42926" w:rsidRPr="00B42926" w:rsidRDefault="00B42926" w:rsidP="00B42926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B42926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5BA1B5" w14:textId="77777777" w:rsidR="00B42926" w:rsidRPr="00B42926" w:rsidRDefault="00B42926" w:rsidP="00B42926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B42926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E576F67" w14:textId="77777777" w:rsidR="00B42926" w:rsidRPr="00B42926" w:rsidRDefault="00B42926" w:rsidP="00B42926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B42926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</w:tr>
      <w:tr w:rsidR="00B42926" w:rsidRPr="00B42926" w14:paraId="14BC23EC" w14:textId="77777777" w:rsidTr="00B42926">
        <w:trPr>
          <w:trHeight w:val="255"/>
          <w:jc w:val="center"/>
        </w:trPr>
        <w:tc>
          <w:tcPr>
            <w:tcW w:w="2745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40F2CB6" w14:textId="4916C82A" w:rsidR="00B42926" w:rsidRPr="00B42926" w:rsidRDefault="00B42926" w:rsidP="00B42926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B42926">
              <w:rPr>
                <w:rFonts w:eastAsia="Times New Roman"/>
                <w:color w:val="000000"/>
                <w:sz w:val="20"/>
                <w:szCs w:val="20"/>
                <w:lang w:val="en-US"/>
              </w:rPr>
              <w:t>Intercept</w:t>
            </w:r>
          </w:p>
        </w:tc>
        <w:tc>
          <w:tcPr>
            <w:tcW w:w="1026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33392E" w14:textId="77777777" w:rsidR="00B42926" w:rsidRPr="00B42926" w:rsidRDefault="00B42926" w:rsidP="00B42926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B42926">
              <w:rPr>
                <w:rFonts w:eastAsia="Times New Roman"/>
                <w:color w:val="000000"/>
                <w:sz w:val="20"/>
                <w:szCs w:val="20"/>
                <w:lang w:val="en-US"/>
              </w:rPr>
              <w:t>-6.604</w:t>
            </w:r>
          </w:p>
        </w:tc>
        <w:tc>
          <w:tcPr>
            <w:tcW w:w="12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25653E" w14:textId="77777777" w:rsidR="00B42926" w:rsidRPr="00B42926" w:rsidRDefault="00B42926" w:rsidP="00B42926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B42926">
              <w:rPr>
                <w:rFonts w:eastAsia="Times New Roman"/>
                <w:color w:val="000000"/>
                <w:sz w:val="18"/>
                <w:szCs w:val="18"/>
                <w:lang w:val="en-US"/>
              </w:rPr>
              <w:t>(-7.23--5.98)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AA9B298" w14:textId="77777777" w:rsidR="00B42926" w:rsidRPr="00B42926" w:rsidRDefault="00B42926" w:rsidP="00B42926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B42926">
              <w:rPr>
                <w:rFonts w:eastAsia="Times New Roman"/>
                <w:color w:val="000000"/>
                <w:sz w:val="20"/>
                <w:szCs w:val="20"/>
                <w:lang w:val="en-US"/>
              </w:rPr>
              <w:t>1.5E-07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355E76" w14:textId="77777777" w:rsidR="00B42926" w:rsidRPr="00B42926" w:rsidRDefault="00B42926" w:rsidP="00B42926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B42926">
              <w:rPr>
                <w:rFonts w:eastAsia="Times New Roman"/>
                <w:color w:val="000000"/>
                <w:sz w:val="20"/>
                <w:szCs w:val="20"/>
                <w:lang w:val="en-US"/>
              </w:rPr>
              <w:t>0.9820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75CEC7" w14:textId="77777777" w:rsidR="00B42926" w:rsidRPr="00B42926" w:rsidRDefault="00B42926" w:rsidP="00B42926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B42926">
              <w:rPr>
                <w:rFonts w:eastAsia="Times New Roman"/>
                <w:color w:val="000000"/>
                <w:sz w:val="20"/>
                <w:szCs w:val="20"/>
                <w:lang w:val="en-US"/>
              </w:rPr>
              <w:t>437.7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8A7013" w14:textId="77777777" w:rsidR="00B42926" w:rsidRPr="00B42926" w:rsidRDefault="00B42926" w:rsidP="00B42926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B42926">
              <w:rPr>
                <w:rFonts w:eastAsia="Times New Roman"/>
                <w:color w:val="000000"/>
                <w:sz w:val="20"/>
                <w:szCs w:val="20"/>
                <w:lang w:val="en-US"/>
              </w:rPr>
              <w:t>1,7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4FA6332" w14:textId="77777777" w:rsidR="00B42926" w:rsidRPr="00B42926" w:rsidRDefault="00B42926" w:rsidP="00B42926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B42926">
              <w:rPr>
                <w:rFonts w:eastAsia="Times New Roman"/>
                <w:color w:val="000000"/>
                <w:sz w:val="20"/>
                <w:szCs w:val="20"/>
                <w:lang w:val="en-US"/>
              </w:rPr>
              <w:t>1.4E-07</w:t>
            </w:r>
          </w:p>
        </w:tc>
      </w:tr>
      <w:tr w:rsidR="00B42926" w:rsidRPr="00B42926" w14:paraId="71143ACD" w14:textId="77777777" w:rsidTr="00B42926">
        <w:trPr>
          <w:trHeight w:val="255"/>
          <w:jc w:val="center"/>
        </w:trPr>
        <w:tc>
          <w:tcPr>
            <w:tcW w:w="2745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0BAD567" w14:textId="64A176E7" w:rsidR="00B42926" w:rsidRPr="00B42926" w:rsidRDefault="00B42926" w:rsidP="00B42926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B42926">
              <w:rPr>
                <w:rFonts w:eastAsia="Times New Roman"/>
                <w:color w:val="000000"/>
                <w:sz w:val="20"/>
                <w:szCs w:val="20"/>
                <w:lang w:val="en-US"/>
              </w:rPr>
              <w:t>THC</w:t>
            </w:r>
            <w:r w:rsidR="003D54CF">
              <w:rPr>
                <w:rFonts w:eastAsia="Times New Roman"/>
                <w:color w:val="000000"/>
                <w:sz w:val="20"/>
                <w:szCs w:val="20"/>
                <w:lang w:val="en-US"/>
              </w:rPr>
              <w:t>_</w:t>
            </w:r>
            <w:r w:rsidRPr="00B42926">
              <w:rPr>
                <w:rFonts w:eastAsia="Times New Roman"/>
                <w:color w:val="000000"/>
                <w:sz w:val="20"/>
                <w:szCs w:val="20"/>
                <w:lang w:val="en-US"/>
              </w:rPr>
              <w:t>Dec</w:t>
            </w:r>
            <w:r w:rsidR="003D54CF">
              <w:rPr>
                <w:rFonts w:eastAsia="Times New Roman"/>
                <w:color w:val="000000"/>
                <w:sz w:val="20"/>
                <w:szCs w:val="20"/>
                <w:lang w:val="en-US"/>
              </w:rPr>
              <w:t>ile</w:t>
            </w:r>
          </w:p>
        </w:tc>
        <w:tc>
          <w:tcPr>
            <w:tcW w:w="1026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997A87" w14:textId="77777777" w:rsidR="00B42926" w:rsidRPr="00B42926" w:rsidRDefault="00B42926" w:rsidP="00B42926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B42926">
              <w:rPr>
                <w:rFonts w:eastAsia="Times New Roman"/>
                <w:color w:val="000000"/>
                <w:sz w:val="20"/>
                <w:szCs w:val="20"/>
                <w:lang w:val="en-US"/>
              </w:rPr>
              <w:t>7.053</w:t>
            </w:r>
          </w:p>
        </w:tc>
        <w:tc>
          <w:tcPr>
            <w:tcW w:w="12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FE6A08" w14:textId="77777777" w:rsidR="00B42926" w:rsidRPr="00B42926" w:rsidRDefault="00B42926" w:rsidP="00B42926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B42926">
              <w:rPr>
                <w:rFonts w:eastAsia="Times New Roman"/>
                <w:color w:val="000000"/>
                <w:sz w:val="18"/>
                <w:szCs w:val="18"/>
                <w:lang w:val="en-US"/>
              </w:rPr>
              <w:t>(6.39-7.71)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7367857" w14:textId="77777777" w:rsidR="00B42926" w:rsidRPr="00B42926" w:rsidRDefault="00B42926" w:rsidP="00B42926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B42926">
              <w:rPr>
                <w:rFonts w:eastAsia="Times New Roman"/>
                <w:color w:val="000000"/>
                <w:sz w:val="20"/>
                <w:szCs w:val="20"/>
                <w:lang w:val="en-US"/>
              </w:rPr>
              <w:t>1.4E-07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B38DBA" w14:textId="77777777" w:rsidR="00B42926" w:rsidRPr="00B42926" w:rsidRDefault="00B42926" w:rsidP="00B42926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B42926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50F689" w14:textId="77777777" w:rsidR="00B42926" w:rsidRPr="00B42926" w:rsidRDefault="00B42926" w:rsidP="00B42926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B42926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0E90B4" w14:textId="77777777" w:rsidR="00B42926" w:rsidRPr="00B42926" w:rsidRDefault="00B42926" w:rsidP="00B42926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B42926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8D2264D" w14:textId="77777777" w:rsidR="00B42926" w:rsidRPr="00B42926" w:rsidRDefault="00B42926" w:rsidP="00B42926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B42926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</w:tr>
      <w:tr w:rsidR="00B42926" w:rsidRPr="00B42926" w14:paraId="2871DFF3" w14:textId="77777777" w:rsidTr="00B42926">
        <w:trPr>
          <w:trHeight w:val="255"/>
          <w:jc w:val="center"/>
        </w:trPr>
        <w:tc>
          <w:tcPr>
            <w:tcW w:w="2745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020BAB7" w14:textId="77777777" w:rsidR="00B42926" w:rsidRPr="00B42926" w:rsidRDefault="00B42926" w:rsidP="00B42926">
            <w:pPr>
              <w:rPr>
                <w:rFonts w:eastAsia="Times New Roman"/>
                <w:color w:val="FF0000"/>
                <w:sz w:val="20"/>
                <w:szCs w:val="20"/>
                <w:lang w:val="en-US"/>
              </w:rPr>
            </w:pPr>
            <w:r w:rsidRPr="00B42926">
              <w:rPr>
                <w:rFonts w:eastAsia="Times New Roman"/>
                <w:color w:val="FF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026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A7DC37" w14:textId="77777777" w:rsidR="00B42926" w:rsidRPr="00B42926" w:rsidRDefault="00B42926" w:rsidP="00B42926">
            <w:pPr>
              <w:rPr>
                <w:rFonts w:eastAsia="Times New Roman"/>
                <w:color w:val="FF0000"/>
                <w:sz w:val="20"/>
                <w:szCs w:val="20"/>
                <w:lang w:val="en-US"/>
              </w:rPr>
            </w:pPr>
            <w:r w:rsidRPr="00B42926">
              <w:rPr>
                <w:rFonts w:eastAsia="Times New Roman"/>
                <w:color w:val="FF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2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B80CBD" w14:textId="77777777" w:rsidR="00B42926" w:rsidRPr="00B42926" w:rsidRDefault="00B42926" w:rsidP="00B42926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B42926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BCD71B9" w14:textId="77777777" w:rsidR="00B42926" w:rsidRPr="00B42926" w:rsidRDefault="00B42926" w:rsidP="00B42926">
            <w:pPr>
              <w:rPr>
                <w:rFonts w:eastAsia="Times New Roman"/>
                <w:color w:val="FF0000"/>
                <w:sz w:val="20"/>
                <w:szCs w:val="20"/>
                <w:lang w:val="en-US"/>
              </w:rPr>
            </w:pPr>
            <w:r w:rsidRPr="00B42926">
              <w:rPr>
                <w:rFonts w:eastAsia="Times New Roman"/>
                <w:color w:val="FF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908F7E" w14:textId="77777777" w:rsidR="00B42926" w:rsidRPr="00B42926" w:rsidRDefault="00B42926" w:rsidP="00B42926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B42926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DD7A9C" w14:textId="77777777" w:rsidR="00B42926" w:rsidRPr="00B42926" w:rsidRDefault="00B42926" w:rsidP="00B42926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B42926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B5A875" w14:textId="77777777" w:rsidR="00B42926" w:rsidRPr="00B42926" w:rsidRDefault="00B42926" w:rsidP="00B42926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B42926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60C7F07" w14:textId="77777777" w:rsidR="00B42926" w:rsidRPr="00B42926" w:rsidRDefault="00B42926" w:rsidP="00B42926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B42926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</w:tr>
      <w:tr w:rsidR="00B42926" w:rsidRPr="00B42926" w14:paraId="1BDC54AF" w14:textId="77777777" w:rsidTr="00B42926">
        <w:trPr>
          <w:trHeight w:val="270"/>
          <w:jc w:val="center"/>
        </w:trPr>
        <w:tc>
          <w:tcPr>
            <w:tcW w:w="2745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3A92DCB" w14:textId="7153DF8E" w:rsidR="00B42926" w:rsidRPr="00B42926" w:rsidRDefault="00B42926" w:rsidP="00B42926">
            <w:pPr>
              <w:rPr>
                <w:b/>
                <w:bCs/>
                <w:i/>
                <w:iCs/>
                <w:color w:val="0000FF"/>
                <w:sz w:val="20"/>
                <w:szCs w:val="20"/>
              </w:rPr>
            </w:pPr>
            <w:r>
              <w:rPr>
                <w:b/>
                <w:bCs/>
                <w:i/>
                <w:iCs/>
                <w:color w:val="0000FF"/>
                <w:sz w:val="20"/>
                <w:szCs w:val="20"/>
              </w:rPr>
              <w:t>Cannabigerol_Exposure</w:t>
            </w:r>
          </w:p>
        </w:tc>
        <w:tc>
          <w:tcPr>
            <w:tcW w:w="1026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4E8747" w14:textId="77777777" w:rsidR="00B42926" w:rsidRPr="00B42926" w:rsidRDefault="00B42926" w:rsidP="00B42926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B42926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2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A8BA62" w14:textId="77777777" w:rsidR="00B42926" w:rsidRPr="00B42926" w:rsidRDefault="00B42926" w:rsidP="00B42926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B42926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3032ABA" w14:textId="77777777" w:rsidR="00B42926" w:rsidRPr="00B42926" w:rsidRDefault="00B42926" w:rsidP="00B42926">
            <w:pPr>
              <w:rPr>
                <w:rFonts w:eastAsia="Times New Roman"/>
                <w:color w:val="FF0000"/>
                <w:sz w:val="20"/>
                <w:szCs w:val="20"/>
                <w:lang w:val="en-US"/>
              </w:rPr>
            </w:pPr>
            <w:r w:rsidRPr="00B42926">
              <w:rPr>
                <w:rFonts w:eastAsia="Times New Roman"/>
                <w:color w:val="FF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8AF56A" w14:textId="77777777" w:rsidR="00B42926" w:rsidRPr="00B42926" w:rsidRDefault="00B42926" w:rsidP="00B42926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B42926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F5C729" w14:textId="77777777" w:rsidR="00B42926" w:rsidRPr="00B42926" w:rsidRDefault="00B42926" w:rsidP="00B42926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B42926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E66037" w14:textId="77777777" w:rsidR="00B42926" w:rsidRPr="00B42926" w:rsidRDefault="00B42926" w:rsidP="00B42926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B42926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005DC2C" w14:textId="77777777" w:rsidR="00B42926" w:rsidRPr="00B42926" w:rsidRDefault="00B42926" w:rsidP="00B42926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B42926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</w:tr>
      <w:tr w:rsidR="00B42926" w:rsidRPr="00B42926" w14:paraId="2E79FDC4" w14:textId="77777777" w:rsidTr="00B42926">
        <w:trPr>
          <w:trHeight w:val="255"/>
          <w:jc w:val="center"/>
        </w:trPr>
        <w:tc>
          <w:tcPr>
            <w:tcW w:w="2745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EA98919" w14:textId="355306A7" w:rsidR="00B42926" w:rsidRPr="00B42926" w:rsidRDefault="00B42926" w:rsidP="00B42926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B42926">
              <w:rPr>
                <w:rFonts w:eastAsia="Times New Roman"/>
                <w:color w:val="000000"/>
                <w:sz w:val="20"/>
                <w:szCs w:val="20"/>
                <w:lang w:val="en-US"/>
              </w:rPr>
              <w:t>Intercept</w:t>
            </w:r>
          </w:p>
        </w:tc>
        <w:tc>
          <w:tcPr>
            <w:tcW w:w="1026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FD87E1" w14:textId="77777777" w:rsidR="00B42926" w:rsidRPr="00B42926" w:rsidRDefault="00B42926" w:rsidP="00B42926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B42926">
              <w:rPr>
                <w:rFonts w:eastAsia="Times New Roman"/>
                <w:color w:val="000000"/>
                <w:sz w:val="20"/>
                <w:szCs w:val="20"/>
                <w:lang w:val="en-US"/>
              </w:rPr>
              <w:t>-6.525</w:t>
            </w:r>
          </w:p>
        </w:tc>
        <w:tc>
          <w:tcPr>
            <w:tcW w:w="12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52B00F" w14:textId="77777777" w:rsidR="00B42926" w:rsidRPr="00B42926" w:rsidRDefault="00B42926" w:rsidP="00B42926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B42926">
              <w:rPr>
                <w:rFonts w:eastAsia="Times New Roman"/>
                <w:color w:val="000000"/>
                <w:sz w:val="18"/>
                <w:szCs w:val="18"/>
                <w:lang w:val="en-US"/>
              </w:rPr>
              <w:t>(-7.14--5.91)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C3909E3" w14:textId="77777777" w:rsidR="00B42926" w:rsidRPr="00B42926" w:rsidRDefault="00B42926" w:rsidP="00B42926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B42926">
              <w:rPr>
                <w:rFonts w:eastAsia="Times New Roman"/>
                <w:color w:val="000000"/>
                <w:sz w:val="20"/>
                <w:szCs w:val="20"/>
                <w:lang w:val="en-US"/>
              </w:rPr>
              <w:t>1.5E-07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3D2C85" w14:textId="77777777" w:rsidR="00B42926" w:rsidRPr="00B42926" w:rsidRDefault="00B42926" w:rsidP="00B42926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B42926">
              <w:rPr>
                <w:rFonts w:eastAsia="Times New Roman"/>
                <w:color w:val="000000"/>
                <w:sz w:val="20"/>
                <w:szCs w:val="20"/>
                <w:lang w:val="en-US"/>
              </w:rPr>
              <w:t>0.9818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E1C91A" w14:textId="77777777" w:rsidR="00B42926" w:rsidRPr="00B42926" w:rsidRDefault="00B42926" w:rsidP="00B42926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B42926">
              <w:rPr>
                <w:rFonts w:eastAsia="Times New Roman"/>
                <w:color w:val="000000"/>
                <w:sz w:val="20"/>
                <w:szCs w:val="20"/>
                <w:lang w:val="en-US"/>
              </w:rPr>
              <w:t>432.9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ECBBAC" w14:textId="77777777" w:rsidR="00B42926" w:rsidRPr="00B42926" w:rsidRDefault="00B42926" w:rsidP="00B42926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B42926">
              <w:rPr>
                <w:rFonts w:eastAsia="Times New Roman"/>
                <w:color w:val="000000"/>
                <w:sz w:val="20"/>
                <w:szCs w:val="20"/>
                <w:lang w:val="en-US"/>
              </w:rPr>
              <w:t>1,7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0E86510" w14:textId="77777777" w:rsidR="00B42926" w:rsidRPr="00B42926" w:rsidRDefault="00B42926" w:rsidP="00B42926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B42926">
              <w:rPr>
                <w:rFonts w:eastAsia="Times New Roman"/>
                <w:color w:val="000000"/>
                <w:sz w:val="20"/>
                <w:szCs w:val="20"/>
                <w:lang w:val="en-US"/>
              </w:rPr>
              <w:t>1.5E-07</w:t>
            </w:r>
          </w:p>
        </w:tc>
      </w:tr>
      <w:tr w:rsidR="00B42926" w:rsidRPr="00B42926" w14:paraId="5A7B7427" w14:textId="77777777" w:rsidTr="00B42926">
        <w:trPr>
          <w:trHeight w:val="270"/>
          <w:jc w:val="center"/>
        </w:trPr>
        <w:tc>
          <w:tcPr>
            <w:tcW w:w="2745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90911B6" w14:textId="55235325" w:rsidR="00B42926" w:rsidRPr="00B42926" w:rsidRDefault="003D54CF" w:rsidP="00B42926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US"/>
              </w:rPr>
              <w:t>Cannabigerol_Decile</w:t>
            </w:r>
          </w:p>
        </w:tc>
        <w:tc>
          <w:tcPr>
            <w:tcW w:w="1026" w:type="dxa"/>
            <w:tcBorders>
              <w:top w:val="nil"/>
              <w:left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F92DDD" w14:textId="77777777" w:rsidR="00B42926" w:rsidRPr="00B42926" w:rsidRDefault="00B42926" w:rsidP="00B42926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B42926">
              <w:rPr>
                <w:rFonts w:eastAsia="Times New Roman"/>
                <w:color w:val="000000"/>
                <w:sz w:val="20"/>
                <w:szCs w:val="20"/>
                <w:lang w:val="en-US"/>
              </w:rPr>
              <w:t>185.334</w:t>
            </w:r>
          </w:p>
        </w:tc>
        <w:tc>
          <w:tcPr>
            <w:tcW w:w="1245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613A58" w14:textId="77777777" w:rsidR="00B42926" w:rsidRPr="00B42926" w:rsidRDefault="00B42926" w:rsidP="00B42926">
            <w:pPr>
              <w:jc w:val="right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B42926">
              <w:rPr>
                <w:rFonts w:eastAsia="Times New Roman"/>
                <w:color w:val="000000"/>
                <w:sz w:val="18"/>
                <w:szCs w:val="18"/>
                <w:lang w:val="en-US"/>
              </w:rPr>
              <w:t>(167.88-202.79)</w:t>
            </w:r>
          </w:p>
        </w:tc>
        <w:tc>
          <w:tcPr>
            <w:tcW w:w="8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A08319D" w14:textId="77777777" w:rsidR="00B42926" w:rsidRPr="00B42926" w:rsidRDefault="00B42926" w:rsidP="00B42926">
            <w:pPr>
              <w:jc w:val="right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B42926">
              <w:rPr>
                <w:rFonts w:eastAsia="Times New Roman"/>
                <w:color w:val="000000"/>
                <w:sz w:val="20"/>
                <w:szCs w:val="20"/>
                <w:lang w:val="en-US"/>
              </w:rPr>
              <w:t>1.5E-07</w:t>
            </w:r>
          </w:p>
        </w:tc>
        <w:tc>
          <w:tcPr>
            <w:tcW w:w="86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642063" w14:textId="77777777" w:rsidR="00B42926" w:rsidRPr="00B42926" w:rsidRDefault="00B42926" w:rsidP="00B42926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B42926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86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3B5354" w14:textId="77777777" w:rsidR="00B42926" w:rsidRPr="00B42926" w:rsidRDefault="00B42926" w:rsidP="00B42926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B42926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86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F87D6F" w14:textId="77777777" w:rsidR="00B42926" w:rsidRPr="00B42926" w:rsidRDefault="00B42926" w:rsidP="00B42926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B42926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86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CF0BC7B" w14:textId="77777777" w:rsidR="00B42926" w:rsidRPr="00B42926" w:rsidRDefault="00B42926" w:rsidP="00B42926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B42926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</w:tr>
    </w:tbl>
    <w:p w14:paraId="3B7C56C5" w14:textId="77777777" w:rsidR="00766D25" w:rsidRDefault="008C62F8" w:rsidP="00766D25">
      <w:pPr>
        <w:jc w:val="center"/>
      </w:pPr>
      <w:r>
        <w:br w:type="page"/>
      </w:r>
    </w:p>
    <w:p w14:paraId="39F0ECAD" w14:textId="2C19A307" w:rsidR="00766D25" w:rsidRDefault="00946607" w:rsidP="00766D25">
      <w:pPr>
        <w:jc w:val="center"/>
        <w:rPr>
          <w:b/>
          <w:bCs/>
          <w:u w:val="single"/>
        </w:rPr>
      </w:pPr>
      <w:r>
        <w:rPr>
          <w:b/>
          <w:bCs/>
          <w:u w:val="single"/>
        </w:rPr>
        <w:lastRenderedPageBreak/>
        <w:t xml:space="preserve">eTable 10.:  </w:t>
      </w:r>
      <w:r w:rsidR="00766D25">
        <w:rPr>
          <w:b/>
          <w:bCs/>
          <w:u w:val="single"/>
        </w:rPr>
        <w:t>Weighted Mixed Effects Regression Models</w:t>
      </w:r>
    </w:p>
    <w:p w14:paraId="2820A178" w14:textId="77777777" w:rsidR="00766D25" w:rsidRDefault="00766D25" w:rsidP="00766D25">
      <w:pPr>
        <w:jc w:val="center"/>
      </w:pPr>
    </w:p>
    <w:p w14:paraId="49BA0DD7" w14:textId="77777777" w:rsidR="00766D25" w:rsidRDefault="00766D25" w:rsidP="00766D25">
      <w:pPr>
        <w:jc w:val="center"/>
      </w:pPr>
    </w:p>
    <w:p w14:paraId="309E6571" w14:textId="00B519E1" w:rsidR="00A60994" w:rsidRDefault="00A60994">
      <w:r>
        <w:fldChar w:fldCharType="begin"/>
      </w:r>
      <w:r>
        <w:instrText xml:space="preserve"> LINK </w:instrText>
      </w:r>
      <w:r w:rsidR="008321EB">
        <w:instrText xml:space="preserve">Excel.Sheet.12 "D:\\1ASReece\\Research\\2020 Res\\Autism\\Autism Op Exp 9.xlsx" "ST10 lme!R2C11:R61C17" </w:instrText>
      </w:r>
      <w:r>
        <w:instrText xml:space="preserve">\a \f 4 \h </w:instrText>
      </w:r>
      <w:r w:rsidR="00B90A21">
        <w:instrText xml:space="preserve"> \* MERGEFORMAT </w:instrText>
      </w:r>
      <w:r>
        <w:fldChar w:fldCharType="separate"/>
      </w:r>
    </w:p>
    <w:tbl>
      <w:tblPr>
        <w:tblW w:w="12060" w:type="dxa"/>
        <w:jc w:val="center"/>
        <w:tblLayout w:type="fixed"/>
        <w:tblLook w:val="04A0" w:firstRow="1" w:lastRow="0" w:firstColumn="1" w:lastColumn="0" w:noHBand="0" w:noVBand="1"/>
      </w:tblPr>
      <w:tblGrid>
        <w:gridCol w:w="4490"/>
        <w:gridCol w:w="1080"/>
        <w:gridCol w:w="2176"/>
        <w:gridCol w:w="960"/>
        <w:gridCol w:w="1118"/>
        <w:gridCol w:w="1118"/>
        <w:gridCol w:w="1118"/>
      </w:tblGrid>
      <w:tr w:rsidR="00A60994" w:rsidRPr="00A60994" w14:paraId="16E9F4D8" w14:textId="77777777" w:rsidTr="00B90A21">
        <w:trPr>
          <w:trHeight w:val="270"/>
          <w:jc w:val="center"/>
        </w:trPr>
        <w:tc>
          <w:tcPr>
            <w:tcW w:w="449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CE8EF0C" w14:textId="0E9621E1" w:rsidR="00A60994" w:rsidRPr="00A60994" w:rsidRDefault="00A60994" w:rsidP="00A60994">
            <w:pPr>
              <w:rPr>
                <w:rFonts w:eastAsia="Times New Roman"/>
                <w:b/>
                <w:bCs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b/>
                <w:bCs/>
                <w:sz w:val="20"/>
                <w:szCs w:val="20"/>
                <w:lang w:val="en-US"/>
              </w:rPr>
              <w:t>Parameter</w:t>
            </w:r>
          </w:p>
        </w:tc>
        <w:tc>
          <w:tcPr>
            <w:tcW w:w="1080" w:type="dxa"/>
            <w:tcBorders>
              <w:top w:val="single" w:sz="8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278BEF" w14:textId="77777777" w:rsidR="00A60994" w:rsidRPr="00A60994" w:rsidRDefault="00A60994" w:rsidP="00A60994">
            <w:pPr>
              <w:jc w:val="center"/>
              <w:rPr>
                <w:rFonts w:eastAsia="Times New Roman"/>
                <w:b/>
                <w:bCs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b/>
                <w:bCs/>
                <w:sz w:val="20"/>
                <w:szCs w:val="20"/>
                <w:lang w:val="en-US"/>
              </w:rPr>
              <w:t>Value</w:t>
            </w:r>
          </w:p>
        </w:tc>
        <w:tc>
          <w:tcPr>
            <w:tcW w:w="2176" w:type="dxa"/>
            <w:tcBorders>
              <w:top w:val="single" w:sz="8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300ADE" w14:textId="77777777" w:rsidR="00A60994" w:rsidRPr="00A60994" w:rsidRDefault="00A60994" w:rsidP="00A60994">
            <w:pPr>
              <w:jc w:val="center"/>
              <w:rPr>
                <w:rFonts w:eastAsia="Times New Roman"/>
                <w:b/>
                <w:bCs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b/>
                <w:bCs/>
                <w:sz w:val="20"/>
                <w:szCs w:val="20"/>
                <w:lang w:val="en-US"/>
              </w:rPr>
              <w:t>C.I.</w:t>
            </w:r>
          </w:p>
        </w:tc>
        <w:tc>
          <w:tcPr>
            <w:tcW w:w="960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D1DC596" w14:textId="77777777" w:rsidR="00A60994" w:rsidRPr="00A60994" w:rsidRDefault="00A60994" w:rsidP="00A60994">
            <w:pPr>
              <w:jc w:val="center"/>
              <w:rPr>
                <w:rFonts w:eastAsia="Times New Roman"/>
                <w:b/>
                <w:bCs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b/>
                <w:bCs/>
                <w:sz w:val="20"/>
                <w:szCs w:val="20"/>
                <w:lang w:val="en-US"/>
              </w:rPr>
              <w:t>P-Value</w:t>
            </w:r>
          </w:p>
        </w:tc>
        <w:tc>
          <w:tcPr>
            <w:tcW w:w="1118" w:type="dxa"/>
            <w:tcBorders>
              <w:top w:val="single" w:sz="8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31C44A" w14:textId="77777777" w:rsidR="00A60994" w:rsidRPr="00A60994" w:rsidRDefault="00A60994" w:rsidP="00A60994">
            <w:pPr>
              <w:jc w:val="center"/>
              <w:rPr>
                <w:rFonts w:eastAsia="Times New Roman"/>
                <w:b/>
                <w:bCs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b/>
                <w:bCs/>
                <w:sz w:val="20"/>
                <w:szCs w:val="20"/>
                <w:lang w:val="en-US"/>
              </w:rPr>
              <w:t>AIC</w:t>
            </w:r>
          </w:p>
        </w:tc>
        <w:tc>
          <w:tcPr>
            <w:tcW w:w="1118" w:type="dxa"/>
            <w:tcBorders>
              <w:top w:val="single" w:sz="8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441895" w14:textId="77777777" w:rsidR="00A60994" w:rsidRPr="00A60994" w:rsidRDefault="00A60994" w:rsidP="00A60994">
            <w:pPr>
              <w:jc w:val="center"/>
              <w:rPr>
                <w:rFonts w:eastAsia="Times New Roman"/>
                <w:b/>
                <w:bCs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b/>
                <w:bCs/>
                <w:sz w:val="20"/>
                <w:szCs w:val="20"/>
                <w:lang w:val="en-US"/>
              </w:rPr>
              <w:t>BIC</w:t>
            </w:r>
          </w:p>
        </w:tc>
        <w:tc>
          <w:tcPr>
            <w:tcW w:w="1118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96FF3D5" w14:textId="77777777" w:rsidR="00A60994" w:rsidRPr="00A60994" w:rsidRDefault="00A60994" w:rsidP="00A60994">
            <w:pPr>
              <w:jc w:val="center"/>
              <w:rPr>
                <w:rFonts w:eastAsia="Times New Roman"/>
                <w:b/>
                <w:bCs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b/>
                <w:bCs/>
                <w:sz w:val="20"/>
                <w:szCs w:val="20"/>
                <w:lang w:val="en-US"/>
              </w:rPr>
              <w:t>logLik</w:t>
            </w:r>
          </w:p>
        </w:tc>
      </w:tr>
      <w:tr w:rsidR="00A60994" w:rsidRPr="00A60994" w14:paraId="27CBA2B9" w14:textId="77777777" w:rsidTr="00B90A21">
        <w:trPr>
          <w:trHeight w:val="255"/>
          <w:jc w:val="center"/>
        </w:trPr>
        <w:tc>
          <w:tcPr>
            <w:tcW w:w="449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862BA5E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080" w:type="dxa"/>
            <w:tcBorders>
              <w:top w:val="single" w:sz="8" w:space="0" w:color="auto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946EF4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2176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71796E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960" w:type="dxa"/>
            <w:tcBorders>
              <w:top w:val="single" w:sz="8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F4C554A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70DA0A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698987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single" w:sz="8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DCDB5FF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</w:tr>
      <w:tr w:rsidR="00A60994" w:rsidRPr="00A60994" w14:paraId="24F2504F" w14:textId="77777777" w:rsidTr="00B90A21">
        <w:trPr>
          <w:trHeight w:val="270"/>
          <w:jc w:val="center"/>
        </w:trPr>
        <w:tc>
          <w:tcPr>
            <w:tcW w:w="449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A2E57B1" w14:textId="77777777" w:rsidR="00A60994" w:rsidRPr="00A60994" w:rsidRDefault="00A60994" w:rsidP="00A60994">
            <w:pPr>
              <w:rPr>
                <w:rFonts w:eastAsia="Times New Roman"/>
                <w:b/>
                <w:bCs/>
                <w:i/>
                <w:iCs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b/>
                <w:bCs/>
                <w:i/>
                <w:iCs/>
                <w:sz w:val="20"/>
                <w:szCs w:val="20"/>
                <w:lang w:val="en-US"/>
              </w:rPr>
              <w:t>Additive</w:t>
            </w:r>
          </w:p>
        </w:tc>
        <w:tc>
          <w:tcPr>
            <w:tcW w:w="10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E6FBE3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5A2475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335730C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8B6555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BB3CC8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4178265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</w:tr>
      <w:tr w:rsidR="001F3868" w:rsidRPr="00A60994" w14:paraId="692B4734" w14:textId="77777777" w:rsidTr="00B90A21">
        <w:trPr>
          <w:trHeight w:val="255"/>
          <w:jc w:val="center"/>
        </w:trPr>
        <w:tc>
          <w:tcPr>
            <w:tcW w:w="449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EFFA496" w14:textId="77777777" w:rsidR="001F3868" w:rsidRPr="00A60994" w:rsidRDefault="001F3868" w:rsidP="001F3868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NHAsian</w:t>
            </w:r>
          </w:p>
        </w:tc>
        <w:tc>
          <w:tcPr>
            <w:tcW w:w="10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5A100B" w14:textId="184CB192" w:rsidR="001F3868" w:rsidRPr="00A60994" w:rsidRDefault="001F3868" w:rsidP="001F3868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</w:rPr>
              <w:t>2.25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265216" w14:textId="77777777" w:rsidR="001F3868" w:rsidRPr="00A60994" w:rsidRDefault="001F3868" w:rsidP="001F3868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A60994">
              <w:rPr>
                <w:rFonts w:eastAsia="Times New Roman"/>
                <w:sz w:val="18"/>
                <w:szCs w:val="18"/>
                <w:lang w:val="en-US"/>
              </w:rPr>
              <w:t>(2.1-2.4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B27D288" w14:textId="77777777" w:rsidR="001F3868" w:rsidRPr="00A60994" w:rsidRDefault="001F3868" w:rsidP="001F3868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0.0000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C4A29E" w14:textId="77777777" w:rsidR="001F3868" w:rsidRPr="00A60994" w:rsidRDefault="001F3868" w:rsidP="001F3868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1635.9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9F60F0" w14:textId="77777777" w:rsidR="001F3868" w:rsidRPr="00A60994" w:rsidRDefault="001F3868" w:rsidP="001F3868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1701.142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056B35A" w14:textId="77777777" w:rsidR="001F3868" w:rsidRPr="00A60994" w:rsidRDefault="001F3868" w:rsidP="001F3868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-801.9501</w:t>
            </w:r>
          </w:p>
        </w:tc>
      </w:tr>
      <w:tr w:rsidR="001F3868" w:rsidRPr="00A60994" w14:paraId="6C060008" w14:textId="77777777" w:rsidTr="00B90A21">
        <w:trPr>
          <w:trHeight w:val="300"/>
          <w:jc w:val="center"/>
        </w:trPr>
        <w:tc>
          <w:tcPr>
            <w:tcW w:w="449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5788FB" w14:textId="77777777" w:rsidR="001F3868" w:rsidRPr="00A60994" w:rsidRDefault="001F3868" w:rsidP="001F3868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Cigarettes</w:t>
            </w:r>
          </w:p>
        </w:tc>
        <w:tc>
          <w:tcPr>
            <w:tcW w:w="10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2EDF07" w14:textId="5EF323ED" w:rsidR="001F3868" w:rsidRPr="00A60994" w:rsidRDefault="001F3868" w:rsidP="001F3868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</w:rPr>
              <w:t>10.03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2EBAD9" w14:textId="77777777" w:rsidR="001F3868" w:rsidRPr="00A60994" w:rsidRDefault="001F3868" w:rsidP="001F3868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A60994">
              <w:rPr>
                <w:rFonts w:eastAsia="Times New Roman"/>
                <w:sz w:val="18"/>
                <w:szCs w:val="18"/>
                <w:lang w:val="en-US"/>
              </w:rPr>
              <w:t>(8.42-11.64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5C31697" w14:textId="77777777" w:rsidR="001F3868" w:rsidRPr="00A60994" w:rsidRDefault="001F3868" w:rsidP="001F3868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0.0000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4646CB" w14:textId="77777777" w:rsidR="001F3868" w:rsidRPr="00A60994" w:rsidRDefault="001F3868" w:rsidP="001F3868">
            <w:pPr>
              <w:rPr>
                <w:rFonts w:eastAsia="Times New Roman"/>
                <w:sz w:val="22"/>
                <w:szCs w:val="22"/>
                <w:lang w:val="en-US"/>
              </w:rPr>
            </w:pPr>
            <w:r w:rsidRPr="00A60994">
              <w:rPr>
                <w:rFonts w:eastAsia="Times New Roman"/>
                <w:sz w:val="22"/>
                <w:szCs w:val="22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16AC78" w14:textId="77777777" w:rsidR="001F3868" w:rsidRPr="00A60994" w:rsidRDefault="001F3868" w:rsidP="001F3868">
            <w:pPr>
              <w:rPr>
                <w:rFonts w:eastAsia="Times New Roman"/>
                <w:sz w:val="22"/>
                <w:szCs w:val="22"/>
                <w:lang w:val="en-US"/>
              </w:rPr>
            </w:pPr>
            <w:r w:rsidRPr="00A60994">
              <w:rPr>
                <w:rFonts w:eastAsia="Times New Roman"/>
                <w:sz w:val="22"/>
                <w:szCs w:val="22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FE33F74" w14:textId="77777777" w:rsidR="001F3868" w:rsidRPr="00A60994" w:rsidRDefault="001F3868" w:rsidP="001F3868">
            <w:pPr>
              <w:rPr>
                <w:rFonts w:eastAsia="Times New Roman"/>
                <w:sz w:val="22"/>
                <w:szCs w:val="22"/>
                <w:lang w:val="en-US"/>
              </w:rPr>
            </w:pPr>
            <w:r w:rsidRPr="00A60994">
              <w:rPr>
                <w:rFonts w:eastAsia="Times New Roman"/>
                <w:sz w:val="22"/>
                <w:szCs w:val="22"/>
                <w:lang w:val="en-US"/>
              </w:rPr>
              <w:t> </w:t>
            </w:r>
          </w:p>
        </w:tc>
      </w:tr>
      <w:tr w:rsidR="001F3868" w:rsidRPr="00A60994" w14:paraId="5F810DEE" w14:textId="77777777" w:rsidTr="00B90A21">
        <w:trPr>
          <w:trHeight w:val="255"/>
          <w:jc w:val="center"/>
        </w:trPr>
        <w:tc>
          <w:tcPr>
            <w:tcW w:w="449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D3C2A44" w14:textId="77777777" w:rsidR="001F3868" w:rsidRPr="00A60994" w:rsidRDefault="001F3868" w:rsidP="001F3868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NHWhite</w:t>
            </w:r>
          </w:p>
        </w:tc>
        <w:tc>
          <w:tcPr>
            <w:tcW w:w="10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2E5A2E" w14:textId="595B92A9" w:rsidR="001F3868" w:rsidRPr="00A60994" w:rsidRDefault="001F3868" w:rsidP="001F3868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</w:rPr>
              <w:t>7.36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466AA2" w14:textId="77777777" w:rsidR="001F3868" w:rsidRPr="00A60994" w:rsidRDefault="001F3868" w:rsidP="001F3868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A60994">
              <w:rPr>
                <w:rFonts w:eastAsia="Times New Roman"/>
                <w:sz w:val="18"/>
                <w:szCs w:val="18"/>
                <w:lang w:val="en-US"/>
              </w:rPr>
              <w:t>(5.9-8.81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9758D1C" w14:textId="77777777" w:rsidR="001F3868" w:rsidRPr="00A60994" w:rsidRDefault="001F3868" w:rsidP="001F3868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0.0000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B35738" w14:textId="77777777" w:rsidR="001F3868" w:rsidRPr="00A60994" w:rsidRDefault="001F3868" w:rsidP="001F3868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25D656" w14:textId="77777777" w:rsidR="001F3868" w:rsidRPr="00A60994" w:rsidRDefault="001F3868" w:rsidP="001F3868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A9C76A8" w14:textId="77777777" w:rsidR="001F3868" w:rsidRPr="00A60994" w:rsidRDefault="001F3868" w:rsidP="001F3868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</w:tr>
      <w:tr w:rsidR="001F3868" w:rsidRPr="00A60994" w14:paraId="3D279518" w14:textId="77777777" w:rsidTr="00B90A21">
        <w:trPr>
          <w:trHeight w:val="255"/>
          <w:jc w:val="center"/>
        </w:trPr>
        <w:tc>
          <w:tcPr>
            <w:tcW w:w="449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3DCF332" w14:textId="77777777" w:rsidR="001F3868" w:rsidRPr="00A60994" w:rsidRDefault="001F3868" w:rsidP="001F3868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NHAfric.Am</w:t>
            </w:r>
          </w:p>
        </w:tc>
        <w:tc>
          <w:tcPr>
            <w:tcW w:w="10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6AB914" w14:textId="580C1F88" w:rsidR="001F3868" w:rsidRPr="00A60994" w:rsidRDefault="001F3868" w:rsidP="001F3868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</w:rPr>
              <w:t>0.42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4B0E08" w14:textId="77777777" w:rsidR="001F3868" w:rsidRPr="00A60994" w:rsidRDefault="001F3868" w:rsidP="001F3868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A60994">
              <w:rPr>
                <w:rFonts w:eastAsia="Times New Roman"/>
                <w:sz w:val="18"/>
                <w:szCs w:val="18"/>
                <w:lang w:val="en-US"/>
              </w:rPr>
              <w:t>(0.32-0.51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D66139C" w14:textId="77777777" w:rsidR="001F3868" w:rsidRPr="00A60994" w:rsidRDefault="001F3868" w:rsidP="001F3868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0.0000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0B2530" w14:textId="77777777" w:rsidR="001F3868" w:rsidRPr="00A60994" w:rsidRDefault="001F3868" w:rsidP="001F3868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9E49ED" w14:textId="77777777" w:rsidR="001F3868" w:rsidRPr="00A60994" w:rsidRDefault="001F3868" w:rsidP="001F3868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186D85F" w14:textId="77777777" w:rsidR="001F3868" w:rsidRPr="00A60994" w:rsidRDefault="001F3868" w:rsidP="001F3868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</w:tr>
      <w:tr w:rsidR="001F3868" w:rsidRPr="00A60994" w14:paraId="37FA04D5" w14:textId="77777777" w:rsidTr="00B90A21">
        <w:trPr>
          <w:trHeight w:val="255"/>
          <w:jc w:val="center"/>
        </w:trPr>
        <w:tc>
          <w:tcPr>
            <w:tcW w:w="449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28F98BB" w14:textId="77777777" w:rsidR="001F3868" w:rsidRPr="00A60994" w:rsidRDefault="001F3868" w:rsidP="001F3868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NHAfric.Am.Cannabis</w:t>
            </w:r>
          </w:p>
        </w:tc>
        <w:tc>
          <w:tcPr>
            <w:tcW w:w="10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E2FDB3" w14:textId="1C2F3318" w:rsidR="001F3868" w:rsidRPr="00A60994" w:rsidRDefault="001F3868" w:rsidP="001F3868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</w:rPr>
              <w:t>0.51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2B859C" w14:textId="77777777" w:rsidR="001F3868" w:rsidRPr="00A60994" w:rsidRDefault="001F3868" w:rsidP="001F3868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A60994">
              <w:rPr>
                <w:rFonts w:eastAsia="Times New Roman"/>
                <w:sz w:val="18"/>
                <w:szCs w:val="18"/>
                <w:lang w:val="en-US"/>
              </w:rPr>
              <w:t>(0.39-0.63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4B17363" w14:textId="77777777" w:rsidR="001F3868" w:rsidRPr="00A60994" w:rsidRDefault="001F3868" w:rsidP="001F3868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0.0000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A45BE8" w14:textId="77777777" w:rsidR="001F3868" w:rsidRPr="00A60994" w:rsidRDefault="001F3868" w:rsidP="001F3868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669CF0" w14:textId="77777777" w:rsidR="001F3868" w:rsidRPr="00A60994" w:rsidRDefault="001F3868" w:rsidP="001F3868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D9F6BDF" w14:textId="77777777" w:rsidR="001F3868" w:rsidRPr="00A60994" w:rsidRDefault="001F3868" w:rsidP="001F3868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</w:tr>
      <w:tr w:rsidR="001F3868" w:rsidRPr="00A60994" w14:paraId="2729A03A" w14:textId="77777777" w:rsidTr="00B90A21">
        <w:trPr>
          <w:trHeight w:val="255"/>
          <w:jc w:val="center"/>
        </w:trPr>
        <w:tc>
          <w:tcPr>
            <w:tcW w:w="449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D982969" w14:textId="77777777" w:rsidR="001F3868" w:rsidRPr="00A60994" w:rsidRDefault="001F3868" w:rsidP="001F3868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Cannabis</w:t>
            </w:r>
          </w:p>
        </w:tc>
        <w:tc>
          <w:tcPr>
            <w:tcW w:w="10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79664E" w14:textId="62E3EC7D" w:rsidR="001F3868" w:rsidRPr="00A60994" w:rsidRDefault="001F3868" w:rsidP="001F3868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</w:rPr>
              <w:t>0.39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568AEA" w14:textId="77777777" w:rsidR="001F3868" w:rsidRPr="00A60994" w:rsidRDefault="001F3868" w:rsidP="001F3868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A60994">
              <w:rPr>
                <w:rFonts w:eastAsia="Times New Roman"/>
                <w:sz w:val="18"/>
                <w:szCs w:val="18"/>
                <w:lang w:val="en-US"/>
              </w:rPr>
              <w:t>(0.3-0.49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81BFEEA" w14:textId="77777777" w:rsidR="001F3868" w:rsidRPr="00A60994" w:rsidRDefault="001F3868" w:rsidP="001F3868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0.0000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0F0A90" w14:textId="77777777" w:rsidR="001F3868" w:rsidRPr="00A60994" w:rsidRDefault="001F3868" w:rsidP="001F3868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14E897" w14:textId="77777777" w:rsidR="001F3868" w:rsidRPr="00A60994" w:rsidRDefault="001F3868" w:rsidP="001F3868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62BBE20" w14:textId="77777777" w:rsidR="001F3868" w:rsidRPr="00A60994" w:rsidRDefault="001F3868" w:rsidP="001F3868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</w:tr>
      <w:tr w:rsidR="001F3868" w:rsidRPr="00A60994" w14:paraId="705F7A3D" w14:textId="77777777" w:rsidTr="00B90A21">
        <w:trPr>
          <w:trHeight w:val="255"/>
          <w:jc w:val="center"/>
        </w:trPr>
        <w:tc>
          <w:tcPr>
            <w:tcW w:w="449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2F4994E" w14:textId="77777777" w:rsidR="001F3868" w:rsidRPr="00A60994" w:rsidRDefault="001F3868" w:rsidP="001F3868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NHAIAN.Cannabis</w:t>
            </w:r>
          </w:p>
        </w:tc>
        <w:tc>
          <w:tcPr>
            <w:tcW w:w="10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A9FCB4" w14:textId="26227BCD" w:rsidR="001F3868" w:rsidRPr="00A60994" w:rsidRDefault="001F3868" w:rsidP="001F3868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</w:rPr>
              <w:t>0.26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508E84" w14:textId="77777777" w:rsidR="001F3868" w:rsidRPr="00A60994" w:rsidRDefault="001F3868" w:rsidP="001F3868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A60994">
              <w:rPr>
                <w:rFonts w:eastAsia="Times New Roman"/>
                <w:sz w:val="18"/>
                <w:szCs w:val="18"/>
                <w:lang w:val="en-US"/>
              </w:rPr>
              <w:t>(0.1-0.41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D781194" w14:textId="77777777" w:rsidR="001F3868" w:rsidRPr="00A60994" w:rsidRDefault="001F3868" w:rsidP="001F3868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0.0011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473A61" w14:textId="77777777" w:rsidR="001F3868" w:rsidRPr="00A60994" w:rsidRDefault="001F3868" w:rsidP="001F3868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974606" w14:textId="77777777" w:rsidR="001F3868" w:rsidRPr="00A60994" w:rsidRDefault="001F3868" w:rsidP="001F3868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3662328" w14:textId="77777777" w:rsidR="001F3868" w:rsidRPr="00A60994" w:rsidRDefault="001F3868" w:rsidP="001F3868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</w:tr>
      <w:tr w:rsidR="001F3868" w:rsidRPr="00A60994" w14:paraId="4B0FA2EC" w14:textId="77777777" w:rsidTr="00B90A21">
        <w:trPr>
          <w:trHeight w:val="255"/>
          <w:jc w:val="center"/>
        </w:trPr>
        <w:tc>
          <w:tcPr>
            <w:tcW w:w="449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9E165A8" w14:textId="77777777" w:rsidR="001F3868" w:rsidRPr="00A60994" w:rsidRDefault="001F3868" w:rsidP="001F3868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Alcohol</w:t>
            </w:r>
          </w:p>
        </w:tc>
        <w:tc>
          <w:tcPr>
            <w:tcW w:w="10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059C4B" w14:textId="18641AD0" w:rsidR="001F3868" w:rsidRPr="00A60994" w:rsidRDefault="001F3868" w:rsidP="001F3868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</w:rPr>
              <w:t>4.23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49E747" w14:textId="77777777" w:rsidR="001F3868" w:rsidRPr="00A60994" w:rsidRDefault="001F3868" w:rsidP="001F3868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A60994">
              <w:rPr>
                <w:rFonts w:eastAsia="Times New Roman"/>
                <w:sz w:val="18"/>
                <w:szCs w:val="18"/>
                <w:lang w:val="en-US"/>
              </w:rPr>
              <w:t>(1.65-6.81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73A565A" w14:textId="77777777" w:rsidR="001F3868" w:rsidRPr="00A60994" w:rsidRDefault="001F3868" w:rsidP="001F3868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0.0014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0F8014" w14:textId="77777777" w:rsidR="001F3868" w:rsidRPr="00A60994" w:rsidRDefault="001F3868" w:rsidP="001F3868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B160BF" w14:textId="77777777" w:rsidR="001F3868" w:rsidRPr="00A60994" w:rsidRDefault="001F3868" w:rsidP="001F3868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CD9654A" w14:textId="77777777" w:rsidR="001F3868" w:rsidRPr="00A60994" w:rsidRDefault="001F3868" w:rsidP="001F3868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</w:tr>
      <w:tr w:rsidR="001F3868" w:rsidRPr="00A60994" w14:paraId="7972EE89" w14:textId="77777777" w:rsidTr="00B90A21">
        <w:trPr>
          <w:trHeight w:val="255"/>
          <w:jc w:val="center"/>
        </w:trPr>
        <w:tc>
          <w:tcPr>
            <w:tcW w:w="449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1EA05D0" w14:textId="77777777" w:rsidR="001F3868" w:rsidRPr="00A60994" w:rsidRDefault="001F3868" w:rsidP="001F3868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NHAsian.Cannabis</w:t>
            </w:r>
          </w:p>
        </w:tc>
        <w:tc>
          <w:tcPr>
            <w:tcW w:w="10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EDBA60" w14:textId="7166F85A" w:rsidR="001F3868" w:rsidRPr="00A60994" w:rsidRDefault="001F3868" w:rsidP="001F3868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</w:rPr>
              <w:t>-0.35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13EF75" w14:textId="77777777" w:rsidR="001F3868" w:rsidRPr="00A60994" w:rsidRDefault="001F3868" w:rsidP="001F3868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A60994">
              <w:rPr>
                <w:rFonts w:eastAsia="Times New Roman"/>
                <w:sz w:val="18"/>
                <w:szCs w:val="18"/>
                <w:lang w:val="en-US"/>
              </w:rPr>
              <w:t>(-0.53--0.18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7D63BA4" w14:textId="77777777" w:rsidR="001F3868" w:rsidRPr="00A60994" w:rsidRDefault="001F3868" w:rsidP="001F3868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0.0001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BAB7C7" w14:textId="77777777" w:rsidR="001F3868" w:rsidRPr="00A60994" w:rsidRDefault="001F3868" w:rsidP="001F3868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2925C8" w14:textId="77777777" w:rsidR="001F3868" w:rsidRPr="00A60994" w:rsidRDefault="001F3868" w:rsidP="001F3868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39B575B" w14:textId="77777777" w:rsidR="001F3868" w:rsidRPr="00A60994" w:rsidRDefault="001F3868" w:rsidP="001F3868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</w:tr>
      <w:tr w:rsidR="001F3868" w:rsidRPr="00A60994" w14:paraId="05B32C30" w14:textId="77777777" w:rsidTr="00B90A21">
        <w:trPr>
          <w:trHeight w:val="255"/>
          <w:jc w:val="center"/>
        </w:trPr>
        <w:tc>
          <w:tcPr>
            <w:tcW w:w="449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935EB9D" w14:textId="77777777" w:rsidR="001F3868" w:rsidRPr="00A60994" w:rsidRDefault="001F3868" w:rsidP="001F3868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NHWhite.Cannabis</w:t>
            </w:r>
          </w:p>
        </w:tc>
        <w:tc>
          <w:tcPr>
            <w:tcW w:w="10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9CCAF7" w14:textId="796C0A32" w:rsidR="001F3868" w:rsidRPr="00A60994" w:rsidRDefault="001F3868" w:rsidP="001F3868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</w:rPr>
              <w:t>-1.18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2332E7" w14:textId="77777777" w:rsidR="001F3868" w:rsidRPr="00A60994" w:rsidRDefault="001F3868" w:rsidP="001F3868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A60994">
              <w:rPr>
                <w:rFonts w:eastAsia="Times New Roman"/>
                <w:sz w:val="18"/>
                <w:szCs w:val="18"/>
                <w:lang w:val="en-US"/>
              </w:rPr>
              <w:t>(-1.56--0.8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764CB92" w14:textId="77777777" w:rsidR="001F3868" w:rsidRPr="00A60994" w:rsidRDefault="001F3868" w:rsidP="001F3868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0.0000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E2590F" w14:textId="77777777" w:rsidR="001F3868" w:rsidRPr="00A60994" w:rsidRDefault="001F3868" w:rsidP="001F3868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7F770E" w14:textId="77777777" w:rsidR="001F3868" w:rsidRPr="00A60994" w:rsidRDefault="001F3868" w:rsidP="001F3868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3072F6C" w14:textId="77777777" w:rsidR="001F3868" w:rsidRPr="00A60994" w:rsidRDefault="001F3868" w:rsidP="001F3868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</w:tr>
      <w:tr w:rsidR="001F3868" w:rsidRPr="00A60994" w14:paraId="2FA04A47" w14:textId="77777777" w:rsidTr="00B90A21">
        <w:trPr>
          <w:trHeight w:val="255"/>
          <w:jc w:val="center"/>
        </w:trPr>
        <w:tc>
          <w:tcPr>
            <w:tcW w:w="449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5B2DAC5" w14:textId="77777777" w:rsidR="001F3868" w:rsidRPr="00A60994" w:rsidRDefault="001F3868" w:rsidP="001F3868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Median.Household.Income</w:t>
            </w:r>
          </w:p>
        </w:tc>
        <w:tc>
          <w:tcPr>
            <w:tcW w:w="10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7F8D48" w14:textId="091DC301" w:rsidR="001F3868" w:rsidRPr="00A60994" w:rsidRDefault="001F3868" w:rsidP="001F3868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</w:rPr>
              <w:t>-1.02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5BFB91" w14:textId="77777777" w:rsidR="001F3868" w:rsidRPr="00A60994" w:rsidRDefault="001F3868" w:rsidP="001F3868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A60994">
              <w:rPr>
                <w:rFonts w:eastAsia="Times New Roman"/>
                <w:sz w:val="18"/>
                <w:szCs w:val="18"/>
                <w:lang w:val="en-US"/>
              </w:rPr>
              <w:t>(-1.23--0.81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CCEBF9E" w14:textId="77777777" w:rsidR="001F3868" w:rsidRPr="00A60994" w:rsidRDefault="001F3868" w:rsidP="001F3868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0.0000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99F759" w14:textId="77777777" w:rsidR="001F3868" w:rsidRPr="00A60994" w:rsidRDefault="001F3868" w:rsidP="001F3868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B30133" w14:textId="77777777" w:rsidR="001F3868" w:rsidRPr="00A60994" w:rsidRDefault="001F3868" w:rsidP="001F3868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941E2A3" w14:textId="77777777" w:rsidR="001F3868" w:rsidRPr="00A60994" w:rsidRDefault="001F3868" w:rsidP="001F3868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</w:tr>
      <w:tr w:rsidR="001F3868" w:rsidRPr="00A60994" w14:paraId="3558BBB1" w14:textId="77777777" w:rsidTr="00B90A21">
        <w:trPr>
          <w:trHeight w:val="255"/>
          <w:jc w:val="center"/>
        </w:trPr>
        <w:tc>
          <w:tcPr>
            <w:tcW w:w="449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34E4F13" w14:textId="77777777" w:rsidR="001F3868" w:rsidRPr="00A60994" w:rsidRDefault="001F3868" w:rsidP="001F3868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Analgesics</w:t>
            </w:r>
          </w:p>
        </w:tc>
        <w:tc>
          <w:tcPr>
            <w:tcW w:w="10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3C581A" w14:textId="7440A6D6" w:rsidR="001F3868" w:rsidRPr="00A60994" w:rsidRDefault="001F3868" w:rsidP="001F3868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</w:rPr>
              <w:t>-1.05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0CD33B" w14:textId="77777777" w:rsidR="001F3868" w:rsidRPr="00A60994" w:rsidRDefault="001F3868" w:rsidP="001F3868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A60994">
              <w:rPr>
                <w:rFonts w:eastAsia="Times New Roman"/>
                <w:sz w:val="18"/>
                <w:szCs w:val="18"/>
                <w:lang w:val="en-US"/>
              </w:rPr>
              <w:t>(-1.25--0.85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3106CF4" w14:textId="77777777" w:rsidR="001F3868" w:rsidRPr="00A60994" w:rsidRDefault="001F3868" w:rsidP="001F3868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0.0000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30A368" w14:textId="77777777" w:rsidR="001F3868" w:rsidRPr="00A60994" w:rsidRDefault="001F3868" w:rsidP="001F3868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F9B3A9" w14:textId="77777777" w:rsidR="001F3868" w:rsidRPr="00A60994" w:rsidRDefault="001F3868" w:rsidP="001F3868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26E1CEE" w14:textId="77777777" w:rsidR="001F3868" w:rsidRPr="00A60994" w:rsidRDefault="001F3868" w:rsidP="001F3868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</w:tr>
      <w:tr w:rsidR="001F3868" w:rsidRPr="00A60994" w14:paraId="64800E1E" w14:textId="77777777" w:rsidTr="00B90A21">
        <w:trPr>
          <w:trHeight w:val="255"/>
          <w:jc w:val="center"/>
        </w:trPr>
        <w:tc>
          <w:tcPr>
            <w:tcW w:w="449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82537FD" w14:textId="77777777" w:rsidR="001F3868" w:rsidRPr="00A60994" w:rsidRDefault="001F3868" w:rsidP="001F3868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NHAIAN</w:t>
            </w:r>
          </w:p>
        </w:tc>
        <w:tc>
          <w:tcPr>
            <w:tcW w:w="10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E1B1B6" w14:textId="05780353" w:rsidR="001F3868" w:rsidRPr="00A60994" w:rsidRDefault="001F3868" w:rsidP="001F3868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</w:rPr>
              <w:t>-0.29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6B73EE" w14:textId="77777777" w:rsidR="001F3868" w:rsidRPr="00A60994" w:rsidRDefault="001F3868" w:rsidP="001F3868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A60994">
              <w:rPr>
                <w:rFonts w:eastAsia="Times New Roman"/>
                <w:sz w:val="18"/>
                <w:szCs w:val="18"/>
                <w:lang w:val="en-US"/>
              </w:rPr>
              <w:t>(-0.32--0.27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44B18A6" w14:textId="77777777" w:rsidR="001F3868" w:rsidRPr="00A60994" w:rsidRDefault="001F3868" w:rsidP="001F3868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0.0000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FD7212" w14:textId="77777777" w:rsidR="001F3868" w:rsidRPr="00A60994" w:rsidRDefault="001F3868" w:rsidP="001F3868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0DE73D" w14:textId="77777777" w:rsidR="001F3868" w:rsidRPr="00A60994" w:rsidRDefault="001F3868" w:rsidP="001F3868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56D1309" w14:textId="77777777" w:rsidR="001F3868" w:rsidRPr="00A60994" w:rsidRDefault="001F3868" w:rsidP="001F3868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</w:tr>
      <w:tr w:rsidR="00A60994" w:rsidRPr="00A60994" w14:paraId="764F3061" w14:textId="77777777" w:rsidTr="00B90A21">
        <w:trPr>
          <w:trHeight w:val="255"/>
          <w:jc w:val="center"/>
        </w:trPr>
        <w:tc>
          <w:tcPr>
            <w:tcW w:w="449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FAA8A8A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0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918A5A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757DB5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4644886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3EDFE6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203C45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0B4E202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</w:tr>
      <w:tr w:rsidR="00A60994" w:rsidRPr="00A60994" w14:paraId="1D8D5399" w14:textId="77777777" w:rsidTr="00B90A21">
        <w:trPr>
          <w:trHeight w:val="270"/>
          <w:jc w:val="center"/>
        </w:trPr>
        <w:tc>
          <w:tcPr>
            <w:tcW w:w="449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6FFE848" w14:textId="77777777" w:rsidR="00A60994" w:rsidRPr="00A60994" w:rsidRDefault="00A60994" w:rsidP="00A60994">
            <w:pPr>
              <w:rPr>
                <w:rFonts w:eastAsia="Times New Roman"/>
                <w:b/>
                <w:bCs/>
                <w:i/>
                <w:iCs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b/>
                <w:bCs/>
                <w:i/>
                <w:iCs/>
                <w:sz w:val="20"/>
                <w:szCs w:val="20"/>
                <w:lang w:val="en-US"/>
              </w:rPr>
              <w:t>Interactive</w:t>
            </w:r>
          </w:p>
        </w:tc>
        <w:tc>
          <w:tcPr>
            <w:tcW w:w="10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7EF37D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4FDA60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1797827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0363DC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1AB3C7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06FD6B9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</w:tr>
      <w:tr w:rsidR="00A60994" w:rsidRPr="00A60994" w14:paraId="1DCF621A" w14:textId="77777777" w:rsidTr="00B90A21">
        <w:trPr>
          <w:trHeight w:val="305"/>
          <w:jc w:val="center"/>
        </w:trPr>
        <w:tc>
          <w:tcPr>
            <w:tcW w:w="449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1CCC6A2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NHAsian</w:t>
            </w:r>
          </w:p>
        </w:tc>
        <w:tc>
          <w:tcPr>
            <w:tcW w:w="10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ED1B94" w14:textId="77777777" w:rsidR="00A60994" w:rsidRPr="00A60994" w:rsidRDefault="00A60994" w:rsidP="00A60994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2.2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47D7BB" w14:textId="77777777" w:rsidR="00A60994" w:rsidRPr="00A60994" w:rsidRDefault="00A60994" w:rsidP="00A60994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A60994">
              <w:rPr>
                <w:rFonts w:eastAsia="Times New Roman"/>
                <w:sz w:val="18"/>
                <w:szCs w:val="18"/>
                <w:lang w:val="en-US"/>
              </w:rPr>
              <w:t>(2.02-2.38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52BE80A" w14:textId="77777777" w:rsidR="00A60994" w:rsidRPr="00A60994" w:rsidRDefault="00A60994" w:rsidP="00A60994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0.0000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71AFEF" w14:textId="77777777" w:rsidR="00A60994" w:rsidRPr="00A60994" w:rsidRDefault="00A60994" w:rsidP="00A60994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1161.311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7737AB" w14:textId="77777777" w:rsidR="00A60994" w:rsidRPr="00A60994" w:rsidRDefault="00A60994" w:rsidP="00A60994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1333.9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C9F7EC6" w14:textId="77777777" w:rsidR="00A60994" w:rsidRPr="00A60994" w:rsidRDefault="00A60994" w:rsidP="00A60994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-537.6553</w:t>
            </w:r>
          </w:p>
        </w:tc>
      </w:tr>
      <w:tr w:rsidR="00A60994" w:rsidRPr="00A60994" w14:paraId="23FB02F2" w14:textId="77777777" w:rsidTr="00B90A21">
        <w:trPr>
          <w:trHeight w:val="255"/>
          <w:jc w:val="center"/>
        </w:trPr>
        <w:tc>
          <w:tcPr>
            <w:tcW w:w="449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7F32FB3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NHWhite</w:t>
            </w:r>
          </w:p>
        </w:tc>
        <w:tc>
          <w:tcPr>
            <w:tcW w:w="10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79BEF9" w14:textId="77777777" w:rsidR="00A60994" w:rsidRPr="00A60994" w:rsidRDefault="00A60994" w:rsidP="00A60994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6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9FFADF" w14:textId="77777777" w:rsidR="00A60994" w:rsidRPr="00A60994" w:rsidRDefault="00A60994" w:rsidP="00A60994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A60994">
              <w:rPr>
                <w:rFonts w:eastAsia="Times New Roman"/>
                <w:sz w:val="18"/>
                <w:szCs w:val="18"/>
                <w:lang w:val="en-US"/>
              </w:rPr>
              <w:t>(4.51-7.49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868217D" w14:textId="77777777" w:rsidR="00A60994" w:rsidRPr="00A60994" w:rsidRDefault="00A60994" w:rsidP="00A60994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0.0000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D9A880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222C84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4127ABB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</w:tr>
      <w:tr w:rsidR="00A60994" w:rsidRPr="00A60994" w14:paraId="4E0D1A61" w14:textId="77777777" w:rsidTr="00B90A21">
        <w:trPr>
          <w:trHeight w:val="255"/>
          <w:jc w:val="center"/>
        </w:trPr>
        <w:tc>
          <w:tcPr>
            <w:tcW w:w="449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FACBB6D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Cigarettes: Cocaine</w:t>
            </w:r>
          </w:p>
        </w:tc>
        <w:tc>
          <w:tcPr>
            <w:tcW w:w="10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9F49AB" w14:textId="77777777" w:rsidR="00A60994" w:rsidRPr="00A60994" w:rsidRDefault="00A60994" w:rsidP="00A60994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11011.7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DA15BE" w14:textId="77777777" w:rsidR="00A60994" w:rsidRPr="00A60994" w:rsidRDefault="00A60994" w:rsidP="00A60994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A60994">
              <w:rPr>
                <w:rFonts w:eastAsia="Times New Roman"/>
                <w:sz w:val="18"/>
                <w:szCs w:val="18"/>
                <w:lang w:val="en-US"/>
              </w:rPr>
              <w:t>(4362.11-17661.29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E80CDBA" w14:textId="77777777" w:rsidR="00A60994" w:rsidRPr="00A60994" w:rsidRDefault="00A60994" w:rsidP="00A60994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0.0013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6118C8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00A40B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9A22FB6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</w:tr>
      <w:tr w:rsidR="00A60994" w:rsidRPr="00A60994" w14:paraId="440FD4E9" w14:textId="77777777" w:rsidTr="00B90A21">
        <w:trPr>
          <w:trHeight w:val="255"/>
          <w:jc w:val="center"/>
        </w:trPr>
        <w:tc>
          <w:tcPr>
            <w:tcW w:w="449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7B9DD18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Cigarettes: Cannabis: Cocaine</w:t>
            </w:r>
          </w:p>
        </w:tc>
        <w:tc>
          <w:tcPr>
            <w:tcW w:w="10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63C419" w14:textId="77777777" w:rsidR="00A60994" w:rsidRPr="00A60994" w:rsidRDefault="00A60994" w:rsidP="00A60994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3753.1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66DFE0" w14:textId="77777777" w:rsidR="00A60994" w:rsidRPr="00A60994" w:rsidRDefault="00A60994" w:rsidP="00A60994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A60994">
              <w:rPr>
                <w:rFonts w:eastAsia="Times New Roman"/>
                <w:sz w:val="18"/>
                <w:szCs w:val="18"/>
                <w:lang w:val="en-US"/>
              </w:rPr>
              <w:t>(1451.28-6054.92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BA78AAF" w14:textId="77777777" w:rsidR="00A60994" w:rsidRPr="00A60994" w:rsidRDefault="00A60994" w:rsidP="00A60994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0.0015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805495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39BF75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D72B17D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</w:tr>
      <w:tr w:rsidR="00A60994" w:rsidRPr="00A60994" w14:paraId="1A9646AA" w14:textId="77777777" w:rsidTr="00B90A21">
        <w:trPr>
          <w:trHeight w:val="255"/>
          <w:jc w:val="center"/>
        </w:trPr>
        <w:tc>
          <w:tcPr>
            <w:tcW w:w="449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E67D9F1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Cigarettes</w:t>
            </w:r>
          </w:p>
        </w:tc>
        <w:tc>
          <w:tcPr>
            <w:tcW w:w="10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20D096" w14:textId="77777777" w:rsidR="00A60994" w:rsidRPr="00A60994" w:rsidRDefault="00A60994" w:rsidP="00A60994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44159.3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EEE2C2" w14:textId="77777777" w:rsidR="00A60994" w:rsidRPr="00A60994" w:rsidRDefault="00A60994" w:rsidP="00A60994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A60994">
              <w:rPr>
                <w:rFonts w:eastAsia="Times New Roman"/>
                <w:sz w:val="18"/>
                <w:szCs w:val="18"/>
                <w:lang w:val="en-US"/>
              </w:rPr>
              <w:t>(16925-71393.6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17E0544" w14:textId="77777777" w:rsidR="00A60994" w:rsidRPr="00A60994" w:rsidRDefault="00A60994" w:rsidP="00A60994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0.0016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9CE4E9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068501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5294059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</w:tr>
      <w:tr w:rsidR="00A60994" w:rsidRPr="00A60994" w14:paraId="2F8F2440" w14:textId="77777777" w:rsidTr="00B90A21">
        <w:trPr>
          <w:trHeight w:val="255"/>
          <w:jc w:val="center"/>
        </w:trPr>
        <w:tc>
          <w:tcPr>
            <w:tcW w:w="449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221A14E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Cigarettes: Cannabis</w:t>
            </w:r>
          </w:p>
        </w:tc>
        <w:tc>
          <w:tcPr>
            <w:tcW w:w="10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35F3FF" w14:textId="77777777" w:rsidR="00A60994" w:rsidRPr="00A60994" w:rsidRDefault="00A60994" w:rsidP="00A60994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15065.8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DE3C21" w14:textId="77777777" w:rsidR="00A60994" w:rsidRPr="00A60994" w:rsidRDefault="00A60994" w:rsidP="00A60994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A60994">
              <w:rPr>
                <w:rFonts w:eastAsia="Times New Roman"/>
                <w:sz w:val="18"/>
                <w:szCs w:val="18"/>
                <w:lang w:val="en-US"/>
              </w:rPr>
              <w:t>(5585.85-24545.75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FB58432" w14:textId="77777777" w:rsidR="00A60994" w:rsidRPr="00A60994" w:rsidRDefault="00A60994" w:rsidP="00A60994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0.002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9D5392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9BE6F8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6F8BD9E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</w:tr>
      <w:tr w:rsidR="00A60994" w:rsidRPr="00A60994" w14:paraId="15F0F323" w14:textId="77777777" w:rsidTr="00B90A21">
        <w:trPr>
          <w:trHeight w:val="255"/>
          <w:jc w:val="center"/>
        </w:trPr>
        <w:tc>
          <w:tcPr>
            <w:tcW w:w="449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16E7A87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Cigarettes: Analgesics: Cocaine</w:t>
            </w:r>
          </w:p>
        </w:tc>
        <w:tc>
          <w:tcPr>
            <w:tcW w:w="10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5F4744" w14:textId="77777777" w:rsidR="00A60994" w:rsidRPr="00A60994" w:rsidRDefault="00A60994" w:rsidP="00A60994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3437.8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3DB45A" w14:textId="77777777" w:rsidR="00A60994" w:rsidRPr="00A60994" w:rsidRDefault="00A60994" w:rsidP="00A60994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A60994">
              <w:rPr>
                <w:rFonts w:eastAsia="Times New Roman"/>
                <w:sz w:val="18"/>
                <w:szCs w:val="18"/>
                <w:lang w:val="en-US"/>
              </w:rPr>
              <w:t>(1250.87-5624.73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A3CA076" w14:textId="77777777" w:rsidR="00A60994" w:rsidRPr="00A60994" w:rsidRDefault="00A60994" w:rsidP="00A60994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0.0022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E49873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B9357D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A45E1B6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</w:tr>
      <w:tr w:rsidR="00A60994" w:rsidRPr="00A60994" w14:paraId="1C8B26AB" w14:textId="77777777" w:rsidTr="00B90A21">
        <w:trPr>
          <w:trHeight w:val="255"/>
          <w:jc w:val="center"/>
        </w:trPr>
        <w:tc>
          <w:tcPr>
            <w:tcW w:w="449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7AC4E65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NHWhite.Cannabis</w:t>
            </w:r>
          </w:p>
        </w:tc>
        <w:tc>
          <w:tcPr>
            <w:tcW w:w="10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4859E1" w14:textId="77777777" w:rsidR="00A60994" w:rsidRPr="00A60994" w:rsidRDefault="00A60994" w:rsidP="00A60994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ACB067" w14:textId="77777777" w:rsidR="00A60994" w:rsidRPr="00A60994" w:rsidRDefault="00A60994" w:rsidP="00A60994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A60994">
              <w:rPr>
                <w:rFonts w:eastAsia="Times New Roman"/>
                <w:sz w:val="18"/>
                <w:szCs w:val="18"/>
                <w:lang w:val="en-US"/>
              </w:rPr>
              <w:t>(0.73-3.27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DF84AF1" w14:textId="77777777" w:rsidR="00A60994" w:rsidRPr="00A60994" w:rsidRDefault="00A60994" w:rsidP="00A60994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0.0026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5FCC21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26D9E4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C81D9BD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</w:tr>
      <w:tr w:rsidR="00A60994" w:rsidRPr="00A60994" w14:paraId="2F479EA6" w14:textId="77777777" w:rsidTr="00B90A21">
        <w:trPr>
          <w:trHeight w:val="255"/>
          <w:jc w:val="center"/>
        </w:trPr>
        <w:tc>
          <w:tcPr>
            <w:tcW w:w="449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1571D1A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Cigarettes: Analgesics</w:t>
            </w:r>
          </w:p>
        </w:tc>
        <w:tc>
          <w:tcPr>
            <w:tcW w:w="10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044404" w14:textId="77777777" w:rsidR="00A60994" w:rsidRPr="00A60994" w:rsidRDefault="00A60994" w:rsidP="00A60994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13881.8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B21191" w14:textId="77777777" w:rsidR="00A60994" w:rsidRPr="00A60994" w:rsidRDefault="00A60994" w:rsidP="00A60994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A60994">
              <w:rPr>
                <w:rFonts w:eastAsia="Times New Roman"/>
                <w:sz w:val="18"/>
                <w:szCs w:val="18"/>
                <w:lang w:val="en-US"/>
              </w:rPr>
              <w:t>(4913.11-22850.49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6589F6D" w14:textId="77777777" w:rsidR="00A60994" w:rsidRPr="00A60994" w:rsidRDefault="00A60994" w:rsidP="00A60994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0.0026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E8D178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B8BD43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04196EB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</w:tr>
      <w:tr w:rsidR="00A60994" w:rsidRPr="00A60994" w14:paraId="6339B220" w14:textId="77777777" w:rsidTr="00B90A21">
        <w:trPr>
          <w:trHeight w:val="255"/>
          <w:jc w:val="center"/>
        </w:trPr>
        <w:tc>
          <w:tcPr>
            <w:tcW w:w="449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99E01A5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Cigarettes: Cannabis: Analgesics: Cocaine</w:t>
            </w:r>
          </w:p>
        </w:tc>
        <w:tc>
          <w:tcPr>
            <w:tcW w:w="10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B211BF" w14:textId="77777777" w:rsidR="00A60994" w:rsidRPr="00A60994" w:rsidRDefault="00A60994" w:rsidP="00A60994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1167.2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5FC16C" w14:textId="77777777" w:rsidR="00A60994" w:rsidRPr="00A60994" w:rsidRDefault="00A60994" w:rsidP="00A60994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A60994">
              <w:rPr>
                <w:rFonts w:eastAsia="Times New Roman"/>
                <w:sz w:val="18"/>
                <w:szCs w:val="18"/>
                <w:lang w:val="en-US"/>
              </w:rPr>
              <w:t>(409.64-1924.76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B8C41F2" w14:textId="77777777" w:rsidR="00A60994" w:rsidRPr="00A60994" w:rsidRDefault="00A60994" w:rsidP="00A60994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0.0027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CAC876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795845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E3C1D37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</w:tr>
      <w:tr w:rsidR="00A60994" w:rsidRPr="00A60994" w14:paraId="5DEECDA3" w14:textId="77777777" w:rsidTr="00B90A21">
        <w:trPr>
          <w:trHeight w:val="255"/>
          <w:jc w:val="center"/>
        </w:trPr>
        <w:tc>
          <w:tcPr>
            <w:tcW w:w="449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7736C3D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Cigarettes: Cannabis: Analgesics</w:t>
            </w:r>
          </w:p>
        </w:tc>
        <w:tc>
          <w:tcPr>
            <w:tcW w:w="10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0C283D" w14:textId="77777777" w:rsidR="00A60994" w:rsidRPr="00A60994" w:rsidRDefault="00A60994" w:rsidP="00A60994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4717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70A253" w14:textId="77777777" w:rsidR="00A60994" w:rsidRPr="00A60994" w:rsidRDefault="00A60994" w:rsidP="00A60994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A60994">
              <w:rPr>
                <w:rFonts w:eastAsia="Times New Roman"/>
                <w:sz w:val="18"/>
                <w:szCs w:val="18"/>
                <w:lang w:val="en-US"/>
              </w:rPr>
              <w:t>(1593.82-7840.18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7100ECA" w14:textId="77777777" w:rsidR="00A60994" w:rsidRPr="00A60994" w:rsidRDefault="00A60994" w:rsidP="00A60994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0.0033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141D8C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BE463F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299B62F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</w:tr>
      <w:tr w:rsidR="00A60994" w:rsidRPr="00A60994" w14:paraId="750B3EBF" w14:textId="77777777" w:rsidTr="00B90A21">
        <w:trPr>
          <w:trHeight w:val="255"/>
          <w:jc w:val="center"/>
        </w:trPr>
        <w:tc>
          <w:tcPr>
            <w:tcW w:w="449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D53D8A2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lastRenderedPageBreak/>
              <w:t>Alcohol: Cocaine</w:t>
            </w:r>
          </w:p>
        </w:tc>
        <w:tc>
          <w:tcPr>
            <w:tcW w:w="10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AA9759" w14:textId="77777777" w:rsidR="00A60994" w:rsidRPr="00A60994" w:rsidRDefault="00A60994" w:rsidP="00A60994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29956.9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7CD24E" w14:textId="77777777" w:rsidR="00A60994" w:rsidRPr="00A60994" w:rsidRDefault="00A60994" w:rsidP="00A60994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A60994">
              <w:rPr>
                <w:rFonts w:eastAsia="Times New Roman"/>
                <w:sz w:val="18"/>
                <w:szCs w:val="18"/>
                <w:lang w:val="en-US"/>
              </w:rPr>
              <w:t>(10079.93-49833.87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29CAAD1" w14:textId="77777777" w:rsidR="00A60994" w:rsidRPr="00A60994" w:rsidRDefault="00A60994" w:rsidP="00A60994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0.0033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51DB69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5B0990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98A988E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</w:tr>
      <w:tr w:rsidR="00A60994" w:rsidRPr="00A60994" w14:paraId="7E38B677" w14:textId="77777777" w:rsidTr="00B90A21">
        <w:trPr>
          <w:trHeight w:val="255"/>
          <w:jc w:val="center"/>
        </w:trPr>
        <w:tc>
          <w:tcPr>
            <w:tcW w:w="449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B732A4F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Alcohol</w:t>
            </w:r>
          </w:p>
        </w:tc>
        <w:tc>
          <w:tcPr>
            <w:tcW w:w="10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2AFB88" w14:textId="77777777" w:rsidR="00A60994" w:rsidRPr="00A60994" w:rsidRDefault="00A60994" w:rsidP="00A60994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116488.8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005A49" w14:textId="77777777" w:rsidR="00A60994" w:rsidRPr="00A60994" w:rsidRDefault="00A60994" w:rsidP="00A60994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A60994">
              <w:rPr>
                <w:rFonts w:eastAsia="Times New Roman"/>
                <w:sz w:val="18"/>
                <w:szCs w:val="18"/>
                <w:lang w:val="en-US"/>
              </w:rPr>
              <w:t>(35362.52-197615.08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094801C" w14:textId="77777777" w:rsidR="00A60994" w:rsidRPr="00A60994" w:rsidRDefault="00A60994" w:rsidP="00A60994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0.0052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0360A0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9ECBA5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EF73F00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</w:tr>
      <w:tr w:rsidR="00A60994" w:rsidRPr="00A60994" w14:paraId="430A62FA" w14:textId="77777777" w:rsidTr="00B90A21">
        <w:trPr>
          <w:trHeight w:val="255"/>
          <w:jc w:val="center"/>
        </w:trPr>
        <w:tc>
          <w:tcPr>
            <w:tcW w:w="449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0BD00C5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Alcohol: Cannabis: Cocaine</w:t>
            </w:r>
          </w:p>
        </w:tc>
        <w:tc>
          <w:tcPr>
            <w:tcW w:w="10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D3640D" w14:textId="77777777" w:rsidR="00A60994" w:rsidRPr="00A60994" w:rsidRDefault="00A60994" w:rsidP="00A60994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9890.4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B2226F" w14:textId="77777777" w:rsidR="00A60994" w:rsidRPr="00A60994" w:rsidRDefault="00A60994" w:rsidP="00A60994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A60994">
              <w:rPr>
                <w:rFonts w:eastAsia="Times New Roman"/>
                <w:sz w:val="18"/>
                <w:szCs w:val="18"/>
                <w:lang w:val="en-US"/>
              </w:rPr>
              <w:t>(2955.51-16825.29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9DFE2C0" w14:textId="77777777" w:rsidR="00A60994" w:rsidRPr="00A60994" w:rsidRDefault="00A60994" w:rsidP="00A60994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0.0055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0AC534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3C337C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D8FDC7C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</w:tr>
      <w:tr w:rsidR="00A60994" w:rsidRPr="00A60994" w14:paraId="7289CBBA" w14:textId="77777777" w:rsidTr="00B90A21">
        <w:trPr>
          <w:trHeight w:val="255"/>
          <w:jc w:val="center"/>
        </w:trPr>
        <w:tc>
          <w:tcPr>
            <w:tcW w:w="449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083FA40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Alcohol: Analgesics: Cocaine</w:t>
            </w:r>
          </w:p>
        </w:tc>
        <w:tc>
          <w:tcPr>
            <w:tcW w:w="10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240C2A" w14:textId="77777777" w:rsidR="00A60994" w:rsidRPr="00A60994" w:rsidRDefault="00A60994" w:rsidP="00A60994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9054.8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F399D4" w14:textId="77777777" w:rsidR="00A60994" w:rsidRPr="00A60994" w:rsidRDefault="00A60994" w:rsidP="00A60994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A60994">
              <w:rPr>
                <w:rFonts w:eastAsia="Times New Roman"/>
                <w:sz w:val="18"/>
                <w:szCs w:val="18"/>
                <w:lang w:val="en-US"/>
              </w:rPr>
              <w:t>(2513.05-15596.55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B610E8A" w14:textId="77777777" w:rsidR="00A60994" w:rsidRPr="00A60994" w:rsidRDefault="00A60994" w:rsidP="00A60994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0.007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77AAA3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D9F546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6A351E6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</w:tr>
      <w:tr w:rsidR="00A60994" w:rsidRPr="00A60994" w14:paraId="522CCEE8" w14:textId="77777777" w:rsidTr="00B90A21">
        <w:trPr>
          <w:trHeight w:val="255"/>
          <w:jc w:val="center"/>
        </w:trPr>
        <w:tc>
          <w:tcPr>
            <w:tcW w:w="449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B59A36B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Alcohol: Cannabis</w:t>
            </w:r>
          </w:p>
        </w:tc>
        <w:tc>
          <w:tcPr>
            <w:tcW w:w="10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DF1BA9" w14:textId="77777777" w:rsidR="00A60994" w:rsidRPr="00A60994" w:rsidRDefault="00A60994" w:rsidP="00A60994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38348.6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34E96E" w14:textId="77777777" w:rsidR="00A60994" w:rsidRPr="00A60994" w:rsidRDefault="00A60994" w:rsidP="00A60994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A60994">
              <w:rPr>
                <w:rFonts w:eastAsia="Times New Roman"/>
                <w:sz w:val="18"/>
                <w:szCs w:val="18"/>
                <w:lang w:val="en-US"/>
              </w:rPr>
              <w:t>(9877.05-66820.15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2EBDBEF" w14:textId="77777777" w:rsidR="00A60994" w:rsidRPr="00A60994" w:rsidRDefault="00A60994" w:rsidP="00A60994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0.0087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61116C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E665E2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4DF3624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</w:tr>
      <w:tr w:rsidR="00A60994" w:rsidRPr="00A60994" w14:paraId="6D7F2005" w14:textId="77777777" w:rsidTr="00B90A21">
        <w:trPr>
          <w:trHeight w:val="255"/>
          <w:jc w:val="center"/>
        </w:trPr>
        <w:tc>
          <w:tcPr>
            <w:tcW w:w="449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C0A6D3B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Alcohol: Analgesics</w:t>
            </w:r>
          </w:p>
        </w:tc>
        <w:tc>
          <w:tcPr>
            <w:tcW w:w="10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0D26D5" w14:textId="77777777" w:rsidR="00A60994" w:rsidRPr="00A60994" w:rsidRDefault="00A60994" w:rsidP="00A60994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35355.3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978E46" w14:textId="77777777" w:rsidR="00A60994" w:rsidRPr="00A60994" w:rsidRDefault="00A60994" w:rsidP="00A60994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A60994">
              <w:rPr>
                <w:rFonts w:eastAsia="Times New Roman"/>
                <w:sz w:val="18"/>
                <w:szCs w:val="18"/>
                <w:lang w:val="en-US"/>
              </w:rPr>
              <w:t>(8616-62094.6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739E58E" w14:textId="77777777" w:rsidR="00A60994" w:rsidRPr="00A60994" w:rsidRDefault="00A60994" w:rsidP="00A60994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0.0099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282F0F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A22E50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3D78110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</w:tr>
      <w:tr w:rsidR="00A60994" w:rsidRPr="00A60994" w14:paraId="7DA0D681" w14:textId="77777777" w:rsidTr="00B90A21">
        <w:trPr>
          <w:trHeight w:val="255"/>
          <w:jc w:val="center"/>
        </w:trPr>
        <w:tc>
          <w:tcPr>
            <w:tcW w:w="449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0FC5E85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Alcohol: Cannabis: Analgesics: Cocaine</w:t>
            </w:r>
          </w:p>
        </w:tc>
        <w:tc>
          <w:tcPr>
            <w:tcW w:w="10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C2F427" w14:textId="77777777" w:rsidR="00A60994" w:rsidRPr="00A60994" w:rsidRDefault="00A60994" w:rsidP="00A60994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2955.3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1D3BDB" w14:textId="77777777" w:rsidR="00A60994" w:rsidRPr="00A60994" w:rsidRDefault="00A60994" w:rsidP="00A60994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A60994">
              <w:rPr>
                <w:rFonts w:eastAsia="Times New Roman"/>
                <w:sz w:val="18"/>
                <w:szCs w:val="18"/>
                <w:lang w:val="en-US"/>
              </w:rPr>
              <w:t>(673.59-5237.01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28E2988" w14:textId="77777777" w:rsidR="00A60994" w:rsidRPr="00A60994" w:rsidRDefault="00A60994" w:rsidP="00A60994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0.0116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DC329B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8E22E0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BDCB88E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</w:tr>
      <w:tr w:rsidR="00A60994" w:rsidRPr="00A60994" w14:paraId="553E1866" w14:textId="77777777" w:rsidTr="00B90A21">
        <w:trPr>
          <w:trHeight w:val="255"/>
          <w:jc w:val="center"/>
        </w:trPr>
        <w:tc>
          <w:tcPr>
            <w:tcW w:w="449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E52188A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Alcohol: Cannabis: Analgesics</w:t>
            </w:r>
          </w:p>
        </w:tc>
        <w:tc>
          <w:tcPr>
            <w:tcW w:w="10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841B68" w14:textId="77777777" w:rsidR="00A60994" w:rsidRPr="00A60994" w:rsidRDefault="00A60994" w:rsidP="00A60994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11491.4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1C443E" w14:textId="77777777" w:rsidR="00A60994" w:rsidRPr="00A60994" w:rsidRDefault="00A60994" w:rsidP="00A60994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A60994">
              <w:rPr>
                <w:rFonts w:eastAsia="Times New Roman"/>
                <w:sz w:val="18"/>
                <w:szCs w:val="18"/>
                <w:lang w:val="en-US"/>
              </w:rPr>
              <w:t>(2112.41-20870.39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072C1BD" w14:textId="77777777" w:rsidR="00A60994" w:rsidRPr="00A60994" w:rsidRDefault="00A60994" w:rsidP="00A60994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0.0168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7F2083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0F2BEB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E148BA5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</w:tr>
      <w:tr w:rsidR="00A60994" w:rsidRPr="00A60994" w14:paraId="4CACA70B" w14:textId="77777777" w:rsidTr="00B90A21">
        <w:trPr>
          <w:trHeight w:val="255"/>
          <w:jc w:val="center"/>
        </w:trPr>
        <w:tc>
          <w:tcPr>
            <w:tcW w:w="449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A3AEAA1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NHAfric.Am</w:t>
            </w:r>
          </w:p>
        </w:tc>
        <w:tc>
          <w:tcPr>
            <w:tcW w:w="10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47F9B4" w14:textId="77777777" w:rsidR="00A60994" w:rsidRPr="00A60994" w:rsidRDefault="00A60994" w:rsidP="00A60994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-0.2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4358B7" w14:textId="77777777" w:rsidR="00A60994" w:rsidRPr="00A60994" w:rsidRDefault="00A60994" w:rsidP="00A60994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A60994">
              <w:rPr>
                <w:rFonts w:eastAsia="Times New Roman"/>
                <w:sz w:val="18"/>
                <w:szCs w:val="18"/>
                <w:lang w:val="en-US"/>
              </w:rPr>
              <w:t>(-0.38--0.02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FAF34A8" w14:textId="77777777" w:rsidR="00A60994" w:rsidRPr="00A60994" w:rsidRDefault="00A60994" w:rsidP="00A60994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0.0361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83D225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21A95D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96B190B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</w:tr>
      <w:tr w:rsidR="00A60994" w:rsidRPr="00A60994" w14:paraId="1355B04B" w14:textId="77777777" w:rsidTr="00B90A21">
        <w:trPr>
          <w:trHeight w:val="255"/>
          <w:jc w:val="center"/>
        </w:trPr>
        <w:tc>
          <w:tcPr>
            <w:tcW w:w="449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69127FE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Cigarettes: Alcohol: Cannabis: Analgesics</w:t>
            </w:r>
          </w:p>
        </w:tc>
        <w:tc>
          <w:tcPr>
            <w:tcW w:w="10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B7EA54" w14:textId="77777777" w:rsidR="00A60994" w:rsidRPr="00A60994" w:rsidRDefault="00A60994" w:rsidP="00A60994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-44585.5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A5750C" w14:textId="77777777" w:rsidR="00A60994" w:rsidRPr="00A60994" w:rsidRDefault="00A60994" w:rsidP="00A60994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A60994">
              <w:rPr>
                <w:rFonts w:eastAsia="Times New Roman"/>
                <w:sz w:val="18"/>
                <w:szCs w:val="18"/>
                <w:lang w:val="en-US"/>
              </w:rPr>
              <w:t>(-83013.59--6157.41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9885A14" w14:textId="77777777" w:rsidR="00A60994" w:rsidRPr="00A60994" w:rsidRDefault="00A60994" w:rsidP="00A60994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0.0236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F46989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81966C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374650F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</w:tr>
      <w:tr w:rsidR="00A60994" w:rsidRPr="00A60994" w14:paraId="3D7BF131" w14:textId="77777777" w:rsidTr="00B90A21">
        <w:trPr>
          <w:trHeight w:val="255"/>
          <w:jc w:val="center"/>
        </w:trPr>
        <w:tc>
          <w:tcPr>
            <w:tcW w:w="449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958D76E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Cigarettes: Alcohol: Cannabis: Analgesics: Cocaine</w:t>
            </w:r>
          </w:p>
        </w:tc>
        <w:tc>
          <w:tcPr>
            <w:tcW w:w="10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4D7AEA" w14:textId="77777777" w:rsidR="00A60994" w:rsidRPr="00A60994" w:rsidRDefault="00A60994" w:rsidP="00A60994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-11208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7148AF" w14:textId="77777777" w:rsidR="00A60994" w:rsidRPr="00A60994" w:rsidRDefault="00A60994" w:rsidP="00A60994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A60994">
              <w:rPr>
                <w:rFonts w:eastAsia="Times New Roman"/>
                <w:sz w:val="18"/>
                <w:szCs w:val="18"/>
                <w:lang w:val="en-US"/>
              </w:rPr>
              <w:t>(-20538.09--1877.91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FFE4E12" w14:textId="77777777" w:rsidR="00A60994" w:rsidRPr="00A60994" w:rsidRDefault="00A60994" w:rsidP="00A60994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0.0191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05E2FA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E173DF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A273729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</w:tr>
      <w:tr w:rsidR="00A60994" w:rsidRPr="00A60994" w14:paraId="70B71EB4" w14:textId="77777777" w:rsidTr="00B90A21">
        <w:trPr>
          <w:trHeight w:val="255"/>
          <w:jc w:val="center"/>
        </w:trPr>
        <w:tc>
          <w:tcPr>
            <w:tcW w:w="449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6E0C1B6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Cigarettes: Alcohol: Analgesics</w:t>
            </w:r>
          </w:p>
        </w:tc>
        <w:tc>
          <w:tcPr>
            <w:tcW w:w="10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7445F4" w14:textId="77777777" w:rsidR="00A60994" w:rsidRPr="00A60994" w:rsidRDefault="00A60994" w:rsidP="00A60994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-134314.4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AC4529" w14:textId="77777777" w:rsidR="00A60994" w:rsidRPr="00A60994" w:rsidRDefault="00A60994" w:rsidP="00A60994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A60994">
              <w:rPr>
                <w:rFonts w:eastAsia="Times New Roman"/>
                <w:sz w:val="18"/>
                <w:szCs w:val="18"/>
                <w:lang w:val="en-US"/>
              </w:rPr>
              <w:t>(-243691.57--24937.23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5E5ED1D" w14:textId="77777777" w:rsidR="00A60994" w:rsidRPr="00A60994" w:rsidRDefault="00A60994" w:rsidP="00A60994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0.0166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C66CB8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459A00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431AC98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</w:tr>
      <w:tr w:rsidR="00A60994" w:rsidRPr="00A60994" w14:paraId="3EBCD4E0" w14:textId="77777777" w:rsidTr="00B90A21">
        <w:trPr>
          <w:trHeight w:val="255"/>
          <w:jc w:val="center"/>
        </w:trPr>
        <w:tc>
          <w:tcPr>
            <w:tcW w:w="449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21D747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Cigarettes: Alcohol: Analgesics: Cocaine</w:t>
            </w:r>
          </w:p>
        </w:tc>
        <w:tc>
          <w:tcPr>
            <w:tcW w:w="10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4C8A3E" w14:textId="77777777" w:rsidR="00A60994" w:rsidRPr="00A60994" w:rsidRDefault="00A60994" w:rsidP="00A60994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-33719.9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60695C" w14:textId="77777777" w:rsidR="00A60994" w:rsidRPr="00A60994" w:rsidRDefault="00A60994" w:rsidP="00A60994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A60994">
              <w:rPr>
                <w:rFonts w:eastAsia="Times New Roman"/>
                <w:sz w:val="18"/>
                <w:szCs w:val="18"/>
                <w:lang w:val="en-US"/>
              </w:rPr>
              <w:t>(-60413.22--7026.58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5B69335" w14:textId="77777777" w:rsidR="00A60994" w:rsidRPr="00A60994" w:rsidRDefault="00A60994" w:rsidP="00A60994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0.0137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3A5F92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716609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3646D2C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</w:tr>
      <w:tr w:rsidR="00A60994" w:rsidRPr="00A60994" w14:paraId="778B8F97" w14:textId="77777777" w:rsidTr="00B90A21">
        <w:trPr>
          <w:trHeight w:val="255"/>
          <w:jc w:val="center"/>
        </w:trPr>
        <w:tc>
          <w:tcPr>
            <w:tcW w:w="449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D3F6F70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Cigarettes: Alcohol: Cannabis</w:t>
            </w:r>
          </w:p>
        </w:tc>
        <w:tc>
          <w:tcPr>
            <w:tcW w:w="10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A30244" w14:textId="77777777" w:rsidR="00A60994" w:rsidRPr="00A60994" w:rsidRDefault="00A60994" w:rsidP="00A60994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-148642.8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9AB7CE" w14:textId="77777777" w:rsidR="00A60994" w:rsidRPr="00A60994" w:rsidRDefault="00A60994" w:rsidP="00A60994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A60994">
              <w:rPr>
                <w:rFonts w:eastAsia="Times New Roman"/>
                <w:sz w:val="18"/>
                <w:szCs w:val="18"/>
                <w:lang w:val="en-US"/>
              </w:rPr>
              <w:t>(-265262.04--32023.56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F8A3027" w14:textId="77777777" w:rsidR="00A60994" w:rsidRPr="00A60994" w:rsidRDefault="00A60994" w:rsidP="00A60994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0.0129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662B9A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A367D9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4D3AC72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</w:tr>
      <w:tr w:rsidR="00A60994" w:rsidRPr="00A60994" w14:paraId="0EE2E638" w14:textId="77777777" w:rsidTr="00B90A21">
        <w:trPr>
          <w:trHeight w:val="255"/>
          <w:jc w:val="center"/>
        </w:trPr>
        <w:tc>
          <w:tcPr>
            <w:tcW w:w="449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0109B1A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NHAIAN.Cannabis</w:t>
            </w:r>
          </w:p>
        </w:tc>
        <w:tc>
          <w:tcPr>
            <w:tcW w:w="10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1B090A" w14:textId="77777777" w:rsidR="00A60994" w:rsidRPr="00A60994" w:rsidRDefault="00A60994" w:rsidP="00A60994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-0.3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36A13F" w14:textId="77777777" w:rsidR="00A60994" w:rsidRPr="00A60994" w:rsidRDefault="00A60994" w:rsidP="00A60994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A60994">
              <w:rPr>
                <w:rFonts w:eastAsia="Times New Roman"/>
                <w:sz w:val="18"/>
                <w:szCs w:val="18"/>
                <w:lang w:val="en-US"/>
              </w:rPr>
              <w:t>(-0.5--0.1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AD4B4D7" w14:textId="77777777" w:rsidR="00A60994" w:rsidRPr="00A60994" w:rsidRDefault="00A60994" w:rsidP="00A60994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0.0114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2A9CD4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CF739D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F933EF4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</w:tr>
      <w:tr w:rsidR="00A60994" w:rsidRPr="00A60994" w14:paraId="3BB7CF7A" w14:textId="77777777" w:rsidTr="00B90A21">
        <w:trPr>
          <w:trHeight w:val="255"/>
          <w:jc w:val="center"/>
        </w:trPr>
        <w:tc>
          <w:tcPr>
            <w:tcW w:w="449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1A6A213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Cigarettes: Alcohol: Cannabis: Cocaine</w:t>
            </w:r>
          </w:p>
        </w:tc>
        <w:tc>
          <w:tcPr>
            <w:tcW w:w="10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A4816D" w14:textId="77777777" w:rsidR="00A60994" w:rsidRPr="00A60994" w:rsidRDefault="00A60994" w:rsidP="00A60994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-37573.7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061A3A" w14:textId="77777777" w:rsidR="00A60994" w:rsidRPr="00A60994" w:rsidRDefault="00A60994" w:rsidP="00A60994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A60994">
              <w:rPr>
                <w:rFonts w:eastAsia="Times New Roman"/>
                <w:sz w:val="18"/>
                <w:szCs w:val="18"/>
                <w:lang w:val="en-US"/>
              </w:rPr>
              <w:t>(-65923.02--9224.38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F28DE90" w14:textId="77777777" w:rsidR="00A60994" w:rsidRPr="00A60994" w:rsidRDefault="00A60994" w:rsidP="00A60994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0.0098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EF1CB2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2C9F19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FE05207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</w:tr>
      <w:tr w:rsidR="00A60994" w:rsidRPr="00A60994" w14:paraId="1654520D" w14:textId="77777777" w:rsidTr="00B90A21">
        <w:trPr>
          <w:trHeight w:val="255"/>
          <w:jc w:val="center"/>
        </w:trPr>
        <w:tc>
          <w:tcPr>
            <w:tcW w:w="449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59F5B9B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Cigarettes: Alcohol</w:t>
            </w:r>
          </w:p>
        </w:tc>
        <w:tc>
          <w:tcPr>
            <w:tcW w:w="10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8A0C72" w14:textId="77777777" w:rsidR="00A60994" w:rsidRPr="00A60994" w:rsidRDefault="00A60994" w:rsidP="00A60994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-442990.4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0C41A9" w14:textId="77777777" w:rsidR="00A60994" w:rsidRPr="00A60994" w:rsidRDefault="00A60994" w:rsidP="00A60994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A60994">
              <w:rPr>
                <w:rFonts w:eastAsia="Times New Roman"/>
                <w:sz w:val="18"/>
                <w:szCs w:val="18"/>
                <w:lang w:val="en-US"/>
              </w:rPr>
              <w:t>(-774888.78--111092.02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53FDED6" w14:textId="77777777" w:rsidR="00A60994" w:rsidRPr="00A60994" w:rsidRDefault="00A60994" w:rsidP="00A60994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0.0093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54ADE8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A061FF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0DC1668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</w:tr>
      <w:tr w:rsidR="00A60994" w:rsidRPr="00A60994" w14:paraId="112F26A6" w14:textId="77777777" w:rsidTr="00B90A21">
        <w:trPr>
          <w:trHeight w:val="255"/>
          <w:jc w:val="center"/>
        </w:trPr>
        <w:tc>
          <w:tcPr>
            <w:tcW w:w="449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BDC7986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NHAsian.Cannabis</w:t>
            </w:r>
          </w:p>
        </w:tc>
        <w:tc>
          <w:tcPr>
            <w:tcW w:w="10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2EEF19" w14:textId="77777777" w:rsidR="00A60994" w:rsidRPr="00A60994" w:rsidRDefault="00A60994" w:rsidP="00A60994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-0.3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9752F8" w14:textId="77777777" w:rsidR="00A60994" w:rsidRPr="00A60994" w:rsidRDefault="00A60994" w:rsidP="00A60994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A60994">
              <w:rPr>
                <w:rFonts w:eastAsia="Times New Roman"/>
                <w:sz w:val="18"/>
                <w:szCs w:val="18"/>
                <w:lang w:val="en-US"/>
              </w:rPr>
              <w:t>(-0.54--0.06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356D979" w14:textId="77777777" w:rsidR="00A60994" w:rsidRPr="00A60994" w:rsidRDefault="00A60994" w:rsidP="00A60994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0.0078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E1C795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B263B0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3A7387F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</w:tr>
      <w:tr w:rsidR="00A60994" w:rsidRPr="00A60994" w14:paraId="75F392CF" w14:textId="77777777" w:rsidTr="00B90A21">
        <w:trPr>
          <w:trHeight w:val="255"/>
          <w:jc w:val="center"/>
        </w:trPr>
        <w:tc>
          <w:tcPr>
            <w:tcW w:w="449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8EA5EDB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Cigarettes: Alcohol: Cocaine</w:t>
            </w:r>
          </w:p>
        </w:tc>
        <w:tc>
          <w:tcPr>
            <w:tcW w:w="10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45EC5F" w14:textId="77777777" w:rsidR="00A60994" w:rsidRPr="00A60994" w:rsidRDefault="00A60994" w:rsidP="00A60994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-111926.8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89D92B" w14:textId="77777777" w:rsidR="00A60994" w:rsidRPr="00A60994" w:rsidRDefault="00A60994" w:rsidP="00A60994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A60994">
              <w:rPr>
                <w:rFonts w:eastAsia="Times New Roman"/>
                <w:sz w:val="18"/>
                <w:szCs w:val="18"/>
                <w:lang w:val="en-US"/>
              </w:rPr>
              <w:t>(-193046.54--30807.06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65D2C9A" w14:textId="77777777" w:rsidR="00A60994" w:rsidRPr="00A60994" w:rsidRDefault="00A60994" w:rsidP="00A60994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0.0072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84CB96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8329D0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6E7CEC1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</w:tr>
      <w:tr w:rsidR="00A60994" w:rsidRPr="00A60994" w14:paraId="4F6435B1" w14:textId="77777777" w:rsidTr="00B90A21">
        <w:trPr>
          <w:trHeight w:val="255"/>
          <w:jc w:val="center"/>
        </w:trPr>
        <w:tc>
          <w:tcPr>
            <w:tcW w:w="449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C540118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Cannabis: Analgesics</w:t>
            </w:r>
          </w:p>
        </w:tc>
        <w:tc>
          <w:tcPr>
            <w:tcW w:w="10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BAACCA" w14:textId="77777777" w:rsidR="00A60994" w:rsidRPr="00A60994" w:rsidRDefault="00A60994" w:rsidP="00A60994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-1185.9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83AEA0" w14:textId="77777777" w:rsidR="00A60994" w:rsidRPr="00A60994" w:rsidRDefault="00A60994" w:rsidP="00A60994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A60994">
              <w:rPr>
                <w:rFonts w:eastAsia="Times New Roman"/>
                <w:sz w:val="18"/>
                <w:szCs w:val="18"/>
                <w:lang w:val="en-US"/>
              </w:rPr>
              <w:t>(-1950.77--421.03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FCF29E3" w14:textId="77777777" w:rsidR="00A60994" w:rsidRPr="00A60994" w:rsidRDefault="00A60994" w:rsidP="00A60994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0.0025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86A34F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33F03A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C93DBCD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</w:tr>
      <w:tr w:rsidR="00A60994" w:rsidRPr="00A60994" w14:paraId="4AB30DAB" w14:textId="77777777" w:rsidTr="00B90A21">
        <w:trPr>
          <w:trHeight w:val="255"/>
          <w:jc w:val="center"/>
        </w:trPr>
        <w:tc>
          <w:tcPr>
            <w:tcW w:w="449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26CA8A2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Cannabis: Analgesics: Cocaine</w:t>
            </w:r>
          </w:p>
        </w:tc>
        <w:tc>
          <w:tcPr>
            <w:tcW w:w="10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8E26D2" w14:textId="77777777" w:rsidR="00A60994" w:rsidRPr="00A60994" w:rsidRDefault="00A60994" w:rsidP="00A60994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-299.1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740335" w14:textId="77777777" w:rsidR="00A60994" w:rsidRPr="00A60994" w:rsidRDefault="00A60994" w:rsidP="00A60994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A60994">
              <w:rPr>
                <w:rFonts w:eastAsia="Times New Roman"/>
                <w:sz w:val="18"/>
                <w:szCs w:val="18"/>
                <w:lang w:val="en-US"/>
              </w:rPr>
              <w:t>(-485.1--113.1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AABD595" w14:textId="77777777" w:rsidR="00A60994" w:rsidRPr="00A60994" w:rsidRDefault="00A60994" w:rsidP="00A60994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0.0018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2D79FD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ADB5FA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72B1434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</w:tr>
      <w:tr w:rsidR="00A60994" w:rsidRPr="00A60994" w14:paraId="3DEE9D80" w14:textId="77777777" w:rsidTr="00B90A21">
        <w:trPr>
          <w:trHeight w:val="255"/>
          <w:jc w:val="center"/>
        </w:trPr>
        <w:tc>
          <w:tcPr>
            <w:tcW w:w="449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2203FD9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Analgesics</w:t>
            </w:r>
          </w:p>
        </w:tc>
        <w:tc>
          <w:tcPr>
            <w:tcW w:w="10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3E42CC" w14:textId="77777777" w:rsidR="00A60994" w:rsidRPr="00A60994" w:rsidRDefault="00A60994" w:rsidP="00A60994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-3563.9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955338" w14:textId="77777777" w:rsidR="00A60994" w:rsidRPr="00A60994" w:rsidRDefault="00A60994" w:rsidP="00A60994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A60994">
              <w:rPr>
                <w:rFonts w:eastAsia="Times New Roman"/>
                <w:sz w:val="18"/>
                <w:szCs w:val="18"/>
                <w:lang w:val="en-US"/>
              </w:rPr>
              <w:t>(-5763.76--1364.04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8A64D48" w14:textId="77777777" w:rsidR="00A60994" w:rsidRPr="00A60994" w:rsidRDefault="00A60994" w:rsidP="00A60994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0.0016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EF9700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80CA1E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FD6C921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</w:tr>
      <w:tr w:rsidR="00A60994" w:rsidRPr="00A60994" w14:paraId="64D68021" w14:textId="77777777" w:rsidTr="00B90A21">
        <w:trPr>
          <w:trHeight w:val="255"/>
          <w:jc w:val="center"/>
        </w:trPr>
        <w:tc>
          <w:tcPr>
            <w:tcW w:w="449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61D1F48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Cannabis</w:t>
            </w:r>
          </w:p>
        </w:tc>
        <w:tc>
          <w:tcPr>
            <w:tcW w:w="10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45B039" w14:textId="77777777" w:rsidR="00A60994" w:rsidRPr="00A60994" w:rsidRDefault="00A60994" w:rsidP="00A60994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-3797.8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8654D8" w14:textId="77777777" w:rsidR="00A60994" w:rsidRPr="00A60994" w:rsidRDefault="00A60994" w:rsidP="00A60994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A60994">
              <w:rPr>
                <w:rFonts w:eastAsia="Times New Roman"/>
                <w:sz w:val="18"/>
                <w:szCs w:val="18"/>
                <w:lang w:val="en-US"/>
              </w:rPr>
              <w:t>(-6120.05--1475.55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E71D003" w14:textId="77777777" w:rsidR="00A60994" w:rsidRPr="00A60994" w:rsidRDefault="00A60994" w:rsidP="00A60994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0.0015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45F25C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6F8338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609E658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</w:tr>
      <w:tr w:rsidR="00A60994" w:rsidRPr="00A60994" w14:paraId="2E623D7F" w14:textId="77777777" w:rsidTr="00B90A21">
        <w:trPr>
          <w:trHeight w:val="255"/>
          <w:jc w:val="center"/>
        </w:trPr>
        <w:tc>
          <w:tcPr>
            <w:tcW w:w="449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3FE5ABE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Analgesics: Cocaine</w:t>
            </w:r>
          </w:p>
        </w:tc>
        <w:tc>
          <w:tcPr>
            <w:tcW w:w="10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EBDBF4" w14:textId="77777777" w:rsidR="00A60994" w:rsidRPr="00A60994" w:rsidRDefault="00A60994" w:rsidP="00A60994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-898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61EA92" w14:textId="77777777" w:rsidR="00A60994" w:rsidRPr="00A60994" w:rsidRDefault="00A60994" w:rsidP="00A60994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A60994">
              <w:rPr>
                <w:rFonts w:eastAsia="Times New Roman"/>
                <w:sz w:val="18"/>
                <w:szCs w:val="18"/>
                <w:lang w:val="en-US"/>
              </w:rPr>
              <w:t>(-1436.04--359.96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570AF17" w14:textId="77777777" w:rsidR="00A60994" w:rsidRPr="00A60994" w:rsidRDefault="00A60994" w:rsidP="00A60994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0.0012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F9ED35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0DDAA7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F8A0EB0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</w:tr>
      <w:tr w:rsidR="00A60994" w:rsidRPr="00A60994" w14:paraId="2D1F221C" w14:textId="77777777" w:rsidTr="00B90A21">
        <w:trPr>
          <w:trHeight w:val="255"/>
          <w:jc w:val="center"/>
        </w:trPr>
        <w:tc>
          <w:tcPr>
            <w:tcW w:w="449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9DDF686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Cannabis: Cocaine</w:t>
            </w:r>
          </w:p>
        </w:tc>
        <w:tc>
          <w:tcPr>
            <w:tcW w:w="10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472DCD" w14:textId="77777777" w:rsidR="00A60994" w:rsidRPr="00A60994" w:rsidRDefault="00A60994" w:rsidP="00A60994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-962.9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B4D102" w14:textId="77777777" w:rsidR="00A60994" w:rsidRPr="00A60994" w:rsidRDefault="00A60994" w:rsidP="00A60994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A60994">
              <w:rPr>
                <w:rFonts w:eastAsia="Times New Roman"/>
                <w:sz w:val="18"/>
                <w:szCs w:val="18"/>
                <w:lang w:val="en-US"/>
              </w:rPr>
              <w:t>(-1528.16--397.64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FC33B21" w14:textId="77777777" w:rsidR="00A60994" w:rsidRPr="00A60994" w:rsidRDefault="00A60994" w:rsidP="00A60994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0.0009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C02F24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DD3CDD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474BA63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</w:tr>
      <w:tr w:rsidR="00A60994" w:rsidRPr="00A60994" w14:paraId="3F5D0250" w14:textId="77777777" w:rsidTr="00B90A21">
        <w:trPr>
          <w:trHeight w:val="255"/>
          <w:jc w:val="center"/>
        </w:trPr>
        <w:tc>
          <w:tcPr>
            <w:tcW w:w="449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E6C6437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Cocaine</w:t>
            </w:r>
          </w:p>
        </w:tc>
        <w:tc>
          <w:tcPr>
            <w:tcW w:w="10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4D55DE" w14:textId="77777777" w:rsidR="00A60994" w:rsidRPr="00A60994" w:rsidRDefault="00A60994" w:rsidP="00A60994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-2876.2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E3EEDB" w14:textId="77777777" w:rsidR="00A60994" w:rsidRPr="00A60994" w:rsidRDefault="00A60994" w:rsidP="00A60994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A60994">
              <w:rPr>
                <w:rFonts w:eastAsia="Times New Roman"/>
                <w:sz w:val="18"/>
                <w:szCs w:val="18"/>
                <w:lang w:val="en-US"/>
              </w:rPr>
              <w:t>(-4511.86--1240.54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74F0CCC" w14:textId="77777777" w:rsidR="00A60994" w:rsidRPr="00A60994" w:rsidRDefault="00A60994" w:rsidP="00A60994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0.0006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AA9B4A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145406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0E86AFC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</w:tr>
      <w:tr w:rsidR="00A60994" w:rsidRPr="00A60994" w14:paraId="1C1C030A" w14:textId="77777777" w:rsidTr="00B90A21">
        <w:trPr>
          <w:trHeight w:val="255"/>
          <w:jc w:val="center"/>
        </w:trPr>
        <w:tc>
          <w:tcPr>
            <w:tcW w:w="449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E2E9CD0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Hispanic.Cannabis</w:t>
            </w:r>
          </w:p>
        </w:tc>
        <w:tc>
          <w:tcPr>
            <w:tcW w:w="10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42CB08" w14:textId="77777777" w:rsidR="00A60994" w:rsidRPr="00A60994" w:rsidRDefault="00A60994" w:rsidP="00A60994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-0.8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73A1EF" w14:textId="77777777" w:rsidR="00A60994" w:rsidRPr="00A60994" w:rsidRDefault="00A60994" w:rsidP="00A60994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A60994">
              <w:rPr>
                <w:rFonts w:eastAsia="Times New Roman"/>
                <w:sz w:val="18"/>
                <w:szCs w:val="18"/>
                <w:lang w:val="en-US"/>
              </w:rPr>
              <w:t>(-1.21--0.39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D183839" w14:textId="77777777" w:rsidR="00A60994" w:rsidRPr="00A60994" w:rsidRDefault="00A60994" w:rsidP="00A60994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0.0002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31B9DA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B39D30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8A20EBC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</w:tr>
      <w:tr w:rsidR="00A60994" w:rsidRPr="00A60994" w14:paraId="07DCCDFB" w14:textId="77777777" w:rsidTr="00B90A21">
        <w:trPr>
          <w:trHeight w:val="255"/>
          <w:jc w:val="center"/>
        </w:trPr>
        <w:tc>
          <w:tcPr>
            <w:tcW w:w="449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9AD47B5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Median.Household.Income</w:t>
            </w:r>
          </w:p>
        </w:tc>
        <w:tc>
          <w:tcPr>
            <w:tcW w:w="10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A4E9FC" w14:textId="77777777" w:rsidR="00A60994" w:rsidRPr="00A60994" w:rsidRDefault="00A60994" w:rsidP="00A60994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-1.2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B12C81" w14:textId="77777777" w:rsidR="00A60994" w:rsidRPr="00A60994" w:rsidRDefault="00A60994" w:rsidP="00A60994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A60994">
              <w:rPr>
                <w:rFonts w:eastAsia="Times New Roman"/>
                <w:sz w:val="18"/>
                <w:szCs w:val="18"/>
                <w:lang w:val="en-US"/>
              </w:rPr>
              <w:t>(-1.51--0.89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4054767" w14:textId="77777777" w:rsidR="00A60994" w:rsidRPr="00A60994" w:rsidRDefault="00A60994" w:rsidP="00A60994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0.0000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90FB88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0E6454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52BAEC6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</w:tr>
      <w:tr w:rsidR="00A60994" w:rsidRPr="00A60994" w14:paraId="4F3C9E15" w14:textId="77777777" w:rsidTr="00B90A21">
        <w:trPr>
          <w:trHeight w:val="270"/>
          <w:jc w:val="center"/>
        </w:trPr>
        <w:tc>
          <w:tcPr>
            <w:tcW w:w="4490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D6C6D0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NHAIAN</w:t>
            </w:r>
          </w:p>
        </w:tc>
        <w:tc>
          <w:tcPr>
            <w:tcW w:w="1080" w:type="dxa"/>
            <w:tcBorders>
              <w:top w:val="nil"/>
              <w:left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95EEFC" w14:textId="77777777" w:rsidR="00A60994" w:rsidRPr="00A60994" w:rsidRDefault="00A60994" w:rsidP="00A60994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-0.2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FDEFB9" w14:textId="77777777" w:rsidR="00A60994" w:rsidRPr="00A60994" w:rsidRDefault="00A60994" w:rsidP="00A60994">
            <w:pPr>
              <w:jc w:val="right"/>
              <w:rPr>
                <w:rFonts w:eastAsia="Times New Roman"/>
                <w:sz w:val="18"/>
                <w:szCs w:val="18"/>
                <w:lang w:val="en-US"/>
              </w:rPr>
            </w:pPr>
            <w:r w:rsidRPr="00A60994">
              <w:rPr>
                <w:rFonts w:eastAsia="Times New Roman"/>
                <w:sz w:val="18"/>
                <w:szCs w:val="18"/>
                <w:lang w:val="en-US"/>
              </w:rPr>
              <w:t>(-0.24--0.16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8E24C31" w14:textId="77777777" w:rsidR="00A60994" w:rsidRPr="00A60994" w:rsidRDefault="00A60994" w:rsidP="00A60994">
            <w:pPr>
              <w:jc w:val="right"/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0.0000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91F8A7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FCD418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C6163C0" w14:textId="77777777" w:rsidR="00A60994" w:rsidRPr="00A60994" w:rsidRDefault="00A60994" w:rsidP="00A60994">
            <w:pPr>
              <w:rPr>
                <w:rFonts w:eastAsia="Times New Roman"/>
                <w:sz w:val="20"/>
                <w:szCs w:val="20"/>
                <w:lang w:val="en-US"/>
              </w:rPr>
            </w:pPr>
            <w:r w:rsidRPr="00A60994">
              <w:rPr>
                <w:rFonts w:eastAsia="Times New Roman"/>
                <w:sz w:val="20"/>
                <w:szCs w:val="20"/>
                <w:lang w:val="en-US"/>
              </w:rPr>
              <w:t> </w:t>
            </w:r>
          </w:p>
        </w:tc>
      </w:tr>
    </w:tbl>
    <w:p w14:paraId="016D35AE" w14:textId="63896398" w:rsidR="008C62F8" w:rsidRDefault="00A60994">
      <w:r>
        <w:fldChar w:fldCharType="end"/>
      </w:r>
    </w:p>
    <w:p w14:paraId="25B7D0C8" w14:textId="77777777" w:rsidR="00D15181" w:rsidRDefault="00D15181"/>
    <w:p w14:paraId="524EFEB7" w14:textId="77777777" w:rsidR="00D15181" w:rsidRDefault="00D15181" w:rsidP="00F1426A">
      <w:pPr>
        <w:jc w:val="center"/>
      </w:pPr>
    </w:p>
    <w:p w14:paraId="37556E87" w14:textId="77777777" w:rsidR="00311311" w:rsidRDefault="00311311"/>
    <w:sectPr w:rsidR="00311311" w:rsidSect="008068C5">
      <w:pgSz w:w="16838" w:h="11906" w:orient="landscape"/>
      <w:pgMar w:top="1440" w:right="1440" w:bottom="1440" w:left="108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726AABB2" w14:textId="77777777" w:rsidR="00501E3E" w:rsidRDefault="00501E3E" w:rsidP="00C64CDC">
      <w:r>
        <w:separator/>
      </w:r>
    </w:p>
  </w:endnote>
  <w:endnote w:type="continuationSeparator" w:id="0">
    <w:p w14:paraId="07529312" w14:textId="77777777" w:rsidR="00501E3E" w:rsidRDefault="00501E3E" w:rsidP="00C64CD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6A9B9DB0" w14:textId="77777777" w:rsidR="00501E3E" w:rsidRDefault="00501E3E" w:rsidP="00C64CDC">
      <w:r>
        <w:separator/>
      </w:r>
    </w:p>
  </w:footnote>
  <w:footnote w:type="continuationSeparator" w:id="0">
    <w:p w14:paraId="0913AEA3" w14:textId="77777777" w:rsidR="00501E3E" w:rsidRDefault="00501E3E" w:rsidP="00C64CDC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rPr>
        <w:color w:val="7F7F7F" w:themeColor="background1" w:themeShade="7F"/>
        <w:spacing w:val="60"/>
      </w:rPr>
      <w:id w:val="2066056352"/>
      <w:docPartObj>
        <w:docPartGallery w:val="Page Numbers (Top of Page)"/>
        <w:docPartUnique/>
      </w:docPartObj>
    </w:sdtPr>
    <w:sdtEndPr>
      <w:rPr>
        <w:b/>
        <w:bCs/>
        <w:noProof/>
        <w:color w:val="auto"/>
        <w:spacing w:val="0"/>
      </w:rPr>
    </w:sdtEndPr>
    <w:sdtContent>
      <w:p w14:paraId="748FD8ED" w14:textId="0CCD5DC3" w:rsidR="006F2AE4" w:rsidRDefault="006F2AE4">
        <w:pPr>
          <w:pStyle w:val="Header"/>
          <w:pBdr>
            <w:bottom w:val="single" w:sz="4" w:space="1" w:color="D9D9D9" w:themeColor="background1" w:themeShade="D9"/>
          </w:pBdr>
          <w:jc w:val="right"/>
          <w:rPr>
            <w:b/>
            <w:bCs/>
          </w:rPr>
        </w:pPr>
        <w:r>
          <w:rPr>
            <w:color w:val="7F7F7F" w:themeColor="background1" w:themeShade="7F"/>
            <w:spacing w:val="60"/>
          </w:rPr>
          <w:t>Page</w:t>
        </w:r>
        <w:r>
          <w:t xml:space="preserve"> | </w:t>
        </w: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1E4910" w:rsidRPr="001E4910">
          <w:rPr>
            <w:b/>
            <w:bCs/>
            <w:noProof/>
          </w:rPr>
          <w:t>3</w:t>
        </w:r>
        <w:r>
          <w:rPr>
            <w:b/>
            <w:bCs/>
            <w:noProof/>
          </w:rPr>
          <w:fldChar w:fldCharType="end"/>
        </w:r>
      </w:p>
    </w:sdtContent>
  </w:sdt>
  <w:p w14:paraId="07954932" w14:textId="77777777" w:rsidR="006F2AE4" w:rsidRDefault="006F2AE4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ew England J Medicine&lt;/Style&gt;&lt;LeftDelim&gt;{&lt;/LeftDelim&gt;&lt;RightDelim&gt;}&lt;/RightDelim&gt;&lt;FontName&gt;Times New Roman&lt;/FontName&gt;&lt;FontSize&gt;12&lt;/FontSize&gt;&lt;ReflistTitle&gt;&lt;style face=&quot;bold underline&quot;&gt;References&lt;/sty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zfatad075dzebet9pa5x5tcftfvpzx2etdz&quot;&gt;References&lt;record-ids&gt;&lt;item&gt;26957&lt;/item&gt;&lt;item&gt;27350&lt;/item&gt;&lt;item&gt;27778&lt;/item&gt;&lt;item&gt;27833&lt;/item&gt;&lt;item&gt;27846&lt;/item&gt;&lt;item&gt;27931&lt;/item&gt;&lt;item&gt;28062&lt;/item&gt;&lt;item&gt;28113&lt;/item&gt;&lt;item&gt;28114&lt;/item&gt;&lt;item&gt;28119&lt;/item&gt;&lt;item&gt;28689&lt;/item&gt;&lt;/record-ids&gt;&lt;/item&gt;&lt;/Libraries&gt;"/>
  </w:docVars>
  <w:rsids>
    <w:rsidRoot w:val="007C174F"/>
    <w:rsid w:val="00007303"/>
    <w:rsid w:val="0001087F"/>
    <w:rsid w:val="0002246F"/>
    <w:rsid w:val="00070C61"/>
    <w:rsid w:val="000B3F11"/>
    <w:rsid w:val="000C49A1"/>
    <w:rsid w:val="000D0363"/>
    <w:rsid w:val="00103ADD"/>
    <w:rsid w:val="00134CFA"/>
    <w:rsid w:val="00137F58"/>
    <w:rsid w:val="0015113D"/>
    <w:rsid w:val="00151AD0"/>
    <w:rsid w:val="00163A95"/>
    <w:rsid w:val="001657BD"/>
    <w:rsid w:val="00166E44"/>
    <w:rsid w:val="00171E6A"/>
    <w:rsid w:val="00187BDF"/>
    <w:rsid w:val="001A3070"/>
    <w:rsid w:val="001A32E8"/>
    <w:rsid w:val="001A4430"/>
    <w:rsid w:val="001C26FA"/>
    <w:rsid w:val="001D4ECC"/>
    <w:rsid w:val="001E4910"/>
    <w:rsid w:val="001F3868"/>
    <w:rsid w:val="002012EF"/>
    <w:rsid w:val="00206B34"/>
    <w:rsid w:val="002139CF"/>
    <w:rsid w:val="00214634"/>
    <w:rsid w:val="0022441B"/>
    <w:rsid w:val="00236014"/>
    <w:rsid w:val="0025732D"/>
    <w:rsid w:val="00263B2E"/>
    <w:rsid w:val="00264637"/>
    <w:rsid w:val="002759BB"/>
    <w:rsid w:val="00275E68"/>
    <w:rsid w:val="002A5983"/>
    <w:rsid w:val="002E31BC"/>
    <w:rsid w:val="002E69EC"/>
    <w:rsid w:val="00311311"/>
    <w:rsid w:val="0033264C"/>
    <w:rsid w:val="0034173F"/>
    <w:rsid w:val="003514E2"/>
    <w:rsid w:val="00355D9D"/>
    <w:rsid w:val="003573A1"/>
    <w:rsid w:val="00363355"/>
    <w:rsid w:val="00364E68"/>
    <w:rsid w:val="00371EDE"/>
    <w:rsid w:val="00376994"/>
    <w:rsid w:val="00377DD8"/>
    <w:rsid w:val="003A46C4"/>
    <w:rsid w:val="003C7D89"/>
    <w:rsid w:val="003D54CF"/>
    <w:rsid w:val="003E1E72"/>
    <w:rsid w:val="003E5A42"/>
    <w:rsid w:val="003F44C6"/>
    <w:rsid w:val="00400C18"/>
    <w:rsid w:val="0043180E"/>
    <w:rsid w:val="00433D32"/>
    <w:rsid w:val="004638B4"/>
    <w:rsid w:val="00474CAE"/>
    <w:rsid w:val="00492AB9"/>
    <w:rsid w:val="004B0142"/>
    <w:rsid w:val="004B3062"/>
    <w:rsid w:val="004C08A3"/>
    <w:rsid w:val="004C3BB1"/>
    <w:rsid w:val="004E00D4"/>
    <w:rsid w:val="004E3790"/>
    <w:rsid w:val="004F047F"/>
    <w:rsid w:val="00501E3E"/>
    <w:rsid w:val="005415A4"/>
    <w:rsid w:val="0055291E"/>
    <w:rsid w:val="0055496A"/>
    <w:rsid w:val="00572B59"/>
    <w:rsid w:val="00594441"/>
    <w:rsid w:val="005B012C"/>
    <w:rsid w:val="005C6588"/>
    <w:rsid w:val="005E4DFE"/>
    <w:rsid w:val="005E6A3A"/>
    <w:rsid w:val="005F3786"/>
    <w:rsid w:val="00602377"/>
    <w:rsid w:val="00647832"/>
    <w:rsid w:val="00662401"/>
    <w:rsid w:val="00675F46"/>
    <w:rsid w:val="006858F0"/>
    <w:rsid w:val="006C15FC"/>
    <w:rsid w:val="006F2AE4"/>
    <w:rsid w:val="006F5A51"/>
    <w:rsid w:val="00727B68"/>
    <w:rsid w:val="007527B1"/>
    <w:rsid w:val="00757E24"/>
    <w:rsid w:val="00763B20"/>
    <w:rsid w:val="00766D25"/>
    <w:rsid w:val="007A5D67"/>
    <w:rsid w:val="007C174F"/>
    <w:rsid w:val="007D1E0C"/>
    <w:rsid w:val="007D6838"/>
    <w:rsid w:val="007D73F2"/>
    <w:rsid w:val="007F254C"/>
    <w:rsid w:val="007F65AA"/>
    <w:rsid w:val="008068C5"/>
    <w:rsid w:val="008321EB"/>
    <w:rsid w:val="00835122"/>
    <w:rsid w:val="00853A6D"/>
    <w:rsid w:val="00853ACC"/>
    <w:rsid w:val="00856987"/>
    <w:rsid w:val="00876288"/>
    <w:rsid w:val="0089746F"/>
    <w:rsid w:val="008A19B4"/>
    <w:rsid w:val="008C62F8"/>
    <w:rsid w:val="008C6A77"/>
    <w:rsid w:val="008D6987"/>
    <w:rsid w:val="00910B2D"/>
    <w:rsid w:val="0091392B"/>
    <w:rsid w:val="00923AEE"/>
    <w:rsid w:val="00923B11"/>
    <w:rsid w:val="00942BA9"/>
    <w:rsid w:val="00946607"/>
    <w:rsid w:val="00997C3C"/>
    <w:rsid w:val="009A0F3A"/>
    <w:rsid w:val="009A7122"/>
    <w:rsid w:val="009C1446"/>
    <w:rsid w:val="009C6E52"/>
    <w:rsid w:val="009E28E5"/>
    <w:rsid w:val="009E3C6B"/>
    <w:rsid w:val="009E4476"/>
    <w:rsid w:val="00A021A9"/>
    <w:rsid w:val="00A1365F"/>
    <w:rsid w:val="00A60994"/>
    <w:rsid w:val="00A61734"/>
    <w:rsid w:val="00A73F6B"/>
    <w:rsid w:val="00A74FDD"/>
    <w:rsid w:val="00A90718"/>
    <w:rsid w:val="00AC11D0"/>
    <w:rsid w:val="00AC6F47"/>
    <w:rsid w:val="00AD3D57"/>
    <w:rsid w:val="00B13583"/>
    <w:rsid w:val="00B2051C"/>
    <w:rsid w:val="00B42926"/>
    <w:rsid w:val="00B74EA7"/>
    <w:rsid w:val="00B90A21"/>
    <w:rsid w:val="00BA7931"/>
    <w:rsid w:val="00BB1A10"/>
    <w:rsid w:val="00BC2B12"/>
    <w:rsid w:val="00BF7DEC"/>
    <w:rsid w:val="00C0036D"/>
    <w:rsid w:val="00C02A8F"/>
    <w:rsid w:val="00C159DB"/>
    <w:rsid w:val="00C56E3B"/>
    <w:rsid w:val="00C64CDC"/>
    <w:rsid w:val="00C915FF"/>
    <w:rsid w:val="00CC6B19"/>
    <w:rsid w:val="00D15181"/>
    <w:rsid w:val="00D1560B"/>
    <w:rsid w:val="00D44144"/>
    <w:rsid w:val="00D50BA6"/>
    <w:rsid w:val="00D64429"/>
    <w:rsid w:val="00D900F4"/>
    <w:rsid w:val="00D9233D"/>
    <w:rsid w:val="00D972CE"/>
    <w:rsid w:val="00DD7E0F"/>
    <w:rsid w:val="00DE01CA"/>
    <w:rsid w:val="00DF445F"/>
    <w:rsid w:val="00E50828"/>
    <w:rsid w:val="00E517AC"/>
    <w:rsid w:val="00E55FF0"/>
    <w:rsid w:val="00E7000F"/>
    <w:rsid w:val="00E90411"/>
    <w:rsid w:val="00EB3E16"/>
    <w:rsid w:val="00ED25F7"/>
    <w:rsid w:val="00F1426A"/>
    <w:rsid w:val="00F3434E"/>
    <w:rsid w:val="00F36672"/>
    <w:rsid w:val="00F860DA"/>
    <w:rsid w:val="00FB29ED"/>
    <w:rsid w:val="00FB4E3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4:docId w14:val="27F24418"/>
  <w15:chartTrackingRefBased/>
  <w15:docId w15:val="{85145008-B1A4-41C3-88FE-764052DFD21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Theme="minorHAnsi" w:hAnsi="Times New Roman" w:cs="Times New Roman"/>
        <w:sz w:val="24"/>
        <w:szCs w:val="24"/>
        <w:lang w:val="en-AU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C64CDC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64CDC"/>
  </w:style>
  <w:style w:type="paragraph" w:styleId="Footer">
    <w:name w:val="footer"/>
    <w:basedOn w:val="Normal"/>
    <w:link w:val="FooterChar"/>
    <w:uiPriority w:val="99"/>
    <w:unhideWhenUsed/>
    <w:rsid w:val="00C64CDC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64CDC"/>
  </w:style>
  <w:style w:type="paragraph" w:styleId="BalloonText">
    <w:name w:val="Balloon Text"/>
    <w:basedOn w:val="Normal"/>
    <w:link w:val="BalloonTextChar"/>
    <w:uiPriority w:val="99"/>
    <w:semiHidden/>
    <w:unhideWhenUsed/>
    <w:rsid w:val="00A61734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61734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A73F6B"/>
    <w:pPr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73F6B"/>
    <w:rPr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A73F6B"/>
    <w:pPr>
      <w:jc w:val="center"/>
    </w:pPr>
    <w:rPr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A73F6B"/>
    <w:rPr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A73F6B"/>
    <w:rPr>
      <w:color w:val="0563C1" w:themeColor="hyperlink"/>
      <w:u w:val="single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A73F6B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2078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453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366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7441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888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9992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4942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6107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336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487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6840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021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970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3628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0946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8168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2881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9759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388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7625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9968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3071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267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3455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0493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814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2583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7822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425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724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7025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410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856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246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097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972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6474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982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7873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7948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1193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8027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5629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610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219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935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646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CRAN.R-project.org/package=ggpubr" TargetMode="External"/><Relationship Id="rId13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hyperlink" Target="https://github.com/wmurphyrd/colorplaner" TargetMode="External"/><Relationship Id="rId12" Type="http://schemas.openxmlformats.org/officeDocument/2006/relationships/header" Target="header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s://cran.r-project.org/bin/windows/base/" TargetMode="External"/><Relationship Id="rId11" Type="http://schemas.openxmlformats.org/officeDocument/2006/relationships/hyperlink" Target="https://cran.r-project.org/web/packages/splm/splm.pdf" TargetMode="External"/><Relationship Id="rId5" Type="http://schemas.openxmlformats.org/officeDocument/2006/relationships/endnotes" Target="endnotes.xml"/><Relationship Id="rId10" Type="http://schemas.openxmlformats.org/officeDocument/2006/relationships/hyperlink" Target="https://cran.r-project.org/web/packages/plm/plm.pdf" TargetMode="External"/><Relationship Id="rId4" Type="http://schemas.openxmlformats.org/officeDocument/2006/relationships/footnotes" Target="footnotes.xml"/><Relationship Id="rId9" Type="http://schemas.openxmlformats.org/officeDocument/2006/relationships/hyperlink" Target="https://www.ncss.com/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</TotalTime>
  <Pages>20</Pages>
  <Words>4942</Words>
  <Characters>28170</Characters>
  <Application>Microsoft Office Word</Application>
  <DocSecurity>0</DocSecurity>
  <Lines>234</Lines>
  <Paragraphs>6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304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bert Reece</dc:creator>
  <cp:keywords/>
  <dc:description/>
  <cp:lastModifiedBy>Priyanka Ramesh</cp:lastModifiedBy>
  <cp:revision>7</cp:revision>
  <dcterms:created xsi:type="dcterms:W3CDTF">2020-06-07T07:13:00Z</dcterms:created>
  <dcterms:modified xsi:type="dcterms:W3CDTF">2022-06-23T07:35:00Z</dcterms:modified>
</cp:coreProperties>
</file>